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6329B4" w14:textId="5B2CA9D8" w:rsidR="00B23996" w:rsidRPr="00537868" w:rsidRDefault="006566FB" w:rsidP="006566FB">
      <w:pPr>
        <w:tabs>
          <w:tab w:val="right" w:pos="9072"/>
        </w:tabs>
      </w:pPr>
      <w:r w:rsidRPr="00537868">
        <w:rPr>
          <w:noProof/>
          <w:lang w:eastAsia="fr-CH"/>
        </w:rPr>
        <mc:AlternateContent>
          <mc:Choice Requires="wps">
            <w:drawing>
              <wp:anchor distT="45720" distB="45720" distL="114300" distR="114300" simplePos="0" relativeHeight="251660288" behindDoc="0" locked="0" layoutInCell="1" allowOverlap="1" wp14:anchorId="1F1C16CD" wp14:editId="0D7EE1BD">
                <wp:simplePos x="0" y="0"/>
                <wp:positionH relativeFrom="margin">
                  <wp:align>right</wp:align>
                </wp:positionH>
                <wp:positionV relativeFrom="paragraph">
                  <wp:posOffset>-366556</wp:posOffset>
                </wp:positionV>
                <wp:extent cx="2089785" cy="360000"/>
                <wp:effectExtent l="0" t="0" r="5715" b="254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89785" cy="360000"/>
                        </a:xfrm>
                        <a:prstGeom prst="rect">
                          <a:avLst/>
                        </a:prstGeom>
                        <a:solidFill>
                          <a:srgbClr val="FFFFFF"/>
                        </a:solidFill>
                        <a:ln w="9525">
                          <a:noFill/>
                          <a:miter lim="800000"/>
                          <a:headEnd/>
                          <a:tailEnd/>
                        </a:ln>
                      </wps:spPr>
                      <wps:txbx>
                        <w:txbxContent>
                          <w:p w14:paraId="6101E2F6" w14:textId="0B9F2C2A" w:rsidR="009A5B0B" w:rsidRPr="00537868" w:rsidRDefault="009A5B0B" w:rsidP="006566FB">
                            <w:pPr>
                              <w:pStyle w:val="etml-es-logo"/>
                              <w:rPr>
                                <w:sz w:val="52"/>
                              </w:rPr>
                            </w:pPr>
                            <w:r w:rsidRPr="00537868">
                              <w:rPr>
                                <w:sz w:val="52"/>
                              </w:rPr>
                              <w:t>ETML-</w:t>
                            </w:r>
                            <w:r w:rsidRPr="00537868">
                              <w:rPr>
                                <w:color w:val="FF0000"/>
                                <w:sz w:val="52"/>
                              </w:rPr>
                              <w:t>ES</w:t>
                            </w:r>
                          </w:p>
                        </w:txbxContent>
                      </wps:txbx>
                      <wps:bodyPr rot="0" vert="horz"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F1C16CD" id="_x0000_t202" coordsize="21600,21600" o:spt="202" path="m,l,21600r21600,l21600,xe">
                <v:stroke joinstyle="miter"/>
                <v:path gradientshapeok="t" o:connecttype="rect"/>
              </v:shapetype>
              <v:shape id="Zone de texte 2" o:spid="_x0000_s1026" type="#_x0000_t202" style="position:absolute;left:0;text-align:left;margin-left:113.35pt;margin-top:-28.85pt;width:164.55pt;height:28.35pt;z-index:25166028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" stroked="f">
                <v:textbox inset="0,0,0,0">
                  <w:txbxContent>
                    <w:p w14:paraId="6101E2F6" w14:textId="0B9F2C2A" w:rsidR="009A5B0B" w:rsidRPr="00537868" w:rsidRDefault="009A5B0B" w:rsidP="006566FB">
                      <w:pPr>
                        <w:pStyle w:val="etml-es-logo"/>
                        <w:rPr>
                          <w:sz w:val="52"/>
                        </w:rPr>
                      </w:pPr>
                      <w:r w:rsidRPr="00537868">
                        <w:rPr>
                          <w:sz w:val="52"/>
                        </w:rPr>
                        <w:t>ETML-</w:t>
                      </w:r>
                      <w:r w:rsidRPr="00537868">
                        <w:rPr>
                          <w:color w:val="FF0000"/>
                          <w:sz w:val="52"/>
                        </w:rPr>
                        <w:t>ES</w:t>
                      </w:r>
                    </w:p>
                  </w:txbxContent>
                </v:textbox>
                <w10:wrap anchorx="margin"/>
              </v:shape>
            </w:pict>
          </mc:Fallback>
        </mc:AlternateContent>
      </w:r>
      <w:r w:rsidRPr="00537868">
        <w:rPr>
          <w:noProof/>
          <w:lang w:eastAsia="fr-CH"/>
        </w:rPr>
        <w:drawing>
          <wp:anchor distT="0" distB="0" distL="114300" distR="114300" simplePos="0" relativeHeight="251661312" behindDoc="0" locked="0" layoutInCell="1" allowOverlap="1" wp14:anchorId="67C7FB84" wp14:editId="3A9FEF4E">
            <wp:simplePos x="0" y="0"/>
            <wp:positionH relativeFrom="margin">
              <wp:align>left</wp:align>
            </wp:positionH>
            <wp:positionV relativeFrom="paragraph">
              <wp:posOffset>-368963</wp:posOffset>
            </wp:positionV>
            <wp:extent cx="2229844" cy="360000"/>
            <wp:effectExtent l="0" t="0" r="0" b="2540"/>
            <wp:wrapNone/>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png"/>
                    <pic:cNvPicPr/>
                  </pic:nvPicPr>
                  <pic:blipFill>
                    <a:blip r:embed="rId8">
                      <a:extLst>
                        <a:ext uri="{28A0092B-C50C-407E-A947-70E740481C1C}">
                          <a14:useLocalDpi xmlns:a14="http://schemas.microsoft.com/office/drawing/2010/main" val="0"/>
                        </a:ext>
                      </a:extLst>
                    </a:blip>
                    <a:stretch>
                      <a:fillRect/>
                    </a:stretch>
                  </pic:blipFill>
                  <pic:spPr>
                    <a:xfrm>
                      <a:off x="0" y="0"/>
                      <a:ext cx="2229844" cy="360000"/>
                    </a:xfrm>
                    <a:prstGeom prst="rect">
                      <a:avLst/>
                    </a:prstGeom>
                  </pic:spPr>
                </pic:pic>
              </a:graphicData>
            </a:graphic>
            <wp14:sizeRelH relativeFrom="margin">
              <wp14:pctWidth>0</wp14:pctWidth>
            </wp14:sizeRelH>
            <wp14:sizeRelV relativeFrom="margin">
              <wp14:pctHeight>0</wp14:pctHeight>
            </wp14:sizeRelV>
          </wp:anchor>
        </w:drawing>
      </w:r>
    </w:p>
    <w:p w14:paraId="06CFD4F8" w14:textId="208A5190" w:rsidR="00020F9B" w:rsidRPr="00537868" w:rsidRDefault="008760E4" w:rsidP="00535D80">
      <w:pPr>
        <w:pStyle w:val="PDGProjet"/>
        <w:spacing w:before="1080" w:after="120"/>
        <w:jc w:val="center"/>
        <w:rPr>
          <w:b/>
          <w:sz w:val="72"/>
        </w:rPr>
      </w:pPr>
      <w:r w:rsidRPr="00537868">
        <w:rPr>
          <w:b/>
          <w:sz w:val="72"/>
        </w:rPr>
        <w:t>Projet de diplôme</w:t>
      </w:r>
    </w:p>
    <w:p w14:paraId="7567BDED" w14:textId="35053D19" w:rsidR="006566FB" w:rsidRPr="00537868" w:rsidRDefault="006566FB" w:rsidP="00211FC0">
      <w:pPr>
        <w:pStyle w:val="PDGProjet"/>
        <w:spacing w:before="360"/>
        <w:jc w:val="center"/>
        <w:rPr>
          <w:sz w:val="36"/>
        </w:rPr>
      </w:pPr>
      <w:r w:rsidRPr="00537868">
        <w:rPr>
          <w:sz w:val="36"/>
        </w:rPr>
        <w:t>Technicien ES en génie électrique,</w:t>
      </w:r>
      <w:r w:rsidRPr="00537868">
        <w:rPr>
          <w:sz w:val="36"/>
        </w:rPr>
        <w:br/>
        <w:t>spécialisation électronique</w:t>
      </w:r>
    </w:p>
    <w:p w14:paraId="395E7762" w14:textId="0D2AF4AA" w:rsidR="006566FB" w:rsidRPr="00537868" w:rsidRDefault="006566FB" w:rsidP="00535D80">
      <w:pPr>
        <w:pStyle w:val="PDGProjet"/>
        <w:spacing w:before="1680"/>
        <w:jc w:val="center"/>
        <w:rPr>
          <w:sz w:val="32"/>
        </w:rPr>
      </w:pPr>
      <w:r w:rsidRPr="00537868">
        <w:rPr>
          <w:sz w:val="32"/>
        </w:rPr>
        <w:t>2312</w:t>
      </w:r>
    </w:p>
    <w:p w14:paraId="2465A2A4" w14:textId="16B8BEAA" w:rsidR="00211FC0" w:rsidRPr="00537868" w:rsidRDefault="00211FC0" w:rsidP="00211FC0">
      <w:pPr>
        <w:spacing w:after="2520"/>
        <w:jc w:val="center"/>
        <w:rPr>
          <w:sz w:val="56"/>
        </w:rPr>
      </w:pPr>
      <w:r w:rsidRPr="00537868">
        <w:rPr>
          <w:noProof/>
          <w:sz w:val="56"/>
          <w:lang w:eastAsia="fr-CH"/>
        </w:rPr>
        <mc:AlternateContent>
          <mc:Choice Requires="wps">
            <w:drawing>
              <wp:anchor distT="0" distB="0" distL="114300" distR="114300" simplePos="0" relativeHeight="251670528" behindDoc="0" locked="0" layoutInCell="1" allowOverlap="1" wp14:anchorId="56254E50" wp14:editId="5F190E38">
                <wp:simplePos x="0" y="0"/>
                <wp:positionH relativeFrom="margin">
                  <wp:posOffset>3420745</wp:posOffset>
                </wp:positionH>
                <wp:positionV relativeFrom="page">
                  <wp:posOffset>7560945</wp:posOffset>
                </wp:positionV>
                <wp:extent cx="1800000" cy="720000"/>
                <wp:effectExtent l="0" t="0" r="0" b="4445"/>
                <wp:wrapNone/>
                <wp:docPr id="1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3FF404A" w14:textId="77777777" w:rsidR="009A5B0B" w:rsidRPr="00537868" w:rsidRDefault="009A5B0B" w:rsidP="00211FC0">
                            <w:pPr>
                              <w:pStyle w:val="PDGNoms"/>
                            </w:pPr>
                            <w:r w:rsidRPr="00537868">
                              <w:t>Expert n° 1 :</w:t>
                            </w:r>
                          </w:p>
                          <w:p w14:paraId="22524B79" w14:textId="4F548DE0" w:rsidR="009A5B0B" w:rsidRPr="00537868" w:rsidRDefault="009A5B0B" w:rsidP="00211FC0">
                            <w:pPr>
                              <w:pStyle w:val="PDGNoms"/>
                              <w:rPr>
                                <w:b/>
                                <w:bCs/>
                              </w:rPr>
                            </w:pPr>
                            <w:r w:rsidRPr="00537868">
                              <w:rPr>
                                <w:b/>
                                <w:bCs/>
                              </w:rPr>
                              <w:t xml:space="preserve">Emilien </w:t>
                            </w:r>
                            <w:proofErr w:type="spellStart"/>
                            <w:r w:rsidRPr="00537868">
                              <w:rPr>
                                <w:b/>
                                <w:bCs/>
                              </w:rPr>
                              <w:t>Coulinge</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254E50" id="_x0000_s1027" type="#_x0000_t202" style="position:absolute;left:0;text-align:left;margin-left:269.35pt;margin-top:595.35pt;width:141.75pt;height:56.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" stroked="f">
                <v:textbox>
                  <w:txbxContent>
                    <w:p w14:paraId="73FF404A" w14:textId="77777777" w:rsidR="009A5B0B" w:rsidRPr="00537868" w:rsidRDefault="009A5B0B" w:rsidP="00211FC0">
                      <w:pPr>
                        <w:pStyle w:val="PDGNoms"/>
                      </w:pPr>
                      <w:r w:rsidRPr="00537868">
                        <w:t>Expert n° 1 :</w:t>
                      </w:r>
                    </w:p>
                    <w:p w14:paraId="22524B79" w14:textId="4F548DE0" w:rsidR="009A5B0B" w:rsidRPr="00537868" w:rsidRDefault="009A5B0B" w:rsidP="00211FC0">
                      <w:pPr>
                        <w:pStyle w:val="PDGNoms"/>
                        <w:rPr>
                          <w:b/>
                          <w:bCs/>
                        </w:rPr>
                      </w:pPr>
                      <w:r w:rsidRPr="00537868">
                        <w:rPr>
                          <w:b/>
                          <w:bCs/>
                        </w:rPr>
                        <w:t xml:space="preserve">Emilien </w:t>
                      </w:r>
                      <w:proofErr w:type="spellStart"/>
                      <w:r w:rsidRPr="00537868">
                        <w:rPr>
                          <w:b/>
                          <w:bCs/>
                        </w:rPr>
                        <w:t>Coulinge</w:t>
                      </w:r>
                      <w:proofErr w:type="spellEnd"/>
                    </w:p>
                  </w:txbxContent>
                </v:textbox>
                <w10:wrap anchorx="margin" anchory="page"/>
              </v:shape>
            </w:pict>
          </mc:Fallback>
        </mc:AlternateContent>
      </w:r>
      <w:r w:rsidRPr="00537868">
        <w:rPr>
          <w:noProof/>
          <w:sz w:val="56"/>
          <w:lang w:eastAsia="fr-CH"/>
        </w:rPr>
        <mc:AlternateContent>
          <mc:Choice Requires="wps">
            <w:drawing>
              <wp:anchor distT="0" distB="0" distL="114300" distR="114300" simplePos="0" relativeHeight="251671552" behindDoc="0" locked="0" layoutInCell="1" allowOverlap="1" wp14:anchorId="4EA8EDBA" wp14:editId="5F435082">
                <wp:simplePos x="0" y="0"/>
                <wp:positionH relativeFrom="margin">
                  <wp:posOffset>540385</wp:posOffset>
                </wp:positionH>
                <wp:positionV relativeFrom="page">
                  <wp:posOffset>7560945</wp:posOffset>
                </wp:positionV>
                <wp:extent cx="1800000" cy="720000"/>
                <wp:effectExtent l="0" t="0" r="0" b="4445"/>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34E1D4A6" w14:textId="77777777" w:rsidR="009A5B0B" w:rsidRPr="00537868" w:rsidRDefault="009A5B0B" w:rsidP="00211FC0">
                            <w:pPr>
                              <w:pStyle w:val="PDGNoms"/>
                            </w:pPr>
                            <w:r w:rsidRPr="00537868">
                              <w:t>Réalisé par :</w:t>
                            </w:r>
                          </w:p>
                          <w:p w14:paraId="56A7B5D3" w14:textId="77777777" w:rsidR="009A5B0B" w:rsidRPr="00537868" w:rsidRDefault="009A5B0B" w:rsidP="00211FC0">
                            <w:pPr>
                              <w:pStyle w:val="PDGNoms"/>
                              <w:rPr>
                                <w:b/>
                              </w:rPr>
                            </w:pPr>
                            <w:r w:rsidRPr="00537868">
                              <w:rPr>
                                <w:b/>
                              </w:rPr>
                              <w:t>Miguel Santo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A8EDBA" id="_x0000_s1028" type="#_x0000_t202" style="position:absolute;left:0;text-align:left;margin-left:42.55pt;margin-top:595.35pt;width:141.75pt;height:56.7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" stroked="f">
                <v:textbox>
                  <w:txbxContent>
                    <w:p w14:paraId="34E1D4A6" w14:textId="77777777" w:rsidR="009A5B0B" w:rsidRPr="00537868" w:rsidRDefault="009A5B0B" w:rsidP="00211FC0">
                      <w:pPr>
                        <w:pStyle w:val="PDGNoms"/>
                      </w:pPr>
                      <w:r w:rsidRPr="00537868">
                        <w:t>Réalisé par :</w:t>
                      </w:r>
                    </w:p>
                    <w:p w14:paraId="56A7B5D3" w14:textId="77777777" w:rsidR="009A5B0B" w:rsidRPr="00537868" w:rsidRDefault="009A5B0B" w:rsidP="00211FC0">
                      <w:pPr>
                        <w:pStyle w:val="PDGNoms"/>
                        <w:rPr>
                          <w:b/>
                        </w:rPr>
                      </w:pPr>
                      <w:r w:rsidRPr="00537868">
                        <w:rPr>
                          <w:b/>
                        </w:rPr>
                        <w:t>Miguel Santos</w:t>
                      </w:r>
                    </w:p>
                  </w:txbxContent>
                </v:textbox>
                <w10:wrap anchorx="margin" anchory="page"/>
              </v:shape>
            </w:pict>
          </mc:Fallback>
        </mc:AlternateContent>
      </w:r>
      <w:r w:rsidR="006566FB" w:rsidRPr="00537868">
        <w:rPr>
          <w:sz w:val="56"/>
        </w:rPr>
        <w:t>Système d’accès par badge</w:t>
      </w:r>
      <w:r w:rsidR="006566FB" w:rsidRPr="00537868">
        <w:rPr>
          <w:sz w:val="56"/>
        </w:rPr>
        <w:br/>
        <w:t>pour place de travail</w:t>
      </w:r>
    </w:p>
    <w:p w14:paraId="6690BE7E" w14:textId="61D80931" w:rsidR="00293D82" w:rsidRPr="00537868" w:rsidRDefault="00535D80" w:rsidP="00211FC0">
      <w:pPr>
        <w:spacing w:after="2520"/>
        <w:jc w:val="center"/>
        <w:rPr>
          <w:sz w:val="56"/>
        </w:rPr>
      </w:pPr>
      <w:r w:rsidRPr="00537868">
        <w:rPr>
          <w:noProof/>
          <w:sz w:val="56"/>
          <w:lang w:eastAsia="fr-CH"/>
        </w:rPr>
        <mc:AlternateContent>
          <mc:Choice Requires="wps">
            <w:drawing>
              <wp:anchor distT="45720" distB="45720" distL="114300" distR="114300" simplePos="0" relativeHeight="251665408" behindDoc="0" locked="0" layoutInCell="1" allowOverlap="1" wp14:anchorId="6D62BDEF" wp14:editId="6C52C9D1">
                <wp:simplePos x="0" y="0"/>
                <wp:positionH relativeFrom="margin">
                  <wp:posOffset>540385</wp:posOffset>
                </wp:positionH>
                <wp:positionV relativeFrom="page">
                  <wp:posOffset>8461375</wp:posOffset>
                </wp:positionV>
                <wp:extent cx="1800000" cy="720000"/>
                <wp:effectExtent l="0" t="0" r="0" b="4445"/>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756A5BF3" w14:textId="4DE4D4BD" w:rsidR="009A5B0B" w:rsidRPr="00537868" w:rsidRDefault="009A5B0B" w:rsidP="00211FC0">
                            <w:pPr>
                              <w:pStyle w:val="PDGNoms"/>
                            </w:pPr>
                            <w:r w:rsidRPr="00537868">
                              <w:t>Maître de diplôme :</w:t>
                            </w:r>
                          </w:p>
                          <w:p w14:paraId="5EC238BD" w14:textId="3BC2315D" w:rsidR="009A5B0B" w:rsidRPr="00537868" w:rsidRDefault="009A5B0B" w:rsidP="00211FC0">
                            <w:pPr>
                              <w:pStyle w:val="PDGNoms"/>
                              <w:rPr>
                                <w:b/>
                              </w:rPr>
                            </w:pPr>
                            <w:r w:rsidRPr="00537868">
                              <w:rPr>
                                <w:b/>
                              </w:rPr>
                              <w:t>Philippe Bo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D62BDEF" id="_x0000_s1029" type="#_x0000_t202" style="position:absolute;left:0;text-align:left;margin-left:42.55pt;margin-top:666.25pt;width:141.75pt;height:56.7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" stroked="f">
                <v:textbox>
                  <w:txbxContent>
                    <w:p w14:paraId="756A5BF3" w14:textId="4DE4D4BD" w:rsidR="009A5B0B" w:rsidRPr="00537868" w:rsidRDefault="009A5B0B" w:rsidP="00211FC0">
                      <w:pPr>
                        <w:pStyle w:val="PDGNoms"/>
                      </w:pPr>
                      <w:r w:rsidRPr="00537868">
                        <w:t>Maître de diplôme :</w:t>
                      </w:r>
                    </w:p>
                    <w:p w14:paraId="5EC238BD" w14:textId="3BC2315D" w:rsidR="009A5B0B" w:rsidRPr="00537868" w:rsidRDefault="009A5B0B" w:rsidP="00211FC0">
                      <w:pPr>
                        <w:pStyle w:val="PDGNoms"/>
                        <w:rPr>
                          <w:b/>
                        </w:rPr>
                      </w:pPr>
                      <w:r w:rsidRPr="00537868">
                        <w:rPr>
                          <w:b/>
                        </w:rPr>
                        <w:t>Philippe Bovey</w:t>
                      </w:r>
                    </w:p>
                  </w:txbxContent>
                </v:textbox>
                <w10:wrap anchorx="margin" anchory="page"/>
              </v:shape>
            </w:pict>
          </mc:Fallback>
        </mc:AlternateContent>
      </w:r>
      <w:r w:rsidR="00211FC0" w:rsidRPr="00537868">
        <w:rPr>
          <w:noProof/>
          <w:sz w:val="56"/>
          <w:lang w:eastAsia="fr-CH"/>
        </w:rPr>
        <mc:AlternateContent>
          <mc:Choice Requires="wps">
            <w:drawing>
              <wp:anchor distT="45720" distB="45720" distL="114300" distR="114300" simplePos="0" relativeHeight="251669504" behindDoc="0" locked="0" layoutInCell="1" allowOverlap="1" wp14:anchorId="5BDE4B9E" wp14:editId="3F153BB4">
                <wp:simplePos x="0" y="0"/>
                <wp:positionH relativeFrom="margin">
                  <wp:posOffset>3420745</wp:posOffset>
                </wp:positionH>
                <wp:positionV relativeFrom="page">
                  <wp:posOffset>8461375</wp:posOffset>
                </wp:positionV>
                <wp:extent cx="1800000" cy="720000"/>
                <wp:effectExtent l="0" t="0" r="0" b="4445"/>
                <wp:wrapNone/>
                <wp:docPr id="1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00000" cy="720000"/>
                        </a:xfrm>
                        <a:prstGeom prst="rect">
                          <a:avLst/>
                        </a:prstGeom>
                        <a:solidFill>
                          <a:srgbClr val="FFFFFF"/>
                        </a:solidFill>
                        <a:ln w="9525">
                          <a:noFill/>
                          <a:miter lim="800000"/>
                          <a:headEnd/>
                          <a:tailEnd/>
                        </a:ln>
                      </wps:spPr>
                      <wps:txbx>
                        <w:txbxContent>
                          <w:p w14:paraId="090B907D" w14:textId="5C89DB3C" w:rsidR="009A5B0B" w:rsidRPr="00537868" w:rsidRDefault="009A5B0B" w:rsidP="00211FC0">
                            <w:pPr>
                              <w:pStyle w:val="PDGNoms"/>
                            </w:pPr>
                            <w:r w:rsidRPr="00537868">
                              <w:t>Expert n° 2 :</w:t>
                            </w:r>
                          </w:p>
                          <w:p w14:paraId="1BB2C3E9" w14:textId="181BF1C6" w:rsidR="009A5B0B" w:rsidRPr="00537868" w:rsidRDefault="009A5B0B" w:rsidP="00211FC0">
                            <w:pPr>
                              <w:pStyle w:val="PDGNoms"/>
                              <w:rPr>
                                <w:b/>
                                <w:bCs/>
                              </w:rPr>
                            </w:pPr>
                            <w:r w:rsidRPr="00537868">
                              <w:rPr>
                                <w:b/>
                                <w:bCs/>
                              </w:rPr>
                              <w:t xml:space="preserve">Daniel </w:t>
                            </w:r>
                            <w:proofErr w:type="spellStart"/>
                            <w:r w:rsidRPr="00537868">
                              <w:rPr>
                                <w:b/>
                                <w:bCs/>
                              </w:rPr>
                              <w:t>Bommottet</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DE4B9E" id="_x0000_s1030" type="#_x0000_t202" style="position:absolute;left:0;text-align:left;margin-left:269.35pt;margin-top:666.25pt;width:141.75pt;height:56.7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" stroked="f">
                <v:textbox>
                  <w:txbxContent>
                    <w:p w14:paraId="090B907D" w14:textId="5C89DB3C" w:rsidR="009A5B0B" w:rsidRPr="00537868" w:rsidRDefault="009A5B0B" w:rsidP="00211FC0">
                      <w:pPr>
                        <w:pStyle w:val="PDGNoms"/>
                      </w:pPr>
                      <w:r w:rsidRPr="00537868">
                        <w:t>Expert n° 2 :</w:t>
                      </w:r>
                    </w:p>
                    <w:p w14:paraId="1BB2C3E9" w14:textId="181BF1C6" w:rsidR="009A5B0B" w:rsidRPr="00537868" w:rsidRDefault="009A5B0B" w:rsidP="00211FC0">
                      <w:pPr>
                        <w:pStyle w:val="PDGNoms"/>
                        <w:rPr>
                          <w:b/>
                          <w:bCs/>
                        </w:rPr>
                      </w:pPr>
                      <w:r w:rsidRPr="00537868">
                        <w:rPr>
                          <w:b/>
                          <w:bCs/>
                        </w:rPr>
                        <w:t xml:space="preserve">Daniel </w:t>
                      </w:r>
                      <w:proofErr w:type="spellStart"/>
                      <w:r w:rsidRPr="00537868">
                        <w:rPr>
                          <w:b/>
                          <w:bCs/>
                        </w:rPr>
                        <w:t>Bommottet</w:t>
                      </w:r>
                      <w:proofErr w:type="spellEnd"/>
                    </w:p>
                  </w:txbxContent>
                </v:textbox>
                <w10:wrap anchorx="margin" anchory="page"/>
              </v:shape>
            </w:pict>
          </mc:Fallback>
        </mc:AlternateContent>
      </w:r>
      <w:r w:rsidR="00293D82" w:rsidRPr="00537868">
        <w:br w:type="page"/>
      </w:r>
    </w:p>
    <w:p w14:paraId="1D39405C" w14:textId="71461CD2" w:rsidR="00293D82" w:rsidRPr="00537868" w:rsidRDefault="00293D82" w:rsidP="00036971"/>
    <w:p w14:paraId="29CCA4A5" w14:textId="77777777" w:rsidR="00293D82" w:rsidRPr="00537868" w:rsidRDefault="00293D82" w:rsidP="00036971">
      <w:pPr>
        <w:sectPr w:rsidR="00293D82" w:rsidRPr="00537868" w:rsidSect="00293D82">
          <w:type w:val="oddPage"/>
          <w:pgSz w:w="11906" w:h="16838"/>
          <w:pgMar w:top="1417" w:right="1417" w:bottom="1417" w:left="1417" w:header="708" w:footer="708" w:gutter="0"/>
          <w:pgNumType w:start="1"/>
          <w:cols w:space="708"/>
          <w:titlePg/>
          <w:docGrid w:linePitch="360"/>
        </w:sectPr>
      </w:pPr>
    </w:p>
    <w:sdt>
      <w:sdtPr>
        <w:rPr>
          <w:rFonts w:ascii="Gentium Book Basic" w:eastAsiaTheme="minorHAnsi" w:hAnsi="Gentium Book Basic" w:cstheme="minorBidi"/>
          <w:b w:val="0"/>
          <w:sz w:val="22"/>
          <w:szCs w:val="22"/>
          <w:lang w:val="fr-FR" w:eastAsia="en-US"/>
        </w:rPr>
        <w:id w:val="-675872736"/>
        <w:docPartObj>
          <w:docPartGallery w:val="Table of Contents"/>
          <w:docPartUnique/>
        </w:docPartObj>
      </w:sdtPr>
      <w:sdtEndPr>
        <w:rPr>
          <w:bCs/>
        </w:rPr>
      </w:sdtEndPr>
      <w:sdtContent>
        <w:p w14:paraId="25BCAE21" w14:textId="61CEDA6E" w:rsidR="008211FE" w:rsidRDefault="008211FE">
          <w:pPr>
            <w:pStyle w:val="En-ttedetabledesmatires"/>
          </w:pPr>
          <w:r>
            <w:rPr>
              <w:lang w:val="fr-FR"/>
            </w:rPr>
            <w:t>Table des matières</w:t>
          </w:r>
        </w:p>
        <w:p w14:paraId="6D37330C" w14:textId="7418D285" w:rsidR="00CA7583" w:rsidRDefault="008211FE">
          <w:pPr>
            <w:pStyle w:val="TM1"/>
            <w:tabs>
              <w:tab w:val="righ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5974039" w:history="1">
            <w:r w:rsidR="00CA7583" w:rsidRPr="00DB1384">
              <w:rPr>
                <w:rStyle w:val="Lienhypertexte"/>
                <w:noProof/>
              </w:rPr>
              <w:t>1 Introduction</w:t>
            </w:r>
            <w:r w:rsidR="00CA7583">
              <w:rPr>
                <w:noProof/>
                <w:webHidden/>
              </w:rPr>
              <w:tab/>
            </w:r>
            <w:r w:rsidR="00CA7583">
              <w:rPr>
                <w:noProof/>
                <w:webHidden/>
              </w:rPr>
              <w:fldChar w:fldCharType="begin"/>
            </w:r>
            <w:r w:rsidR="00CA7583">
              <w:rPr>
                <w:noProof/>
                <w:webHidden/>
              </w:rPr>
              <w:instrText xml:space="preserve"> PAGEREF _Toc145974039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79AE531C" w14:textId="123C2685" w:rsidR="00CA7583" w:rsidRDefault="009A5B0B">
          <w:pPr>
            <w:pStyle w:val="TM2"/>
            <w:tabs>
              <w:tab w:val="right" w:pos="9062"/>
            </w:tabs>
            <w:rPr>
              <w:rFonts w:asciiTheme="minorHAnsi" w:hAnsiTheme="minorHAnsi" w:cstheme="minorBidi"/>
              <w:noProof/>
              <w:kern w:val="2"/>
              <w14:ligatures w14:val="standardContextual"/>
            </w:rPr>
          </w:pPr>
          <w:hyperlink w:anchor="_Toc145974040" w:history="1">
            <w:r w:rsidR="00CA7583" w:rsidRPr="00DB1384">
              <w:rPr>
                <w:rStyle w:val="Lienhypertexte"/>
                <w:noProof/>
              </w:rPr>
              <w:t>1.1 Contexte</w:t>
            </w:r>
            <w:r w:rsidR="00CA7583">
              <w:rPr>
                <w:noProof/>
                <w:webHidden/>
              </w:rPr>
              <w:tab/>
            </w:r>
            <w:r w:rsidR="00CA7583">
              <w:rPr>
                <w:noProof/>
                <w:webHidden/>
              </w:rPr>
              <w:fldChar w:fldCharType="begin"/>
            </w:r>
            <w:r w:rsidR="00CA7583">
              <w:rPr>
                <w:noProof/>
                <w:webHidden/>
              </w:rPr>
              <w:instrText xml:space="preserve"> PAGEREF _Toc145974040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2FB74DD6" w14:textId="7DFE2E0A" w:rsidR="00CA7583" w:rsidRDefault="009A5B0B">
          <w:pPr>
            <w:pStyle w:val="TM2"/>
            <w:tabs>
              <w:tab w:val="right" w:pos="9062"/>
            </w:tabs>
            <w:rPr>
              <w:rFonts w:asciiTheme="minorHAnsi" w:hAnsiTheme="minorHAnsi" w:cstheme="minorBidi"/>
              <w:noProof/>
              <w:kern w:val="2"/>
              <w14:ligatures w14:val="standardContextual"/>
            </w:rPr>
          </w:pPr>
          <w:hyperlink w:anchor="_Toc145974041" w:history="1">
            <w:r w:rsidR="00CA7583" w:rsidRPr="00DB1384">
              <w:rPr>
                <w:rStyle w:val="Lienhypertexte"/>
                <w:noProof/>
              </w:rPr>
              <w:t>1.2 But du projet</w:t>
            </w:r>
            <w:r w:rsidR="00CA7583">
              <w:rPr>
                <w:noProof/>
                <w:webHidden/>
              </w:rPr>
              <w:tab/>
            </w:r>
            <w:r w:rsidR="00CA7583">
              <w:rPr>
                <w:noProof/>
                <w:webHidden/>
              </w:rPr>
              <w:fldChar w:fldCharType="begin"/>
            </w:r>
            <w:r w:rsidR="00CA7583">
              <w:rPr>
                <w:noProof/>
                <w:webHidden/>
              </w:rPr>
              <w:instrText xml:space="preserve"> PAGEREF _Toc145974041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2631DD8A" w14:textId="4D3490CF" w:rsidR="00CA7583" w:rsidRDefault="009A5B0B">
          <w:pPr>
            <w:pStyle w:val="TM2"/>
            <w:tabs>
              <w:tab w:val="right" w:pos="9062"/>
            </w:tabs>
            <w:rPr>
              <w:rFonts w:asciiTheme="minorHAnsi" w:hAnsiTheme="minorHAnsi" w:cstheme="minorBidi"/>
              <w:noProof/>
              <w:kern w:val="2"/>
              <w14:ligatures w14:val="standardContextual"/>
            </w:rPr>
          </w:pPr>
          <w:hyperlink w:anchor="_Toc145974042" w:history="1">
            <w:r w:rsidR="00CA7583" w:rsidRPr="00DB1384">
              <w:rPr>
                <w:rStyle w:val="Lienhypertexte"/>
                <w:noProof/>
              </w:rPr>
              <w:t>1.3 Organisation</w:t>
            </w:r>
            <w:r w:rsidR="00CA7583">
              <w:rPr>
                <w:noProof/>
                <w:webHidden/>
              </w:rPr>
              <w:tab/>
            </w:r>
            <w:r w:rsidR="00CA7583">
              <w:rPr>
                <w:noProof/>
                <w:webHidden/>
              </w:rPr>
              <w:fldChar w:fldCharType="begin"/>
            </w:r>
            <w:r w:rsidR="00CA7583">
              <w:rPr>
                <w:noProof/>
                <w:webHidden/>
              </w:rPr>
              <w:instrText xml:space="preserve"> PAGEREF _Toc145974042 \h </w:instrText>
            </w:r>
            <w:r w:rsidR="00CA7583">
              <w:rPr>
                <w:noProof/>
                <w:webHidden/>
              </w:rPr>
            </w:r>
            <w:r w:rsidR="00CA7583">
              <w:rPr>
                <w:noProof/>
                <w:webHidden/>
              </w:rPr>
              <w:fldChar w:fldCharType="separate"/>
            </w:r>
            <w:r w:rsidR="00CA7583">
              <w:rPr>
                <w:noProof/>
                <w:webHidden/>
              </w:rPr>
              <w:t>5</w:t>
            </w:r>
            <w:r w:rsidR="00CA7583">
              <w:rPr>
                <w:noProof/>
                <w:webHidden/>
              </w:rPr>
              <w:fldChar w:fldCharType="end"/>
            </w:r>
          </w:hyperlink>
        </w:p>
        <w:p w14:paraId="620CC5F5" w14:textId="3888E281" w:rsidR="00CA7583" w:rsidRDefault="009A5B0B">
          <w:pPr>
            <w:pStyle w:val="TM1"/>
            <w:tabs>
              <w:tab w:val="right" w:pos="9062"/>
            </w:tabs>
            <w:rPr>
              <w:rFonts w:asciiTheme="minorHAnsi" w:hAnsiTheme="minorHAnsi" w:cstheme="minorBidi"/>
              <w:noProof/>
              <w:kern w:val="2"/>
              <w14:ligatures w14:val="standardContextual"/>
            </w:rPr>
          </w:pPr>
          <w:hyperlink w:anchor="_Toc145974043" w:history="1">
            <w:r w:rsidR="00CA7583" w:rsidRPr="00DB1384">
              <w:rPr>
                <w:rStyle w:val="Lienhypertexte"/>
                <w:noProof/>
              </w:rPr>
              <w:t>2 Conception</w:t>
            </w:r>
            <w:r w:rsidR="00CA7583">
              <w:rPr>
                <w:noProof/>
                <w:webHidden/>
              </w:rPr>
              <w:tab/>
            </w:r>
            <w:r w:rsidR="00CA7583">
              <w:rPr>
                <w:noProof/>
                <w:webHidden/>
              </w:rPr>
              <w:fldChar w:fldCharType="begin"/>
            </w:r>
            <w:r w:rsidR="00CA7583">
              <w:rPr>
                <w:noProof/>
                <w:webHidden/>
              </w:rPr>
              <w:instrText xml:space="preserve"> PAGEREF _Toc145974043 \h </w:instrText>
            </w:r>
            <w:r w:rsidR="00CA7583">
              <w:rPr>
                <w:noProof/>
                <w:webHidden/>
              </w:rPr>
            </w:r>
            <w:r w:rsidR="00CA7583">
              <w:rPr>
                <w:noProof/>
                <w:webHidden/>
              </w:rPr>
              <w:fldChar w:fldCharType="separate"/>
            </w:r>
            <w:r w:rsidR="00CA7583">
              <w:rPr>
                <w:noProof/>
                <w:webHidden/>
              </w:rPr>
              <w:t>6</w:t>
            </w:r>
            <w:r w:rsidR="00CA7583">
              <w:rPr>
                <w:noProof/>
                <w:webHidden/>
              </w:rPr>
              <w:fldChar w:fldCharType="end"/>
            </w:r>
          </w:hyperlink>
        </w:p>
        <w:p w14:paraId="1F132524" w14:textId="5ED6A803" w:rsidR="00CA7583" w:rsidRDefault="009A5B0B">
          <w:pPr>
            <w:pStyle w:val="TM2"/>
            <w:tabs>
              <w:tab w:val="right" w:pos="9062"/>
            </w:tabs>
            <w:rPr>
              <w:rFonts w:asciiTheme="minorHAnsi" w:hAnsiTheme="minorHAnsi" w:cstheme="minorBidi"/>
              <w:noProof/>
              <w:kern w:val="2"/>
              <w14:ligatures w14:val="standardContextual"/>
            </w:rPr>
          </w:pPr>
          <w:hyperlink w:anchor="_Toc145974044" w:history="1">
            <w:r w:rsidR="00CA7583" w:rsidRPr="00DB1384">
              <w:rPr>
                <w:rStyle w:val="Lienhypertexte"/>
                <w:noProof/>
              </w:rPr>
              <w:t>2.1 Schéma-bloc du système</w:t>
            </w:r>
            <w:r w:rsidR="00CA7583">
              <w:rPr>
                <w:noProof/>
                <w:webHidden/>
              </w:rPr>
              <w:tab/>
            </w:r>
            <w:r w:rsidR="00CA7583">
              <w:rPr>
                <w:noProof/>
                <w:webHidden/>
              </w:rPr>
              <w:fldChar w:fldCharType="begin"/>
            </w:r>
            <w:r w:rsidR="00CA7583">
              <w:rPr>
                <w:noProof/>
                <w:webHidden/>
              </w:rPr>
              <w:instrText xml:space="preserve"> PAGEREF _Toc145974044 \h </w:instrText>
            </w:r>
            <w:r w:rsidR="00CA7583">
              <w:rPr>
                <w:noProof/>
                <w:webHidden/>
              </w:rPr>
            </w:r>
            <w:r w:rsidR="00CA7583">
              <w:rPr>
                <w:noProof/>
                <w:webHidden/>
              </w:rPr>
              <w:fldChar w:fldCharType="separate"/>
            </w:r>
            <w:r w:rsidR="00CA7583">
              <w:rPr>
                <w:noProof/>
                <w:webHidden/>
              </w:rPr>
              <w:t>6</w:t>
            </w:r>
            <w:r w:rsidR="00CA7583">
              <w:rPr>
                <w:noProof/>
                <w:webHidden/>
              </w:rPr>
              <w:fldChar w:fldCharType="end"/>
            </w:r>
          </w:hyperlink>
        </w:p>
        <w:p w14:paraId="3C84A773" w14:textId="40A9F546" w:rsidR="00CA7583" w:rsidRDefault="009A5B0B">
          <w:pPr>
            <w:pStyle w:val="TM2"/>
            <w:tabs>
              <w:tab w:val="right" w:pos="9062"/>
            </w:tabs>
            <w:rPr>
              <w:rFonts w:asciiTheme="minorHAnsi" w:hAnsiTheme="minorHAnsi" w:cstheme="minorBidi"/>
              <w:noProof/>
              <w:kern w:val="2"/>
              <w14:ligatures w14:val="standardContextual"/>
            </w:rPr>
          </w:pPr>
          <w:hyperlink w:anchor="_Toc145974045" w:history="1">
            <w:r w:rsidR="00CA7583" w:rsidRPr="00DB1384">
              <w:rPr>
                <w:rStyle w:val="Lienhypertexte"/>
                <w:noProof/>
              </w:rPr>
              <w:t>2.2 Connecteurs 230VAC</w:t>
            </w:r>
            <w:r w:rsidR="00CA7583">
              <w:rPr>
                <w:noProof/>
                <w:webHidden/>
              </w:rPr>
              <w:tab/>
            </w:r>
            <w:r w:rsidR="00CA7583">
              <w:rPr>
                <w:noProof/>
                <w:webHidden/>
              </w:rPr>
              <w:fldChar w:fldCharType="begin"/>
            </w:r>
            <w:r w:rsidR="00CA7583">
              <w:rPr>
                <w:noProof/>
                <w:webHidden/>
              </w:rPr>
              <w:instrText xml:space="preserve"> PAGEREF _Toc145974045 \h </w:instrText>
            </w:r>
            <w:r w:rsidR="00CA7583">
              <w:rPr>
                <w:noProof/>
                <w:webHidden/>
              </w:rPr>
            </w:r>
            <w:r w:rsidR="00CA7583">
              <w:rPr>
                <w:noProof/>
                <w:webHidden/>
              </w:rPr>
              <w:fldChar w:fldCharType="separate"/>
            </w:r>
            <w:r w:rsidR="00CA7583">
              <w:rPr>
                <w:noProof/>
                <w:webHidden/>
              </w:rPr>
              <w:t>7</w:t>
            </w:r>
            <w:r w:rsidR="00CA7583">
              <w:rPr>
                <w:noProof/>
                <w:webHidden/>
              </w:rPr>
              <w:fldChar w:fldCharType="end"/>
            </w:r>
          </w:hyperlink>
        </w:p>
        <w:p w14:paraId="4818CAA8" w14:textId="78D27019" w:rsidR="00CA7583" w:rsidRDefault="009A5B0B">
          <w:pPr>
            <w:pStyle w:val="TM2"/>
            <w:tabs>
              <w:tab w:val="right" w:pos="9062"/>
            </w:tabs>
            <w:rPr>
              <w:rFonts w:asciiTheme="minorHAnsi" w:hAnsiTheme="minorHAnsi" w:cstheme="minorBidi"/>
              <w:noProof/>
              <w:kern w:val="2"/>
              <w14:ligatures w14:val="standardContextual"/>
            </w:rPr>
          </w:pPr>
          <w:hyperlink w:anchor="_Toc145974046" w:history="1">
            <w:r w:rsidR="00CA7583" w:rsidRPr="00DB1384">
              <w:rPr>
                <w:rStyle w:val="Lienhypertexte"/>
                <w:noProof/>
              </w:rPr>
              <w:t>2.3 Convertisseur AC/DC</w:t>
            </w:r>
            <w:r w:rsidR="00CA7583">
              <w:rPr>
                <w:noProof/>
                <w:webHidden/>
              </w:rPr>
              <w:tab/>
            </w:r>
            <w:r w:rsidR="00CA7583">
              <w:rPr>
                <w:noProof/>
                <w:webHidden/>
              </w:rPr>
              <w:fldChar w:fldCharType="begin"/>
            </w:r>
            <w:r w:rsidR="00CA7583">
              <w:rPr>
                <w:noProof/>
                <w:webHidden/>
              </w:rPr>
              <w:instrText xml:space="preserve"> PAGEREF _Toc145974046 \h </w:instrText>
            </w:r>
            <w:r w:rsidR="00CA7583">
              <w:rPr>
                <w:noProof/>
                <w:webHidden/>
              </w:rPr>
            </w:r>
            <w:r w:rsidR="00CA7583">
              <w:rPr>
                <w:noProof/>
                <w:webHidden/>
              </w:rPr>
              <w:fldChar w:fldCharType="separate"/>
            </w:r>
            <w:r w:rsidR="00CA7583">
              <w:rPr>
                <w:noProof/>
                <w:webHidden/>
              </w:rPr>
              <w:t>8</w:t>
            </w:r>
            <w:r w:rsidR="00CA7583">
              <w:rPr>
                <w:noProof/>
                <w:webHidden/>
              </w:rPr>
              <w:fldChar w:fldCharType="end"/>
            </w:r>
          </w:hyperlink>
        </w:p>
        <w:p w14:paraId="7A236DBD" w14:textId="58FA013D" w:rsidR="00CA7583" w:rsidRDefault="009A5B0B">
          <w:pPr>
            <w:pStyle w:val="TM2"/>
            <w:tabs>
              <w:tab w:val="right" w:pos="9062"/>
            </w:tabs>
            <w:rPr>
              <w:rFonts w:asciiTheme="minorHAnsi" w:hAnsiTheme="minorHAnsi" w:cstheme="minorBidi"/>
              <w:noProof/>
              <w:kern w:val="2"/>
              <w14:ligatures w14:val="standardContextual"/>
            </w:rPr>
          </w:pPr>
          <w:hyperlink w:anchor="_Toc145974047" w:history="1">
            <w:r w:rsidR="00CA7583" w:rsidRPr="00DB1384">
              <w:rPr>
                <w:rStyle w:val="Lienhypertexte"/>
                <w:noProof/>
              </w:rPr>
              <w:t>2.4 Commutation 230VAC</w:t>
            </w:r>
            <w:r w:rsidR="00CA7583">
              <w:rPr>
                <w:noProof/>
                <w:webHidden/>
              </w:rPr>
              <w:tab/>
            </w:r>
            <w:r w:rsidR="00CA7583">
              <w:rPr>
                <w:noProof/>
                <w:webHidden/>
              </w:rPr>
              <w:fldChar w:fldCharType="begin"/>
            </w:r>
            <w:r w:rsidR="00CA7583">
              <w:rPr>
                <w:noProof/>
                <w:webHidden/>
              </w:rPr>
              <w:instrText xml:space="preserve"> PAGEREF _Toc145974047 \h </w:instrText>
            </w:r>
            <w:r w:rsidR="00CA7583">
              <w:rPr>
                <w:noProof/>
                <w:webHidden/>
              </w:rPr>
            </w:r>
            <w:r w:rsidR="00CA7583">
              <w:rPr>
                <w:noProof/>
                <w:webHidden/>
              </w:rPr>
              <w:fldChar w:fldCharType="separate"/>
            </w:r>
            <w:r w:rsidR="00CA7583">
              <w:rPr>
                <w:noProof/>
                <w:webHidden/>
              </w:rPr>
              <w:t>9</w:t>
            </w:r>
            <w:r w:rsidR="00CA7583">
              <w:rPr>
                <w:noProof/>
                <w:webHidden/>
              </w:rPr>
              <w:fldChar w:fldCharType="end"/>
            </w:r>
          </w:hyperlink>
        </w:p>
        <w:p w14:paraId="3C35DC47" w14:textId="4E7306CA" w:rsidR="00CA7583" w:rsidRDefault="009A5B0B">
          <w:pPr>
            <w:pStyle w:val="TM2"/>
            <w:tabs>
              <w:tab w:val="right" w:pos="9062"/>
            </w:tabs>
            <w:rPr>
              <w:rFonts w:asciiTheme="minorHAnsi" w:hAnsiTheme="minorHAnsi" w:cstheme="minorBidi"/>
              <w:noProof/>
              <w:kern w:val="2"/>
              <w14:ligatures w14:val="standardContextual"/>
            </w:rPr>
          </w:pPr>
          <w:hyperlink w:anchor="_Toc145974048" w:history="1">
            <w:r w:rsidR="00CA7583" w:rsidRPr="00DB1384">
              <w:rPr>
                <w:rStyle w:val="Lienhypertexte"/>
                <w:noProof/>
              </w:rPr>
              <w:t>2.5 RFID</w:t>
            </w:r>
            <w:r w:rsidR="00CA7583">
              <w:rPr>
                <w:noProof/>
                <w:webHidden/>
              </w:rPr>
              <w:tab/>
            </w:r>
            <w:r w:rsidR="00CA7583">
              <w:rPr>
                <w:noProof/>
                <w:webHidden/>
              </w:rPr>
              <w:fldChar w:fldCharType="begin"/>
            </w:r>
            <w:r w:rsidR="00CA7583">
              <w:rPr>
                <w:noProof/>
                <w:webHidden/>
              </w:rPr>
              <w:instrText xml:space="preserve"> PAGEREF _Toc145974048 \h </w:instrText>
            </w:r>
            <w:r w:rsidR="00CA7583">
              <w:rPr>
                <w:noProof/>
                <w:webHidden/>
              </w:rPr>
            </w:r>
            <w:r w:rsidR="00CA7583">
              <w:rPr>
                <w:noProof/>
                <w:webHidden/>
              </w:rPr>
              <w:fldChar w:fldCharType="separate"/>
            </w:r>
            <w:r w:rsidR="00CA7583">
              <w:rPr>
                <w:noProof/>
                <w:webHidden/>
              </w:rPr>
              <w:t>10</w:t>
            </w:r>
            <w:r w:rsidR="00CA7583">
              <w:rPr>
                <w:noProof/>
                <w:webHidden/>
              </w:rPr>
              <w:fldChar w:fldCharType="end"/>
            </w:r>
          </w:hyperlink>
        </w:p>
        <w:p w14:paraId="795069EE" w14:textId="4BBBB91E" w:rsidR="00CA7583" w:rsidRDefault="009A5B0B">
          <w:pPr>
            <w:pStyle w:val="TM2"/>
            <w:tabs>
              <w:tab w:val="right" w:pos="9062"/>
            </w:tabs>
            <w:rPr>
              <w:rFonts w:asciiTheme="minorHAnsi" w:hAnsiTheme="minorHAnsi" w:cstheme="minorBidi"/>
              <w:noProof/>
              <w:kern w:val="2"/>
              <w14:ligatures w14:val="standardContextual"/>
            </w:rPr>
          </w:pPr>
          <w:hyperlink w:anchor="_Toc145974049" w:history="1">
            <w:r w:rsidR="00CA7583" w:rsidRPr="00DB1384">
              <w:rPr>
                <w:rStyle w:val="Lienhypertexte"/>
                <w:noProof/>
              </w:rPr>
              <w:t>2.6 Microcontrôleur</w:t>
            </w:r>
            <w:r w:rsidR="00CA7583">
              <w:rPr>
                <w:noProof/>
                <w:webHidden/>
              </w:rPr>
              <w:tab/>
            </w:r>
            <w:r w:rsidR="00CA7583">
              <w:rPr>
                <w:noProof/>
                <w:webHidden/>
              </w:rPr>
              <w:fldChar w:fldCharType="begin"/>
            </w:r>
            <w:r w:rsidR="00CA7583">
              <w:rPr>
                <w:noProof/>
                <w:webHidden/>
              </w:rPr>
              <w:instrText xml:space="preserve"> PAGEREF _Toc145974049 \h </w:instrText>
            </w:r>
            <w:r w:rsidR="00CA7583">
              <w:rPr>
                <w:noProof/>
                <w:webHidden/>
              </w:rPr>
            </w:r>
            <w:r w:rsidR="00CA7583">
              <w:rPr>
                <w:noProof/>
                <w:webHidden/>
              </w:rPr>
              <w:fldChar w:fldCharType="separate"/>
            </w:r>
            <w:r w:rsidR="00CA7583">
              <w:rPr>
                <w:noProof/>
                <w:webHidden/>
              </w:rPr>
              <w:t>12</w:t>
            </w:r>
            <w:r w:rsidR="00CA7583">
              <w:rPr>
                <w:noProof/>
                <w:webHidden/>
              </w:rPr>
              <w:fldChar w:fldCharType="end"/>
            </w:r>
          </w:hyperlink>
        </w:p>
        <w:p w14:paraId="1CFCBD02" w14:textId="5160C5CC" w:rsidR="00CA7583" w:rsidRDefault="009A5B0B">
          <w:pPr>
            <w:pStyle w:val="TM2"/>
            <w:tabs>
              <w:tab w:val="right" w:pos="9062"/>
            </w:tabs>
            <w:rPr>
              <w:rFonts w:asciiTheme="minorHAnsi" w:hAnsiTheme="minorHAnsi" w:cstheme="minorBidi"/>
              <w:noProof/>
              <w:kern w:val="2"/>
              <w14:ligatures w14:val="standardContextual"/>
            </w:rPr>
          </w:pPr>
          <w:hyperlink w:anchor="_Toc145974050" w:history="1">
            <w:r w:rsidR="00CA7583" w:rsidRPr="00DB1384">
              <w:rPr>
                <w:rStyle w:val="Lienhypertexte"/>
                <w:noProof/>
              </w:rPr>
              <w:t>2.7 Module Wi-fi</w:t>
            </w:r>
            <w:r w:rsidR="00CA7583">
              <w:rPr>
                <w:noProof/>
                <w:webHidden/>
              </w:rPr>
              <w:tab/>
            </w:r>
            <w:r w:rsidR="00CA7583">
              <w:rPr>
                <w:noProof/>
                <w:webHidden/>
              </w:rPr>
              <w:fldChar w:fldCharType="begin"/>
            </w:r>
            <w:r w:rsidR="00CA7583">
              <w:rPr>
                <w:noProof/>
                <w:webHidden/>
              </w:rPr>
              <w:instrText xml:space="preserve"> PAGEREF _Toc145974050 \h </w:instrText>
            </w:r>
            <w:r w:rsidR="00CA7583">
              <w:rPr>
                <w:noProof/>
                <w:webHidden/>
              </w:rPr>
            </w:r>
            <w:r w:rsidR="00CA7583">
              <w:rPr>
                <w:noProof/>
                <w:webHidden/>
              </w:rPr>
              <w:fldChar w:fldCharType="separate"/>
            </w:r>
            <w:r w:rsidR="00CA7583">
              <w:rPr>
                <w:noProof/>
                <w:webHidden/>
              </w:rPr>
              <w:t>13</w:t>
            </w:r>
            <w:r w:rsidR="00CA7583">
              <w:rPr>
                <w:noProof/>
                <w:webHidden/>
              </w:rPr>
              <w:fldChar w:fldCharType="end"/>
            </w:r>
          </w:hyperlink>
        </w:p>
        <w:p w14:paraId="26EBBEC9" w14:textId="69709926" w:rsidR="00CA7583" w:rsidRDefault="009A5B0B">
          <w:pPr>
            <w:pStyle w:val="TM2"/>
            <w:tabs>
              <w:tab w:val="right" w:pos="9062"/>
            </w:tabs>
            <w:rPr>
              <w:rFonts w:asciiTheme="minorHAnsi" w:hAnsiTheme="minorHAnsi" w:cstheme="minorBidi"/>
              <w:noProof/>
              <w:kern w:val="2"/>
              <w14:ligatures w14:val="standardContextual"/>
            </w:rPr>
          </w:pPr>
          <w:hyperlink w:anchor="_Toc145974051" w:history="1">
            <w:r w:rsidR="00CA7583" w:rsidRPr="00DB1384">
              <w:rPr>
                <w:rStyle w:val="Lienhypertexte"/>
                <w:noProof/>
              </w:rPr>
              <w:t>2.8 Ethernet</w:t>
            </w:r>
            <w:r w:rsidR="00CA7583">
              <w:rPr>
                <w:noProof/>
                <w:webHidden/>
              </w:rPr>
              <w:tab/>
            </w:r>
            <w:r w:rsidR="00CA7583">
              <w:rPr>
                <w:noProof/>
                <w:webHidden/>
              </w:rPr>
              <w:fldChar w:fldCharType="begin"/>
            </w:r>
            <w:r w:rsidR="00CA7583">
              <w:rPr>
                <w:noProof/>
                <w:webHidden/>
              </w:rPr>
              <w:instrText xml:space="preserve"> PAGEREF _Toc145974051 \h </w:instrText>
            </w:r>
            <w:r w:rsidR="00CA7583">
              <w:rPr>
                <w:noProof/>
                <w:webHidden/>
              </w:rPr>
            </w:r>
            <w:r w:rsidR="00CA7583">
              <w:rPr>
                <w:noProof/>
                <w:webHidden/>
              </w:rPr>
              <w:fldChar w:fldCharType="separate"/>
            </w:r>
            <w:r w:rsidR="00CA7583">
              <w:rPr>
                <w:noProof/>
                <w:webHidden/>
              </w:rPr>
              <w:t>14</w:t>
            </w:r>
            <w:r w:rsidR="00CA7583">
              <w:rPr>
                <w:noProof/>
                <w:webHidden/>
              </w:rPr>
              <w:fldChar w:fldCharType="end"/>
            </w:r>
          </w:hyperlink>
        </w:p>
        <w:p w14:paraId="3D02DC51" w14:textId="4D21DECE" w:rsidR="00CA7583" w:rsidRDefault="009A5B0B">
          <w:pPr>
            <w:pStyle w:val="TM2"/>
            <w:tabs>
              <w:tab w:val="right" w:pos="9062"/>
            </w:tabs>
            <w:rPr>
              <w:rFonts w:asciiTheme="minorHAnsi" w:hAnsiTheme="minorHAnsi" w:cstheme="minorBidi"/>
              <w:noProof/>
              <w:kern w:val="2"/>
              <w14:ligatures w14:val="standardContextual"/>
            </w:rPr>
          </w:pPr>
          <w:hyperlink w:anchor="_Toc145974052" w:history="1">
            <w:r w:rsidR="00CA7583" w:rsidRPr="00DB1384">
              <w:rPr>
                <w:rStyle w:val="Lienhypertexte"/>
                <w:noProof/>
              </w:rPr>
              <w:t>2.9 LEDs d’interface</w:t>
            </w:r>
            <w:r w:rsidR="00CA7583">
              <w:rPr>
                <w:noProof/>
                <w:webHidden/>
              </w:rPr>
              <w:tab/>
            </w:r>
            <w:r w:rsidR="00CA7583">
              <w:rPr>
                <w:noProof/>
                <w:webHidden/>
              </w:rPr>
              <w:fldChar w:fldCharType="begin"/>
            </w:r>
            <w:r w:rsidR="00CA7583">
              <w:rPr>
                <w:noProof/>
                <w:webHidden/>
              </w:rPr>
              <w:instrText xml:space="preserve"> PAGEREF _Toc145974052 \h </w:instrText>
            </w:r>
            <w:r w:rsidR="00CA7583">
              <w:rPr>
                <w:noProof/>
                <w:webHidden/>
              </w:rPr>
            </w:r>
            <w:r w:rsidR="00CA7583">
              <w:rPr>
                <w:noProof/>
                <w:webHidden/>
              </w:rPr>
              <w:fldChar w:fldCharType="separate"/>
            </w:r>
            <w:r w:rsidR="00CA7583">
              <w:rPr>
                <w:noProof/>
                <w:webHidden/>
              </w:rPr>
              <w:t>15</w:t>
            </w:r>
            <w:r w:rsidR="00CA7583">
              <w:rPr>
                <w:noProof/>
                <w:webHidden/>
              </w:rPr>
              <w:fldChar w:fldCharType="end"/>
            </w:r>
          </w:hyperlink>
        </w:p>
        <w:p w14:paraId="31CAEB37" w14:textId="1D41138A" w:rsidR="00CA7583" w:rsidRDefault="009A5B0B">
          <w:pPr>
            <w:pStyle w:val="TM2"/>
            <w:tabs>
              <w:tab w:val="right" w:pos="9062"/>
            </w:tabs>
            <w:rPr>
              <w:rFonts w:asciiTheme="minorHAnsi" w:hAnsiTheme="minorHAnsi" w:cstheme="minorBidi"/>
              <w:noProof/>
              <w:kern w:val="2"/>
              <w14:ligatures w14:val="standardContextual"/>
            </w:rPr>
          </w:pPr>
          <w:hyperlink w:anchor="_Toc145974053" w:history="1">
            <w:r w:rsidR="00CA7583" w:rsidRPr="00DB1384">
              <w:rPr>
                <w:rStyle w:val="Lienhypertexte"/>
                <w:noProof/>
              </w:rPr>
              <w:t>2.10 LEDs témoins</w:t>
            </w:r>
            <w:r w:rsidR="00CA7583">
              <w:rPr>
                <w:noProof/>
                <w:webHidden/>
              </w:rPr>
              <w:tab/>
            </w:r>
            <w:r w:rsidR="00CA7583">
              <w:rPr>
                <w:noProof/>
                <w:webHidden/>
              </w:rPr>
              <w:fldChar w:fldCharType="begin"/>
            </w:r>
            <w:r w:rsidR="00CA7583">
              <w:rPr>
                <w:noProof/>
                <w:webHidden/>
              </w:rPr>
              <w:instrText xml:space="preserve"> PAGEREF _Toc145974053 \h </w:instrText>
            </w:r>
            <w:r w:rsidR="00CA7583">
              <w:rPr>
                <w:noProof/>
                <w:webHidden/>
              </w:rPr>
            </w:r>
            <w:r w:rsidR="00CA7583">
              <w:rPr>
                <w:noProof/>
                <w:webHidden/>
              </w:rPr>
              <w:fldChar w:fldCharType="separate"/>
            </w:r>
            <w:r w:rsidR="00CA7583">
              <w:rPr>
                <w:noProof/>
                <w:webHidden/>
              </w:rPr>
              <w:t>16</w:t>
            </w:r>
            <w:r w:rsidR="00CA7583">
              <w:rPr>
                <w:noProof/>
                <w:webHidden/>
              </w:rPr>
              <w:fldChar w:fldCharType="end"/>
            </w:r>
          </w:hyperlink>
        </w:p>
        <w:p w14:paraId="50AE6403" w14:textId="42DFF577" w:rsidR="00CA7583" w:rsidRDefault="009A5B0B">
          <w:pPr>
            <w:pStyle w:val="TM2"/>
            <w:tabs>
              <w:tab w:val="right" w:pos="9062"/>
            </w:tabs>
            <w:rPr>
              <w:rFonts w:asciiTheme="minorHAnsi" w:hAnsiTheme="minorHAnsi" w:cstheme="minorBidi"/>
              <w:noProof/>
              <w:kern w:val="2"/>
              <w14:ligatures w14:val="standardContextual"/>
            </w:rPr>
          </w:pPr>
          <w:hyperlink w:anchor="_Toc145974054" w:history="1">
            <w:r w:rsidR="00CA7583" w:rsidRPr="00DB1384">
              <w:rPr>
                <w:rStyle w:val="Lienhypertexte"/>
                <w:noProof/>
              </w:rPr>
              <w:t>2.11 Buzzer d’interface</w:t>
            </w:r>
            <w:r w:rsidR="00CA7583">
              <w:rPr>
                <w:noProof/>
                <w:webHidden/>
              </w:rPr>
              <w:tab/>
            </w:r>
            <w:r w:rsidR="00CA7583">
              <w:rPr>
                <w:noProof/>
                <w:webHidden/>
              </w:rPr>
              <w:fldChar w:fldCharType="begin"/>
            </w:r>
            <w:r w:rsidR="00CA7583">
              <w:rPr>
                <w:noProof/>
                <w:webHidden/>
              </w:rPr>
              <w:instrText xml:space="preserve"> PAGEREF _Toc145974054 \h </w:instrText>
            </w:r>
            <w:r w:rsidR="00CA7583">
              <w:rPr>
                <w:noProof/>
                <w:webHidden/>
              </w:rPr>
            </w:r>
            <w:r w:rsidR="00CA7583">
              <w:rPr>
                <w:noProof/>
                <w:webHidden/>
              </w:rPr>
              <w:fldChar w:fldCharType="separate"/>
            </w:r>
            <w:r w:rsidR="00CA7583">
              <w:rPr>
                <w:noProof/>
                <w:webHidden/>
              </w:rPr>
              <w:t>16</w:t>
            </w:r>
            <w:r w:rsidR="00CA7583">
              <w:rPr>
                <w:noProof/>
                <w:webHidden/>
              </w:rPr>
              <w:fldChar w:fldCharType="end"/>
            </w:r>
          </w:hyperlink>
        </w:p>
        <w:p w14:paraId="4D3FA86C" w14:textId="3899C26D" w:rsidR="00CA7583" w:rsidRDefault="009A5B0B">
          <w:pPr>
            <w:pStyle w:val="TM2"/>
            <w:tabs>
              <w:tab w:val="right" w:pos="9062"/>
            </w:tabs>
            <w:rPr>
              <w:rFonts w:asciiTheme="minorHAnsi" w:hAnsiTheme="minorHAnsi" w:cstheme="minorBidi"/>
              <w:noProof/>
              <w:kern w:val="2"/>
              <w14:ligatures w14:val="standardContextual"/>
            </w:rPr>
          </w:pPr>
          <w:hyperlink w:anchor="_Toc145974055" w:history="1">
            <w:r w:rsidR="00CA7583" w:rsidRPr="00DB1384">
              <w:rPr>
                <w:rStyle w:val="Lienhypertexte"/>
                <w:noProof/>
              </w:rPr>
              <w:t>2.12 Transistor</w:t>
            </w:r>
            <w:r w:rsidR="00CA7583">
              <w:rPr>
                <w:noProof/>
                <w:webHidden/>
              </w:rPr>
              <w:tab/>
            </w:r>
            <w:r w:rsidR="00CA7583">
              <w:rPr>
                <w:noProof/>
                <w:webHidden/>
              </w:rPr>
              <w:fldChar w:fldCharType="begin"/>
            </w:r>
            <w:r w:rsidR="00CA7583">
              <w:rPr>
                <w:noProof/>
                <w:webHidden/>
              </w:rPr>
              <w:instrText xml:space="preserve"> PAGEREF _Toc145974055 \h </w:instrText>
            </w:r>
            <w:r w:rsidR="00CA7583">
              <w:rPr>
                <w:noProof/>
                <w:webHidden/>
              </w:rPr>
            </w:r>
            <w:r w:rsidR="00CA7583">
              <w:rPr>
                <w:noProof/>
                <w:webHidden/>
              </w:rPr>
              <w:fldChar w:fldCharType="separate"/>
            </w:r>
            <w:r w:rsidR="00CA7583">
              <w:rPr>
                <w:noProof/>
                <w:webHidden/>
              </w:rPr>
              <w:t>16</w:t>
            </w:r>
            <w:r w:rsidR="00CA7583">
              <w:rPr>
                <w:noProof/>
                <w:webHidden/>
              </w:rPr>
              <w:fldChar w:fldCharType="end"/>
            </w:r>
          </w:hyperlink>
        </w:p>
        <w:p w14:paraId="1E2D0F34" w14:textId="792D5402" w:rsidR="00CA7583" w:rsidRDefault="009A5B0B">
          <w:pPr>
            <w:pStyle w:val="TM2"/>
            <w:tabs>
              <w:tab w:val="right" w:pos="9062"/>
            </w:tabs>
            <w:rPr>
              <w:rFonts w:asciiTheme="minorHAnsi" w:hAnsiTheme="minorHAnsi" w:cstheme="minorBidi"/>
              <w:noProof/>
              <w:kern w:val="2"/>
              <w14:ligatures w14:val="standardContextual"/>
            </w:rPr>
          </w:pPr>
          <w:hyperlink w:anchor="_Toc145974056" w:history="1">
            <w:r w:rsidR="00CA7583" w:rsidRPr="00DB1384">
              <w:rPr>
                <w:rStyle w:val="Lienhypertexte"/>
                <w:noProof/>
              </w:rPr>
              <w:t>2.13 Points de tests</w:t>
            </w:r>
            <w:r w:rsidR="00CA7583">
              <w:rPr>
                <w:noProof/>
                <w:webHidden/>
              </w:rPr>
              <w:tab/>
            </w:r>
            <w:r w:rsidR="00CA7583">
              <w:rPr>
                <w:noProof/>
                <w:webHidden/>
              </w:rPr>
              <w:fldChar w:fldCharType="begin"/>
            </w:r>
            <w:r w:rsidR="00CA7583">
              <w:rPr>
                <w:noProof/>
                <w:webHidden/>
              </w:rPr>
              <w:instrText xml:space="preserve"> PAGEREF _Toc145974056 \h </w:instrText>
            </w:r>
            <w:r w:rsidR="00CA7583">
              <w:rPr>
                <w:noProof/>
                <w:webHidden/>
              </w:rPr>
            </w:r>
            <w:r w:rsidR="00CA7583">
              <w:rPr>
                <w:noProof/>
                <w:webHidden/>
              </w:rPr>
              <w:fldChar w:fldCharType="separate"/>
            </w:r>
            <w:r w:rsidR="00CA7583">
              <w:rPr>
                <w:noProof/>
                <w:webHidden/>
              </w:rPr>
              <w:t>17</w:t>
            </w:r>
            <w:r w:rsidR="00CA7583">
              <w:rPr>
                <w:noProof/>
                <w:webHidden/>
              </w:rPr>
              <w:fldChar w:fldCharType="end"/>
            </w:r>
          </w:hyperlink>
        </w:p>
        <w:p w14:paraId="41ACFACF" w14:textId="5CDA086B" w:rsidR="00CA7583" w:rsidRDefault="009A5B0B">
          <w:pPr>
            <w:pStyle w:val="TM2"/>
            <w:tabs>
              <w:tab w:val="right" w:pos="9062"/>
            </w:tabs>
            <w:rPr>
              <w:rFonts w:asciiTheme="minorHAnsi" w:hAnsiTheme="minorHAnsi" w:cstheme="minorBidi"/>
              <w:noProof/>
              <w:kern w:val="2"/>
              <w14:ligatures w14:val="standardContextual"/>
            </w:rPr>
          </w:pPr>
          <w:hyperlink w:anchor="_Toc145974057" w:history="1">
            <w:r w:rsidR="00CA7583" w:rsidRPr="00DB1384">
              <w:rPr>
                <w:rStyle w:val="Lienhypertexte"/>
                <w:noProof/>
              </w:rPr>
              <w:t>2.14 Serveur externe</w:t>
            </w:r>
            <w:r w:rsidR="00CA7583">
              <w:rPr>
                <w:noProof/>
                <w:webHidden/>
              </w:rPr>
              <w:tab/>
            </w:r>
            <w:r w:rsidR="00CA7583">
              <w:rPr>
                <w:noProof/>
                <w:webHidden/>
              </w:rPr>
              <w:fldChar w:fldCharType="begin"/>
            </w:r>
            <w:r w:rsidR="00CA7583">
              <w:rPr>
                <w:noProof/>
                <w:webHidden/>
              </w:rPr>
              <w:instrText xml:space="preserve"> PAGEREF _Toc145974057 \h </w:instrText>
            </w:r>
            <w:r w:rsidR="00CA7583">
              <w:rPr>
                <w:noProof/>
                <w:webHidden/>
              </w:rPr>
            </w:r>
            <w:r w:rsidR="00CA7583">
              <w:rPr>
                <w:noProof/>
                <w:webHidden/>
              </w:rPr>
              <w:fldChar w:fldCharType="separate"/>
            </w:r>
            <w:r w:rsidR="00CA7583">
              <w:rPr>
                <w:noProof/>
                <w:webHidden/>
              </w:rPr>
              <w:t>17</w:t>
            </w:r>
            <w:r w:rsidR="00CA7583">
              <w:rPr>
                <w:noProof/>
                <w:webHidden/>
              </w:rPr>
              <w:fldChar w:fldCharType="end"/>
            </w:r>
          </w:hyperlink>
        </w:p>
        <w:p w14:paraId="241EA487" w14:textId="14880CCE" w:rsidR="00CA7583" w:rsidRDefault="009A5B0B">
          <w:pPr>
            <w:pStyle w:val="TM2"/>
            <w:tabs>
              <w:tab w:val="right" w:pos="9062"/>
            </w:tabs>
            <w:rPr>
              <w:rFonts w:asciiTheme="minorHAnsi" w:hAnsiTheme="minorHAnsi" w:cstheme="minorBidi"/>
              <w:noProof/>
              <w:kern w:val="2"/>
              <w14:ligatures w14:val="standardContextual"/>
            </w:rPr>
          </w:pPr>
          <w:hyperlink w:anchor="_Toc145974058" w:history="1">
            <w:r w:rsidR="00CA7583" w:rsidRPr="00DB1384">
              <w:rPr>
                <w:rStyle w:val="Lienhypertexte"/>
                <w:noProof/>
              </w:rPr>
              <w:t>2.15 Boitier</w:t>
            </w:r>
            <w:r w:rsidR="00CA7583">
              <w:rPr>
                <w:noProof/>
                <w:webHidden/>
              </w:rPr>
              <w:tab/>
            </w:r>
            <w:r w:rsidR="00CA7583">
              <w:rPr>
                <w:noProof/>
                <w:webHidden/>
              </w:rPr>
              <w:fldChar w:fldCharType="begin"/>
            </w:r>
            <w:r w:rsidR="00CA7583">
              <w:rPr>
                <w:noProof/>
                <w:webHidden/>
              </w:rPr>
              <w:instrText xml:space="preserve"> PAGEREF _Toc145974058 \h </w:instrText>
            </w:r>
            <w:r w:rsidR="00CA7583">
              <w:rPr>
                <w:noProof/>
                <w:webHidden/>
              </w:rPr>
            </w:r>
            <w:r w:rsidR="00CA7583">
              <w:rPr>
                <w:noProof/>
                <w:webHidden/>
              </w:rPr>
              <w:fldChar w:fldCharType="separate"/>
            </w:r>
            <w:r w:rsidR="00CA7583">
              <w:rPr>
                <w:noProof/>
                <w:webHidden/>
              </w:rPr>
              <w:t>17</w:t>
            </w:r>
            <w:r w:rsidR="00CA7583">
              <w:rPr>
                <w:noProof/>
                <w:webHidden/>
              </w:rPr>
              <w:fldChar w:fldCharType="end"/>
            </w:r>
          </w:hyperlink>
        </w:p>
        <w:p w14:paraId="469A93E7" w14:textId="58B641CD" w:rsidR="00CA7583" w:rsidRDefault="009A5B0B">
          <w:pPr>
            <w:pStyle w:val="TM1"/>
            <w:tabs>
              <w:tab w:val="right" w:pos="9062"/>
            </w:tabs>
            <w:rPr>
              <w:rFonts w:asciiTheme="minorHAnsi" w:hAnsiTheme="minorHAnsi" w:cstheme="minorBidi"/>
              <w:noProof/>
              <w:kern w:val="2"/>
              <w14:ligatures w14:val="standardContextual"/>
            </w:rPr>
          </w:pPr>
          <w:hyperlink w:anchor="_Toc145974059" w:history="1">
            <w:r w:rsidR="00CA7583" w:rsidRPr="00DB1384">
              <w:rPr>
                <w:rStyle w:val="Lienhypertexte"/>
                <w:noProof/>
              </w:rPr>
              <w:t>3 Hardware</w:t>
            </w:r>
            <w:r w:rsidR="00CA7583">
              <w:rPr>
                <w:noProof/>
                <w:webHidden/>
              </w:rPr>
              <w:tab/>
            </w:r>
            <w:r w:rsidR="00CA7583">
              <w:rPr>
                <w:noProof/>
                <w:webHidden/>
              </w:rPr>
              <w:fldChar w:fldCharType="begin"/>
            </w:r>
            <w:r w:rsidR="00CA7583">
              <w:rPr>
                <w:noProof/>
                <w:webHidden/>
              </w:rPr>
              <w:instrText xml:space="preserve"> PAGEREF _Toc145974059 \h </w:instrText>
            </w:r>
            <w:r w:rsidR="00CA7583">
              <w:rPr>
                <w:noProof/>
                <w:webHidden/>
              </w:rPr>
            </w:r>
            <w:r w:rsidR="00CA7583">
              <w:rPr>
                <w:noProof/>
                <w:webHidden/>
              </w:rPr>
              <w:fldChar w:fldCharType="separate"/>
            </w:r>
            <w:r w:rsidR="00CA7583">
              <w:rPr>
                <w:noProof/>
                <w:webHidden/>
              </w:rPr>
              <w:t>18</w:t>
            </w:r>
            <w:r w:rsidR="00CA7583">
              <w:rPr>
                <w:noProof/>
                <w:webHidden/>
              </w:rPr>
              <w:fldChar w:fldCharType="end"/>
            </w:r>
          </w:hyperlink>
        </w:p>
        <w:p w14:paraId="3328DBFC" w14:textId="7849862F" w:rsidR="00CA7583" w:rsidRDefault="009A5B0B">
          <w:pPr>
            <w:pStyle w:val="TM2"/>
            <w:tabs>
              <w:tab w:val="right" w:pos="9062"/>
            </w:tabs>
            <w:rPr>
              <w:rFonts w:asciiTheme="minorHAnsi" w:hAnsiTheme="minorHAnsi" w:cstheme="minorBidi"/>
              <w:noProof/>
              <w:kern w:val="2"/>
              <w14:ligatures w14:val="standardContextual"/>
            </w:rPr>
          </w:pPr>
          <w:hyperlink w:anchor="_Toc145974060" w:history="1">
            <w:r w:rsidR="00CA7583" w:rsidRPr="00DB1384">
              <w:rPr>
                <w:rStyle w:val="Lienhypertexte"/>
                <w:noProof/>
              </w:rPr>
              <w:t>3.1 Spécifications du PCB</w:t>
            </w:r>
            <w:r w:rsidR="00CA7583">
              <w:rPr>
                <w:noProof/>
                <w:webHidden/>
              </w:rPr>
              <w:tab/>
            </w:r>
            <w:r w:rsidR="00CA7583">
              <w:rPr>
                <w:noProof/>
                <w:webHidden/>
              </w:rPr>
              <w:fldChar w:fldCharType="begin"/>
            </w:r>
            <w:r w:rsidR="00CA7583">
              <w:rPr>
                <w:noProof/>
                <w:webHidden/>
              </w:rPr>
              <w:instrText xml:space="preserve"> PAGEREF _Toc145974060 \h </w:instrText>
            </w:r>
            <w:r w:rsidR="00CA7583">
              <w:rPr>
                <w:noProof/>
                <w:webHidden/>
              </w:rPr>
            </w:r>
            <w:r w:rsidR="00CA7583">
              <w:rPr>
                <w:noProof/>
                <w:webHidden/>
              </w:rPr>
              <w:fldChar w:fldCharType="separate"/>
            </w:r>
            <w:r w:rsidR="00CA7583">
              <w:rPr>
                <w:noProof/>
                <w:webHidden/>
              </w:rPr>
              <w:t>18</w:t>
            </w:r>
            <w:r w:rsidR="00CA7583">
              <w:rPr>
                <w:noProof/>
                <w:webHidden/>
              </w:rPr>
              <w:fldChar w:fldCharType="end"/>
            </w:r>
          </w:hyperlink>
        </w:p>
        <w:p w14:paraId="418C2EEF" w14:textId="3D592510" w:rsidR="00CA7583" w:rsidRDefault="009A5B0B">
          <w:pPr>
            <w:pStyle w:val="TM2"/>
            <w:tabs>
              <w:tab w:val="right" w:pos="9062"/>
            </w:tabs>
            <w:rPr>
              <w:rFonts w:asciiTheme="minorHAnsi" w:hAnsiTheme="minorHAnsi" w:cstheme="minorBidi"/>
              <w:noProof/>
              <w:kern w:val="2"/>
              <w14:ligatures w14:val="standardContextual"/>
            </w:rPr>
          </w:pPr>
          <w:hyperlink w:anchor="_Toc145974061" w:history="1">
            <w:r w:rsidR="00CA7583" w:rsidRPr="00DB1384">
              <w:rPr>
                <w:rStyle w:val="Lienhypertexte"/>
                <w:noProof/>
              </w:rPr>
              <w:t>3.2 Règles de fabrication</w:t>
            </w:r>
            <w:r w:rsidR="00CA7583">
              <w:rPr>
                <w:noProof/>
                <w:webHidden/>
              </w:rPr>
              <w:tab/>
            </w:r>
            <w:r w:rsidR="00CA7583">
              <w:rPr>
                <w:noProof/>
                <w:webHidden/>
              </w:rPr>
              <w:fldChar w:fldCharType="begin"/>
            </w:r>
            <w:r w:rsidR="00CA7583">
              <w:rPr>
                <w:noProof/>
                <w:webHidden/>
              </w:rPr>
              <w:instrText xml:space="preserve"> PAGEREF _Toc145974061 \h </w:instrText>
            </w:r>
            <w:r w:rsidR="00CA7583">
              <w:rPr>
                <w:noProof/>
                <w:webHidden/>
              </w:rPr>
            </w:r>
            <w:r w:rsidR="00CA7583">
              <w:rPr>
                <w:noProof/>
                <w:webHidden/>
              </w:rPr>
              <w:fldChar w:fldCharType="separate"/>
            </w:r>
            <w:r w:rsidR="00CA7583">
              <w:rPr>
                <w:noProof/>
                <w:webHidden/>
              </w:rPr>
              <w:t>18</w:t>
            </w:r>
            <w:r w:rsidR="00CA7583">
              <w:rPr>
                <w:noProof/>
                <w:webHidden/>
              </w:rPr>
              <w:fldChar w:fldCharType="end"/>
            </w:r>
          </w:hyperlink>
        </w:p>
        <w:p w14:paraId="39F15F3E" w14:textId="5CAE4C34" w:rsidR="00CA7583" w:rsidRDefault="009A5B0B">
          <w:pPr>
            <w:pStyle w:val="TM2"/>
            <w:tabs>
              <w:tab w:val="right" w:pos="9062"/>
            </w:tabs>
            <w:rPr>
              <w:rFonts w:asciiTheme="minorHAnsi" w:hAnsiTheme="minorHAnsi" w:cstheme="minorBidi"/>
              <w:noProof/>
              <w:kern w:val="2"/>
              <w14:ligatures w14:val="standardContextual"/>
            </w:rPr>
          </w:pPr>
          <w:hyperlink w:anchor="_Toc145974062" w:history="1">
            <w:r w:rsidR="00CA7583" w:rsidRPr="00DB1384">
              <w:rPr>
                <w:rStyle w:val="Lienhypertexte"/>
                <w:noProof/>
              </w:rPr>
              <w:t>3.3 Largeur de pistes</w:t>
            </w:r>
            <w:r w:rsidR="00CA7583">
              <w:rPr>
                <w:noProof/>
                <w:webHidden/>
              </w:rPr>
              <w:tab/>
            </w:r>
            <w:r w:rsidR="00CA7583">
              <w:rPr>
                <w:noProof/>
                <w:webHidden/>
              </w:rPr>
              <w:fldChar w:fldCharType="begin"/>
            </w:r>
            <w:r w:rsidR="00CA7583">
              <w:rPr>
                <w:noProof/>
                <w:webHidden/>
              </w:rPr>
              <w:instrText xml:space="preserve"> PAGEREF _Toc145974062 \h </w:instrText>
            </w:r>
            <w:r w:rsidR="00CA7583">
              <w:rPr>
                <w:noProof/>
                <w:webHidden/>
              </w:rPr>
            </w:r>
            <w:r w:rsidR="00CA7583">
              <w:rPr>
                <w:noProof/>
                <w:webHidden/>
              </w:rPr>
              <w:fldChar w:fldCharType="separate"/>
            </w:r>
            <w:r w:rsidR="00CA7583">
              <w:rPr>
                <w:noProof/>
                <w:webHidden/>
              </w:rPr>
              <w:t>19</w:t>
            </w:r>
            <w:r w:rsidR="00CA7583">
              <w:rPr>
                <w:noProof/>
                <w:webHidden/>
              </w:rPr>
              <w:fldChar w:fldCharType="end"/>
            </w:r>
          </w:hyperlink>
        </w:p>
        <w:p w14:paraId="7BDF8DE2" w14:textId="0F006FC4" w:rsidR="00CA7583" w:rsidRDefault="009A5B0B">
          <w:pPr>
            <w:pStyle w:val="TM2"/>
            <w:tabs>
              <w:tab w:val="right" w:pos="9062"/>
            </w:tabs>
            <w:rPr>
              <w:rFonts w:asciiTheme="minorHAnsi" w:hAnsiTheme="minorHAnsi" w:cstheme="minorBidi"/>
              <w:noProof/>
              <w:kern w:val="2"/>
              <w14:ligatures w14:val="standardContextual"/>
            </w:rPr>
          </w:pPr>
          <w:hyperlink w:anchor="_Toc145974063" w:history="1">
            <w:r w:rsidR="00CA7583" w:rsidRPr="00DB1384">
              <w:rPr>
                <w:rStyle w:val="Lienhypertexte"/>
                <w:noProof/>
              </w:rPr>
              <w:t>3.4 Piste d’alimentation +3V3</w:t>
            </w:r>
            <w:r w:rsidR="00CA7583">
              <w:rPr>
                <w:noProof/>
                <w:webHidden/>
              </w:rPr>
              <w:tab/>
            </w:r>
            <w:r w:rsidR="00CA7583">
              <w:rPr>
                <w:noProof/>
                <w:webHidden/>
              </w:rPr>
              <w:fldChar w:fldCharType="begin"/>
            </w:r>
            <w:r w:rsidR="00CA7583">
              <w:rPr>
                <w:noProof/>
                <w:webHidden/>
              </w:rPr>
              <w:instrText xml:space="preserve"> PAGEREF _Toc145974063 \h </w:instrText>
            </w:r>
            <w:r w:rsidR="00CA7583">
              <w:rPr>
                <w:noProof/>
                <w:webHidden/>
              </w:rPr>
            </w:r>
            <w:r w:rsidR="00CA7583">
              <w:rPr>
                <w:noProof/>
                <w:webHidden/>
              </w:rPr>
              <w:fldChar w:fldCharType="separate"/>
            </w:r>
            <w:r w:rsidR="00CA7583">
              <w:rPr>
                <w:noProof/>
                <w:webHidden/>
              </w:rPr>
              <w:t>19</w:t>
            </w:r>
            <w:r w:rsidR="00CA7583">
              <w:rPr>
                <w:noProof/>
                <w:webHidden/>
              </w:rPr>
              <w:fldChar w:fldCharType="end"/>
            </w:r>
          </w:hyperlink>
        </w:p>
        <w:p w14:paraId="4A53186D" w14:textId="6D7EA0AC" w:rsidR="00CA7583" w:rsidRDefault="009A5B0B">
          <w:pPr>
            <w:pStyle w:val="TM2"/>
            <w:tabs>
              <w:tab w:val="right" w:pos="9062"/>
            </w:tabs>
            <w:rPr>
              <w:rFonts w:asciiTheme="minorHAnsi" w:hAnsiTheme="minorHAnsi" w:cstheme="minorBidi"/>
              <w:noProof/>
              <w:kern w:val="2"/>
              <w14:ligatures w14:val="standardContextual"/>
            </w:rPr>
          </w:pPr>
          <w:hyperlink w:anchor="_Toc145974064" w:history="1">
            <w:r w:rsidR="00CA7583" w:rsidRPr="00DB1384">
              <w:rPr>
                <w:rStyle w:val="Lienhypertexte"/>
                <w:noProof/>
              </w:rPr>
              <w:t>3.5 Piste de puissance 230 [VAC]</w:t>
            </w:r>
            <w:r w:rsidR="00CA7583">
              <w:rPr>
                <w:noProof/>
                <w:webHidden/>
              </w:rPr>
              <w:tab/>
            </w:r>
            <w:r w:rsidR="00CA7583">
              <w:rPr>
                <w:noProof/>
                <w:webHidden/>
              </w:rPr>
              <w:fldChar w:fldCharType="begin"/>
            </w:r>
            <w:r w:rsidR="00CA7583">
              <w:rPr>
                <w:noProof/>
                <w:webHidden/>
              </w:rPr>
              <w:instrText xml:space="preserve"> PAGEREF _Toc145974064 \h </w:instrText>
            </w:r>
            <w:r w:rsidR="00CA7583">
              <w:rPr>
                <w:noProof/>
                <w:webHidden/>
              </w:rPr>
            </w:r>
            <w:r w:rsidR="00CA7583">
              <w:rPr>
                <w:noProof/>
                <w:webHidden/>
              </w:rPr>
              <w:fldChar w:fldCharType="separate"/>
            </w:r>
            <w:r w:rsidR="00CA7583">
              <w:rPr>
                <w:noProof/>
                <w:webHidden/>
              </w:rPr>
              <w:t>19</w:t>
            </w:r>
            <w:r w:rsidR="00CA7583">
              <w:rPr>
                <w:noProof/>
                <w:webHidden/>
              </w:rPr>
              <w:fldChar w:fldCharType="end"/>
            </w:r>
          </w:hyperlink>
        </w:p>
        <w:p w14:paraId="70DCFB37" w14:textId="6A6730EF" w:rsidR="00CA7583" w:rsidRDefault="009A5B0B">
          <w:pPr>
            <w:pStyle w:val="TM2"/>
            <w:tabs>
              <w:tab w:val="right" w:pos="9062"/>
            </w:tabs>
            <w:rPr>
              <w:rFonts w:asciiTheme="minorHAnsi" w:hAnsiTheme="minorHAnsi" w:cstheme="minorBidi"/>
              <w:noProof/>
              <w:kern w:val="2"/>
              <w14:ligatures w14:val="standardContextual"/>
            </w:rPr>
          </w:pPr>
          <w:hyperlink w:anchor="_Toc145974065" w:history="1">
            <w:r w:rsidR="00CA7583" w:rsidRPr="00DB1384">
              <w:rPr>
                <w:rStyle w:val="Lienhypertexte"/>
                <w:noProof/>
              </w:rPr>
              <w:t>3.6 Caractéristiques mécaniques</w:t>
            </w:r>
            <w:r w:rsidR="00CA7583">
              <w:rPr>
                <w:noProof/>
                <w:webHidden/>
              </w:rPr>
              <w:tab/>
            </w:r>
            <w:r w:rsidR="00CA7583">
              <w:rPr>
                <w:noProof/>
                <w:webHidden/>
              </w:rPr>
              <w:fldChar w:fldCharType="begin"/>
            </w:r>
            <w:r w:rsidR="00CA7583">
              <w:rPr>
                <w:noProof/>
                <w:webHidden/>
              </w:rPr>
              <w:instrText xml:space="preserve"> PAGEREF _Toc145974065 \h </w:instrText>
            </w:r>
            <w:r w:rsidR="00CA7583">
              <w:rPr>
                <w:noProof/>
                <w:webHidden/>
              </w:rPr>
            </w:r>
            <w:r w:rsidR="00CA7583">
              <w:rPr>
                <w:noProof/>
                <w:webHidden/>
              </w:rPr>
              <w:fldChar w:fldCharType="separate"/>
            </w:r>
            <w:r w:rsidR="00CA7583">
              <w:rPr>
                <w:noProof/>
                <w:webHidden/>
              </w:rPr>
              <w:t>20</w:t>
            </w:r>
            <w:r w:rsidR="00CA7583">
              <w:rPr>
                <w:noProof/>
                <w:webHidden/>
              </w:rPr>
              <w:fldChar w:fldCharType="end"/>
            </w:r>
          </w:hyperlink>
        </w:p>
        <w:p w14:paraId="689E6337" w14:textId="182AACC7" w:rsidR="00CA7583" w:rsidRDefault="009A5B0B">
          <w:pPr>
            <w:pStyle w:val="TM2"/>
            <w:tabs>
              <w:tab w:val="right" w:pos="9062"/>
            </w:tabs>
            <w:rPr>
              <w:rFonts w:asciiTheme="minorHAnsi" w:hAnsiTheme="minorHAnsi" w:cstheme="minorBidi"/>
              <w:noProof/>
              <w:kern w:val="2"/>
              <w14:ligatures w14:val="standardContextual"/>
            </w:rPr>
          </w:pPr>
          <w:hyperlink w:anchor="_Toc145974066" w:history="1">
            <w:r w:rsidR="00CA7583" w:rsidRPr="00DB1384">
              <w:rPr>
                <w:rStyle w:val="Lienhypertexte"/>
                <w:noProof/>
              </w:rPr>
              <w:t>3.7 Placement des composants</w:t>
            </w:r>
            <w:r w:rsidR="00CA7583">
              <w:rPr>
                <w:noProof/>
                <w:webHidden/>
              </w:rPr>
              <w:tab/>
            </w:r>
            <w:r w:rsidR="00CA7583">
              <w:rPr>
                <w:noProof/>
                <w:webHidden/>
              </w:rPr>
              <w:fldChar w:fldCharType="begin"/>
            </w:r>
            <w:r w:rsidR="00CA7583">
              <w:rPr>
                <w:noProof/>
                <w:webHidden/>
              </w:rPr>
              <w:instrText xml:space="preserve"> PAGEREF _Toc145974066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1F512719" w14:textId="2F1A8C8B" w:rsidR="00CA7583" w:rsidRDefault="009A5B0B">
          <w:pPr>
            <w:pStyle w:val="TM2"/>
            <w:tabs>
              <w:tab w:val="right" w:pos="9062"/>
            </w:tabs>
            <w:rPr>
              <w:rFonts w:asciiTheme="minorHAnsi" w:hAnsiTheme="minorHAnsi" w:cstheme="minorBidi"/>
              <w:noProof/>
              <w:kern w:val="2"/>
              <w14:ligatures w14:val="standardContextual"/>
            </w:rPr>
          </w:pPr>
          <w:hyperlink w:anchor="_Toc145974067" w:history="1">
            <w:r w:rsidR="00CA7583" w:rsidRPr="00DB1384">
              <w:rPr>
                <w:rStyle w:val="Lienhypertexte"/>
                <w:noProof/>
              </w:rPr>
              <w:t>3.8 Plans de masse</w:t>
            </w:r>
            <w:r w:rsidR="00CA7583">
              <w:rPr>
                <w:noProof/>
                <w:webHidden/>
              </w:rPr>
              <w:tab/>
            </w:r>
            <w:r w:rsidR="00CA7583">
              <w:rPr>
                <w:noProof/>
                <w:webHidden/>
              </w:rPr>
              <w:fldChar w:fldCharType="begin"/>
            </w:r>
            <w:r w:rsidR="00CA7583">
              <w:rPr>
                <w:noProof/>
                <w:webHidden/>
              </w:rPr>
              <w:instrText xml:space="preserve"> PAGEREF _Toc145974067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0755B610" w14:textId="6D71D246" w:rsidR="00CA7583" w:rsidRDefault="009A5B0B">
          <w:pPr>
            <w:pStyle w:val="TM2"/>
            <w:tabs>
              <w:tab w:val="right" w:pos="9062"/>
            </w:tabs>
            <w:rPr>
              <w:rFonts w:asciiTheme="minorHAnsi" w:hAnsiTheme="minorHAnsi" w:cstheme="minorBidi"/>
              <w:noProof/>
              <w:kern w:val="2"/>
              <w14:ligatures w14:val="standardContextual"/>
            </w:rPr>
          </w:pPr>
          <w:hyperlink w:anchor="_Toc145974068" w:history="1">
            <w:r w:rsidR="00CA7583" w:rsidRPr="00DB1384">
              <w:rPr>
                <w:rStyle w:val="Lienhypertexte"/>
                <w:noProof/>
              </w:rPr>
              <w:t>3.9 Pairs différentiels</w:t>
            </w:r>
            <w:r w:rsidR="00CA7583">
              <w:rPr>
                <w:noProof/>
                <w:webHidden/>
              </w:rPr>
              <w:tab/>
            </w:r>
            <w:r w:rsidR="00CA7583">
              <w:rPr>
                <w:noProof/>
                <w:webHidden/>
              </w:rPr>
              <w:fldChar w:fldCharType="begin"/>
            </w:r>
            <w:r w:rsidR="00CA7583">
              <w:rPr>
                <w:noProof/>
                <w:webHidden/>
              </w:rPr>
              <w:instrText xml:space="preserve"> PAGEREF _Toc145974068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7E363E54" w14:textId="38051B25" w:rsidR="00CA7583" w:rsidRDefault="009A5B0B">
          <w:pPr>
            <w:pStyle w:val="TM2"/>
            <w:tabs>
              <w:tab w:val="right" w:pos="9062"/>
            </w:tabs>
            <w:rPr>
              <w:rFonts w:asciiTheme="minorHAnsi" w:hAnsiTheme="minorHAnsi" w:cstheme="minorBidi"/>
              <w:noProof/>
              <w:kern w:val="2"/>
              <w14:ligatures w14:val="standardContextual"/>
            </w:rPr>
          </w:pPr>
          <w:hyperlink w:anchor="_Toc145974069" w:history="1">
            <w:r w:rsidR="00CA7583" w:rsidRPr="00DB1384">
              <w:rPr>
                <w:rStyle w:val="Lienhypertexte"/>
                <w:noProof/>
              </w:rPr>
              <w:t>3.10 Boitier</w:t>
            </w:r>
            <w:r w:rsidR="00CA7583">
              <w:rPr>
                <w:noProof/>
                <w:webHidden/>
              </w:rPr>
              <w:tab/>
            </w:r>
            <w:r w:rsidR="00CA7583">
              <w:rPr>
                <w:noProof/>
                <w:webHidden/>
              </w:rPr>
              <w:fldChar w:fldCharType="begin"/>
            </w:r>
            <w:r w:rsidR="00CA7583">
              <w:rPr>
                <w:noProof/>
                <w:webHidden/>
              </w:rPr>
              <w:instrText xml:space="preserve"> PAGEREF _Toc145974069 \h </w:instrText>
            </w:r>
            <w:r w:rsidR="00CA7583">
              <w:rPr>
                <w:noProof/>
                <w:webHidden/>
              </w:rPr>
            </w:r>
            <w:r w:rsidR="00CA7583">
              <w:rPr>
                <w:noProof/>
                <w:webHidden/>
              </w:rPr>
              <w:fldChar w:fldCharType="separate"/>
            </w:r>
            <w:r w:rsidR="00CA7583">
              <w:rPr>
                <w:noProof/>
                <w:webHidden/>
              </w:rPr>
              <w:t>21</w:t>
            </w:r>
            <w:r w:rsidR="00CA7583">
              <w:rPr>
                <w:noProof/>
                <w:webHidden/>
              </w:rPr>
              <w:fldChar w:fldCharType="end"/>
            </w:r>
          </w:hyperlink>
        </w:p>
        <w:p w14:paraId="02021767" w14:textId="59A7B376" w:rsidR="00CA7583" w:rsidRDefault="009A5B0B">
          <w:pPr>
            <w:pStyle w:val="TM1"/>
            <w:tabs>
              <w:tab w:val="right" w:pos="9062"/>
            </w:tabs>
            <w:rPr>
              <w:rFonts w:asciiTheme="minorHAnsi" w:hAnsiTheme="minorHAnsi" w:cstheme="minorBidi"/>
              <w:noProof/>
              <w:kern w:val="2"/>
              <w14:ligatures w14:val="standardContextual"/>
            </w:rPr>
          </w:pPr>
          <w:hyperlink w:anchor="_Toc145974070" w:history="1">
            <w:r w:rsidR="00CA7583" w:rsidRPr="00DB1384">
              <w:rPr>
                <w:rStyle w:val="Lienhypertexte"/>
                <w:noProof/>
              </w:rPr>
              <w:t>4 Software</w:t>
            </w:r>
            <w:r w:rsidR="00CA7583">
              <w:rPr>
                <w:noProof/>
                <w:webHidden/>
              </w:rPr>
              <w:tab/>
            </w:r>
            <w:r w:rsidR="00CA7583">
              <w:rPr>
                <w:noProof/>
                <w:webHidden/>
              </w:rPr>
              <w:fldChar w:fldCharType="begin"/>
            </w:r>
            <w:r w:rsidR="00CA7583">
              <w:rPr>
                <w:noProof/>
                <w:webHidden/>
              </w:rPr>
              <w:instrText xml:space="preserve"> PAGEREF _Toc145974070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254879B3" w14:textId="2F643045" w:rsidR="00CA7583" w:rsidRDefault="009A5B0B">
          <w:pPr>
            <w:pStyle w:val="TM2"/>
            <w:tabs>
              <w:tab w:val="right" w:pos="9062"/>
            </w:tabs>
            <w:rPr>
              <w:rFonts w:asciiTheme="minorHAnsi" w:hAnsiTheme="minorHAnsi" w:cstheme="minorBidi"/>
              <w:noProof/>
              <w:kern w:val="2"/>
              <w14:ligatures w14:val="standardContextual"/>
            </w:rPr>
          </w:pPr>
          <w:hyperlink w:anchor="_Toc145974071" w:history="1">
            <w:r w:rsidR="00CA7583" w:rsidRPr="00DB1384">
              <w:rPr>
                <w:rStyle w:val="Lienhypertexte"/>
                <w:noProof/>
              </w:rPr>
              <w:t>4.1 Machine d’état global</w:t>
            </w:r>
            <w:r w:rsidR="00CA7583">
              <w:rPr>
                <w:noProof/>
                <w:webHidden/>
              </w:rPr>
              <w:tab/>
            </w:r>
            <w:r w:rsidR="00CA7583">
              <w:rPr>
                <w:noProof/>
                <w:webHidden/>
              </w:rPr>
              <w:fldChar w:fldCharType="begin"/>
            </w:r>
            <w:r w:rsidR="00CA7583">
              <w:rPr>
                <w:noProof/>
                <w:webHidden/>
              </w:rPr>
              <w:instrText xml:space="preserve"> PAGEREF _Toc145974071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6871931B" w14:textId="723CD04D" w:rsidR="00CA7583" w:rsidRDefault="009A5B0B">
          <w:pPr>
            <w:pStyle w:val="TM2"/>
            <w:tabs>
              <w:tab w:val="right" w:pos="9062"/>
            </w:tabs>
            <w:rPr>
              <w:rFonts w:asciiTheme="minorHAnsi" w:hAnsiTheme="minorHAnsi" w:cstheme="minorBidi"/>
              <w:noProof/>
              <w:kern w:val="2"/>
              <w14:ligatures w14:val="standardContextual"/>
            </w:rPr>
          </w:pPr>
          <w:hyperlink w:anchor="_Toc145974072" w:history="1">
            <w:r w:rsidR="00CA7583" w:rsidRPr="00DB1384">
              <w:rPr>
                <w:rStyle w:val="Lienhypertexte"/>
                <w:noProof/>
              </w:rPr>
              <w:t>4.2 Librairies utilisées</w:t>
            </w:r>
            <w:r w:rsidR="00CA7583">
              <w:rPr>
                <w:noProof/>
                <w:webHidden/>
              </w:rPr>
              <w:tab/>
            </w:r>
            <w:r w:rsidR="00CA7583">
              <w:rPr>
                <w:noProof/>
                <w:webHidden/>
              </w:rPr>
              <w:fldChar w:fldCharType="begin"/>
            </w:r>
            <w:r w:rsidR="00CA7583">
              <w:rPr>
                <w:noProof/>
                <w:webHidden/>
              </w:rPr>
              <w:instrText xml:space="preserve"> PAGEREF _Toc145974072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682563CC" w14:textId="681FC04F" w:rsidR="00CA7583" w:rsidRDefault="009A5B0B">
          <w:pPr>
            <w:pStyle w:val="TM2"/>
            <w:tabs>
              <w:tab w:val="right" w:pos="9062"/>
            </w:tabs>
            <w:rPr>
              <w:rFonts w:asciiTheme="minorHAnsi" w:hAnsiTheme="minorHAnsi" w:cstheme="minorBidi"/>
              <w:noProof/>
              <w:kern w:val="2"/>
              <w14:ligatures w14:val="standardContextual"/>
            </w:rPr>
          </w:pPr>
          <w:hyperlink w:anchor="_Toc145974073" w:history="1">
            <w:r w:rsidR="00CA7583" w:rsidRPr="00DB1384">
              <w:rPr>
                <w:rStyle w:val="Lienhypertexte"/>
                <w:noProof/>
              </w:rPr>
              <w:t>4.3 Principales variables</w:t>
            </w:r>
            <w:r w:rsidR="00CA7583">
              <w:rPr>
                <w:noProof/>
                <w:webHidden/>
              </w:rPr>
              <w:tab/>
            </w:r>
            <w:r w:rsidR="00CA7583">
              <w:rPr>
                <w:noProof/>
                <w:webHidden/>
              </w:rPr>
              <w:fldChar w:fldCharType="begin"/>
            </w:r>
            <w:r w:rsidR="00CA7583">
              <w:rPr>
                <w:noProof/>
                <w:webHidden/>
              </w:rPr>
              <w:instrText xml:space="preserve"> PAGEREF _Toc145974073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7D728603" w14:textId="55E39103" w:rsidR="00CA7583" w:rsidRDefault="009A5B0B">
          <w:pPr>
            <w:pStyle w:val="TM2"/>
            <w:tabs>
              <w:tab w:val="right" w:pos="9062"/>
            </w:tabs>
            <w:rPr>
              <w:rFonts w:asciiTheme="minorHAnsi" w:hAnsiTheme="minorHAnsi" w:cstheme="minorBidi"/>
              <w:noProof/>
              <w:kern w:val="2"/>
              <w14:ligatures w14:val="standardContextual"/>
            </w:rPr>
          </w:pPr>
          <w:hyperlink w:anchor="_Toc145974074" w:history="1">
            <w:r w:rsidR="00CA7583" w:rsidRPr="00DB1384">
              <w:rPr>
                <w:rStyle w:val="Lienhypertexte"/>
                <w:noProof/>
              </w:rPr>
              <w:t>4.4 Principales fonctions</w:t>
            </w:r>
            <w:r w:rsidR="00CA7583">
              <w:rPr>
                <w:noProof/>
                <w:webHidden/>
              </w:rPr>
              <w:tab/>
            </w:r>
            <w:r w:rsidR="00CA7583">
              <w:rPr>
                <w:noProof/>
                <w:webHidden/>
              </w:rPr>
              <w:fldChar w:fldCharType="begin"/>
            </w:r>
            <w:r w:rsidR="00CA7583">
              <w:rPr>
                <w:noProof/>
                <w:webHidden/>
              </w:rPr>
              <w:instrText xml:space="preserve"> PAGEREF _Toc145974074 \h </w:instrText>
            </w:r>
            <w:r w:rsidR="00CA7583">
              <w:rPr>
                <w:noProof/>
                <w:webHidden/>
              </w:rPr>
            </w:r>
            <w:r w:rsidR="00CA7583">
              <w:rPr>
                <w:noProof/>
                <w:webHidden/>
              </w:rPr>
              <w:fldChar w:fldCharType="separate"/>
            </w:r>
            <w:r w:rsidR="00CA7583">
              <w:rPr>
                <w:noProof/>
                <w:webHidden/>
              </w:rPr>
              <w:t>22</w:t>
            </w:r>
            <w:r w:rsidR="00CA7583">
              <w:rPr>
                <w:noProof/>
                <w:webHidden/>
              </w:rPr>
              <w:fldChar w:fldCharType="end"/>
            </w:r>
          </w:hyperlink>
        </w:p>
        <w:p w14:paraId="2D8C196D" w14:textId="17B0769A" w:rsidR="00CA7583" w:rsidRDefault="009A5B0B">
          <w:pPr>
            <w:pStyle w:val="TM1"/>
            <w:tabs>
              <w:tab w:val="right" w:pos="9062"/>
            </w:tabs>
            <w:rPr>
              <w:rFonts w:asciiTheme="minorHAnsi" w:hAnsiTheme="minorHAnsi" w:cstheme="minorBidi"/>
              <w:noProof/>
              <w:kern w:val="2"/>
              <w14:ligatures w14:val="standardContextual"/>
            </w:rPr>
          </w:pPr>
          <w:hyperlink w:anchor="_Toc145974075" w:history="1">
            <w:r w:rsidR="00CA7583" w:rsidRPr="00DB1384">
              <w:rPr>
                <w:rStyle w:val="Lienhypertexte"/>
                <w:noProof/>
              </w:rPr>
              <w:t>5 Conclusion</w:t>
            </w:r>
            <w:r w:rsidR="00CA7583">
              <w:rPr>
                <w:noProof/>
                <w:webHidden/>
              </w:rPr>
              <w:tab/>
            </w:r>
            <w:r w:rsidR="00CA7583">
              <w:rPr>
                <w:noProof/>
                <w:webHidden/>
              </w:rPr>
              <w:fldChar w:fldCharType="begin"/>
            </w:r>
            <w:r w:rsidR="00CA7583">
              <w:rPr>
                <w:noProof/>
                <w:webHidden/>
              </w:rPr>
              <w:instrText xml:space="preserve"> PAGEREF _Toc145974075 \h </w:instrText>
            </w:r>
            <w:r w:rsidR="00CA7583">
              <w:rPr>
                <w:noProof/>
                <w:webHidden/>
              </w:rPr>
            </w:r>
            <w:r w:rsidR="00CA7583">
              <w:rPr>
                <w:noProof/>
                <w:webHidden/>
              </w:rPr>
              <w:fldChar w:fldCharType="separate"/>
            </w:r>
            <w:r w:rsidR="00CA7583">
              <w:rPr>
                <w:noProof/>
                <w:webHidden/>
              </w:rPr>
              <w:t>23</w:t>
            </w:r>
            <w:r w:rsidR="00CA7583">
              <w:rPr>
                <w:noProof/>
                <w:webHidden/>
              </w:rPr>
              <w:fldChar w:fldCharType="end"/>
            </w:r>
          </w:hyperlink>
        </w:p>
        <w:p w14:paraId="72B839A5" w14:textId="342DACEF" w:rsidR="00CA7583" w:rsidRDefault="009A5B0B">
          <w:pPr>
            <w:pStyle w:val="TM1"/>
            <w:tabs>
              <w:tab w:val="right" w:pos="9062"/>
            </w:tabs>
            <w:rPr>
              <w:rFonts w:asciiTheme="minorHAnsi" w:hAnsiTheme="minorHAnsi" w:cstheme="minorBidi"/>
              <w:noProof/>
              <w:kern w:val="2"/>
              <w14:ligatures w14:val="standardContextual"/>
            </w:rPr>
          </w:pPr>
          <w:hyperlink w:anchor="_Toc145974076" w:history="1">
            <w:r w:rsidR="00CA7583" w:rsidRPr="00DB1384">
              <w:rPr>
                <w:rStyle w:val="Lienhypertexte"/>
                <w:noProof/>
              </w:rPr>
              <w:t>6 Bibliographie</w:t>
            </w:r>
            <w:r w:rsidR="00CA7583">
              <w:rPr>
                <w:noProof/>
                <w:webHidden/>
              </w:rPr>
              <w:tab/>
            </w:r>
            <w:r w:rsidR="00CA7583">
              <w:rPr>
                <w:noProof/>
                <w:webHidden/>
              </w:rPr>
              <w:fldChar w:fldCharType="begin"/>
            </w:r>
            <w:r w:rsidR="00CA7583">
              <w:rPr>
                <w:noProof/>
                <w:webHidden/>
              </w:rPr>
              <w:instrText xml:space="preserve"> PAGEREF _Toc145974076 \h </w:instrText>
            </w:r>
            <w:r w:rsidR="00CA7583">
              <w:rPr>
                <w:noProof/>
                <w:webHidden/>
              </w:rPr>
            </w:r>
            <w:r w:rsidR="00CA7583">
              <w:rPr>
                <w:noProof/>
                <w:webHidden/>
              </w:rPr>
              <w:fldChar w:fldCharType="separate"/>
            </w:r>
            <w:r w:rsidR="00CA7583">
              <w:rPr>
                <w:noProof/>
                <w:webHidden/>
              </w:rPr>
              <w:t>24</w:t>
            </w:r>
            <w:r w:rsidR="00CA7583">
              <w:rPr>
                <w:noProof/>
                <w:webHidden/>
              </w:rPr>
              <w:fldChar w:fldCharType="end"/>
            </w:r>
          </w:hyperlink>
        </w:p>
        <w:p w14:paraId="208860FC" w14:textId="2619808B" w:rsidR="00CA7583" w:rsidRDefault="009A5B0B">
          <w:pPr>
            <w:pStyle w:val="TM1"/>
            <w:tabs>
              <w:tab w:val="right" w:pos="9062"/>
            </w:tabs>
            <w:rPr>
              <w:rFonts w:asciiTheme="minorHAnsi" w:hAnsiTheme="minorHAnsi" w:cstheme="minorBidi"/>
              <w:noProof/>
              <w:kern w:val="2"/>
              <w14:ligatures w14:val="standardContextual"/>
            </w:rPr>
          </w:pPr>
          <w:hyperlink w:anchor="_Toc145974077" w:history="1">
            <w:r w:rsidR="00CA7583" w:rsidRPr="00DB1384">
              <w:rPr>
                <w:rStyle w:val="Lienhypertexte"/>
                <w:noProof/>
              </w:rPr>
              <w:t>7 Logiciels</w:t>
            </w:r>
            <w:r w:rsidR="00CA7583">
              <w:rPr>
                <w:noProof/>
                <w:webHidden/>
              </w:rPr>
              <w:tab/>
            </w:r>
            <w:r w:rsidR="00CA7583">
              <w:rPr>
                <w:noProof/>
                <w:webHidden/>
              </w:rPr>
              <w:fldChar w:fldCharType="begin"/>
            </w:r>
            <w:r w:rsidR="00CA7583">
              <w:rPr>
                <w:noProof/>
                <w:webHidden/>
              </w:rPr>
              <w:instrText xml:space="preserve"> PAGEREF _Toc145974077 \h </w:instrText>
            </w:r>
            <w:r w:rsidR="00CA7583">
              <w:rPr>
                <w:noProof/>
                <w:webHidden/>
              </w:rPr>
            </w:r>
            <w:r w:rsidR="00CA7583">
              <w:rPr>
                <w:noProof/>
                <w:webHidden/>
              </w:rPr>
              <w:fldChar w:fldCharType="separate"/>
            </w:r>
            <w:r w:rsidR="00CA7583">
              <w:rPr>
                <w:noProof/>
                <w:webHidden/>
              </w:rPr>
              <w:t>25</w:t>
            </w:r>
            <w:r w:rsidR="00CA7583">
              <w:rPr>
                <w:noProof/>
                <w:webHidden/>
              </w:rPr>
              <w:fldChar w:fldCharType="end"/>
            </w:r>
          </w:hyperlink>
        </w:p>
        <w:p w14:paraId="2AFD68B5" w14:textId="6448165B" w:rsidR="00CA7583" w:rsidRDefault="009A5B0B">
          <w:pPr>
            <w:pStyle w:val="TM1"/>
            <w:tabs>
              <w:tab w:val="right" w:pos="9062"/>
            </w:tabs>
            <w:rPr>
              <w:rFonts w:asciiTheme="minorHAnsi" w:hAnsiTheme="minorHAnsi" w:cstheme="minorBidi"/>
              <w:noProof/>
              <w:kern w:val="2"/>
              <w14:ligatures w14:val="standardContextual"/>
            </w:rPr>
          </w:pPr>
          <w:hyperlink w:anchor="_Toc145974078" w:history="1">
            <w:r w:rsidR="00CA7583" w:rsidRPr="00DB1384">
              <w:rPr>
                <w:rStyle w:val="Lienhypertexte"/>
                <w:noProof/>
              </w:rPr>
              <w:t>8 Figures</w:t>
            </w:r>
            <w:r w:rsidR="00CA7583">
              <w:rPr>
                <w:noProof/>
                <w:webHidden/>
              </w:rPr>
              <w:tab/>
            </w:r>
            <w:r w:rsidR="00CA7583">
              <w:rPr>
                <w:noProof/>
                <w:webHidden/>
              </w:rPr>
              <w:fldChar w:fldCharType="begin"/>
            </w:r>
            <w:r w:rsidR="00CA7583">
              <w:rPr>
                <w:noProof/>
                <w:webHidden/>
              </w:rPr>
              <w:instrText xml:space="preserve"> PAGEREF _Toc145974078 \h </w:instrText>
            </w:r>
            <w:r w:rsidR="00CA7583">
              <w:rPr>
                <w:noProof/>
                <w:webHidden/>
              </w:rPr>
            </w:r>
            <w:r w:rsidR="00CA7583">
              <w:rPr>
                <w:noProof/>
                <w:webHidden/>
              </w:rPr>
              <w:fldChar w:fldCharType="separate"/>
            </w:r>
            <w:r w:rsidR="00CA7583">
              <w:rPr>
                <w:noProof/>
                <w:webHidden/>
              </w:rPr>
              <w:t>26</w:t>
            </w:r>
            <w:r w:rsidR="00CA7583">
              <w:rPr>
                <w:noProof/>
                <w:webHidden/>
              </w:rPr>
              <w:fldChar w:fldCharType="end"/>
            </w:r>
          </w:hyperlink>
        </w:p>
        <w:p w14:paraId="56A6B454" w14:textId="7F0F6641" w:rsidR="00CA7583" w:rsidRDefault="009A5B0B">
          <w:pPr>
            <w:pStyle w:val="TM1"/>
            <w:tabs>
              <w:tab w:val="right" w:pos="9062"/>
            </w:tabs>
            <w:rPr>
              <w:rFonts w:asciiTheme="minorHAnsi" w:hAnsiTheme="minorHAnsi" w:cstheme="minorBidi"/>
              <w:noProof/>
              <w:kern w:val="2"/>
              <w14:ligatures w14:val="standardContextual"/>
            </w:rPr>
          </w:pPr>
          <w:hyperlink w:anchor="_Toc145974079" w:history="1">
            <w:r w:rsidR="00CA7583" w:rsidRPr="00DB1384">
              <w:rPr>
                <w:rStyle w:val="Lienhypertexte"/>
                <w:noProof/>
              </w:rPr>
              <w:t>9 Tableaux</w:t>
            </w:r>
            <w:r w:rsidR="00CA7583">
              <w:rPr>
                <w:noProof/>
                <w:webHidden/>
              </w:rPr>
              <w:tab/>
            </w:r>
            <w:r w:rsidR="00CA7583">
              <w:rPr>
                <w:noProof/>
                <w:webHidden/>
              </w:rPr>
              <w:fldChar w:fldCharType="begin"/>
            </w:r>
            <w:r w:rsidR="00CA7583">
              <w:rPr>
                <w:noProof/>
                <w:webHidden/>
              </w:rPr>
              <w:instrText xml:space="preserve"> PAGEREF _Toc145974079 \h </w:instrText>
            </w:r>
            <w:r w:rsidR="00CA7583">
              <w:rPr>
                <w:noProof/>
                <w:webHidden/>
              </w:rPr>
            </w:r>
            <w:r w:rsidR="00CA7583">
              <w:rPr>
                <w:noProof/>
                <w:webHidden/>
              </w:rPr>
              <w:fldChar w:fldCharType="separate"/>
            </w:r>
            <w:r w:rsidR="00CA7583">
              <w:rPr>
                <w:noProof/>
                <w:webHidden/>
              </w:rPr>
              <w:t>26</w:t>
            </w:r>
            <w:r w:rsidR="00CA7583">
              <w:rPr>
                <w:noProof/>
                <w:webHidden/>
              </w:rPr>
              <w:fldChar w:fldCharType="end"/>
            </w:r>
          </w:hyperlink>
        </w:p>
        <w:p w14:paraId="5460ECC8" w14:textId="1A4063C7" w:rsidR="00CA7583" w:rsidRDefault="009A5B0B">
          <w:pPr>
            <w:pStyle w:val="TM1"/>
            <w:tabs>
              <w:tab w:val="right" w:pos="9062"/>
            </w:tabs>
            <w:rPr>
              <w:rFonts w:asciiTheme="minorHAnsi" w:hAnsiTheme="minorHAnsi" w:cstheme="minorBidi"/>
              <w:noProof/>
              <w:kern w:val="2"/>
              <w14:ligatures w14:val="standardContextual"/>
            </w:rPr>
          </w:pPr>
          <w:hyperlink w:anchor="_Toc145974080" w:history="1">
            <w:r w:rsidR="00CA7583" w:rsidRPr="00DB1384">
              <w:rPr>
                <w:rStyle w:val="Lienhypertexte"/>
                <w:noProof/>
              </w:rPr>
              <w:t>10 Equations</w:t>
            </w:r>
            <w:r w:rsidR="00CA7583">
              <w:rPr>
                <w:noProof/>
                <w:webHidden/>
              </w:rPr>
              <w:tab/>
            </w:r>
            <w:r w:rsidR="00CA7583">
              <w:rPr>
                <w:noProof/>
                <w:webHidden/>
              </w:rPr>
              <w:fldChar w:fldCharType="begin"/>
            </w:r>
            <w:r w:rsidR="00CA7583">
              <w:rPr>
                <w:noProof/>
                <w:webHidden/>
              </w:rPr>
              <w:instrText xml:space="preserve"> PAGEREF _Toc145974080 \h </w:instrText>
            </w:r>
            <w:r w:rsidR="00CA7583">
              <w:rPr>
                <w:noProof/>
                <w:webHidden/>
              </w:rPr>
            </w:r>
            <w:r w:rsidR="00CA7583">
              <w:rPr>
                <w:noProof/>
                <w:webHidden/>
              </w:rPr>
              <w:fldChar w:fldCharType="separate"/>
            </w:r>
            <w:r w:rsidR="00CA7583">
              <w:rPr>
                <w:noProof/>
                <w:webHidden/>
              </w:rPr>
              <w:t>26</w:t>
            </w:r>
            <w:r w:rsidR="00CA7583">
              <w:rPr>
                <w:noProof/>
                <w:webHidden/>
              </w:rPr>
              <w:fldChar w:fldCharType="end"/>
            </w:r>
          </w:hyperlink>
        </w:p>
        <w:p w14:paraId="25688E92" w14:textId="61ECD637" w:rsidR="00CA7583" w:rsidRDefault="009A5B0B">
          <w:pPr>
            <w:pStyle w:val="TM1"/>
            <w:tabs>
              <w:tab w:val="right" w:pos="9062"/>
            </w:tabs>
            <w:rPr>
              <w:rFonts w:asciiTheme="minorHAnsi" w:hAnsiTheme="minorHAnsi" w:cstheme="minorBidi"/>
              <w:noProof/>
              <w:kern w:val="2"/>
              <w14:ligatures w14:val="standardContextual"/>
            </w:rPr>
          </w:pPr>
          <w:hyperlink w:anchor="_Toc145974081" w:history="1">
            <w:r w:rsidR="00CA7583" w:rsidRPr="00DB1384">
              <w:rPr>
                <w:rStyle w:val="Lienhypertexte"/>
                <w:noProof/>
              </w:rPr>
              <w:t>11 Annexes</w:t>
            </w:r>
            <w:r w:rsidR="00CA7583">
              <w:rPr>
                <w:noProof/>
                <w:webHidden/>
              </w:rPr>
              <w:tab/>
            </w:r>
            <w:r w:rsidR="00CA7583">
              <w:rPr>
                <w:noProof/>
                <w:webHidden/>
              </w:rPr>
              <w:fldChar w:fldCharType="begin"/>
            </w:r>
            <w:r w:rsidR="00CA7583">
              <w:rPr>
                <w:noProof/>
                <w:webHidden/>
              </w:rPr>
              <w:instrText xml:space="preserve"> PAGEREF _Toc145974081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37324FAE" w14:textId="4C043401" w:rsidR="00CA7583" w:rsidRDefault="009A5B0B">
          <w:pPr>
            <w:pStyle w:val="TM2"/>
            <w:tabs>
              <w:tab w:val="right" w:pos="9062"/>
            </w:tabs>
            <w:rPr>
              <w:rFonts w:asciiTheme="minorHAnsi" w:hAnsiTheme="minorHAnsi" w:cstheme="minorBidi"/>
              <w:noProof/>
              <w:kern w:val="2"/>
              <w14:ligatures w14:val="standardContextual"/>
            </w:rPr>
          </w:pPr>
          <w:hyperlink w:anchor="_Toc145974082" w:history="1">
            <w:r w:rsidR="00CA7583" w:rsidRPr="00DB1384">
              <w:rPr>
                <w:rStyle w:val="Lienhypertexte"/>
                <w:noProof/>
              </w:rPr>
              <w:t>11.1 Cahier des charges</w:t>
            </w:r>
            <w:r w:rsidR="00CA7583">
              <w:rPr>
                <w:noProof/>
                <w:webHidden/>
              </w:rPr>
              <w:tab/>
            </w:r>
            <w:r w:rsidR="00CA7583">
              <w:rPr>
                <w:noProof/>
                <w:webHidden/>
              </w:rPr>
              <w:fldChar w:fldCharType="begin"/>
            </w:r>
            <w:r w:rsidR="00CA7583">
              <w:rPr>
                <w:noProof/>
                <w:webHidden/>
              </w:rPr>
              <w:instrText xml:space="preserve"> PAGEREF _Toc145974082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0279B7B" w14:textId="304E50D7" w:rsidR="00CA7583" w:rsidRDefault="009A5B0B">
          <w:pPr>
            <w:pStyle w:val="TM2"/>
            <w:tabs>
              <w:tab w:val="right" w:pos="9062"/>
            </w:tabs>
            <w:rPr>
              <w:rFonts w:asciiTheme="minorHAnsi" w:hAnsiTheme="minorHAnsi" w:cstheme="minorBidi"/>
              <w:noProof/>
              <w:kern w:val="2"/>
              <w14:ligatures w14:val="standardContextual"/>
            </w:rPr>
          </w:pPr>
          <w:hyperlink w:anchor="_Toc145974083" w:history="1">
            <w:r w:rsidR="00CA7583" w:rsidRPr="00DB1384">
              <w:rPr>
                <w:rStyle w:val="Lienhypertexte"/>
                <w:noProof/>
              </w:rPr>
              <w:t>11.2 Planification</w:t>
            </w:r>
            <w:r w:rsidR="00CA7583">
              <w:rPr>
                <w:noProof/>
                <w:webHidden/>
              </w:rPr>
              <w:tab/>
            </w:r>
            <w:r w:rsidR="00CA7583">
              <w:rPr>
                <w:noProof/>
                <w:webHidden/>
              </w:rPr>
              <w:fldChar w:fldCharType="begin"/>
            </w:r>
            <w:r w:rsidR="00CA7583">
              <w:rPr>
                <w:noProof/>
                <w:webHidden/>
              </w:rPr>
              <w:instrText xml:space="preserve"> PAGEREF _Toc145974083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A848C49" w14:textId="3E47D256" w:rsidR="00CA7583" w:rsidRDefault="009A5B0B">
          <w:pPr>
            <w:pStyle w:val="TM2"/>
            <w:tabs>
              <w:tab w:val="right" w:pos="9062"/>
            </w:tabs>
            <w:rPr>
              <w:rFonts w:asciiTheme="minorHAnsi" w:hAnsiTheme="minorHAnsi" w:cstheme="minorBidi"/>
              <w:noProof/>
              <w:kern w:val="2"/>
              <w14:ligatures w14:val="standardContextual"/>
            </w:rPr>
          </w:pPr>
          <w:hyperlink w:anchor="_Toc145974084" w:history="1">
            <w:r w:rsidR="00CA7583" w:rsidRPr="00DB1384">
              <w:rPr>
                <w:rStyle w:val="Lienhypertexte"/>
                <w:noProof/>
              </w:rPr>
              <w:t>11.3 Journal de travail</w:t>
            </w:r>
            <w:r w:rsidR="00CA7583">
              <w:rPr>
                <w:noProof/>
                <w:webHidden/>
              </w:rPr>
              <w:tab/>
            </w:r>
            <w:r w:rsidR="00CA7583">
              <w:rPr>
                <w:noProof/>
                <w:webHidden/>
              </w:rPr>
              <w:fldChar w:fldCharType="begin"/>
            </w:r>
            <w:r w:rsidR="00CA7583">
              <w:rPr>
                <w:noProof/>
                <w:webHidden/>
              </w:rPr>
              <w:instrText xml:space="preserve"> PAGEREF _Toc145974084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3A0694C0" w14:textId="089866AA" w:rsidR="00CA7583" w:rsidRDefault="009A5B0B">
          <w:pPr>
            <w:pStyle w:val="TM2"/>
            <w:tabs>
              <w:tab w:val="right" w:pos="9062"/>
            </w:tabs>
            <w:rPr>
              <w:rFonts w:asciiTheme="minorHAnsi" w:hAnsiTheme="minorHAnsi" w:cstheme="minorBidi"/>
              <w:noProof/>
              <w:kern w:val="2"/>
              <w14:ligatures w14:val="standardContextual"/>
            </w:rPr>
          </w:pPr>
          <w:hyperlink w:anchor="_Toc145974085" w:history="1">
            <w:r w:rsidR="00CA7583" w:rsidRPr="00DB1384">
              <w:rPr>
                <w:rStyle w:val="Lienhypertexte"/>
                <w:noProof/>
              </w:rPr>
              <w:t>11.4 Procès-verbaux des séances hebdomadaires</w:t>
            </w:r>
            <w:r w:rsidR="00CA7583">
              <w:rPr>
                <w:noProof/>
                <w:webHidden/>
              </w:rPr>
              <w:tab/>
            </w:r>
            <w:r w:rsidR="00CA7583">
              <w:rPr>
                <w:noProof/>
                <w:webHidden/>
              </w:rPr>
              <w:fldChar w:fldCharType="begin"/>
            </w:r>
            <w:r w:rsidR="00CA7583">
              <w:rPr>
                <w:noProof/>
                <w:webHidden/>
              </w:rPr>
              <w:instrText xml:space="preserve"> PAGEREF _Toc145974085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985677D" w14:textId="67222C6C" w:rsidR="00CA7583" w:rsidRDefault="009A5B0B">
          <w:pPr>
            <w:pStyle w:val="TM2"/>
            <w:tabs>
              <w:tab w:val="right" w:pos="9062"/>
            </w:tabs>
            <w:rPr>
              <w:rFonts w:asciiTheme="minorHAnsi" w:hAnsiTheme="minorHAnsi" w:cstheme="minorBidi"/>
              <w:noProof/>
              <w:kern w:val="2"/>
              <w14:ligatures w14:val="standardContextual"/>
            </w:rPr>
          </w:pPr>
          <w:hyperlink w:anchor="_Toc145974086" w:history="1">
            <w:r w:rsidR="00CA7583" w:rsidRPr="00DB1384">
              <w:rPr>
                <w:rStyle w:val="Lienhypertexte"/>
                <w:noProof/>
              </w:rPr>
              <w:t>11.5 Schémas électroniques</w:t>
            </w:r>
            <w:r w:rsidR="00CA7583">
              <w:rPr>
                <w:noProof/>
                <w:webHidden/>
              </w:rPr>
              <w:tab/>
            </w:r>
            <w:r w:rsidR="00CA7583">
              <w:rPr>
                <w:noProof/>
                <w:webHidden/>
              </w:rPr>
              <w:fldChar w:fldCharType="begin"/>
            </w:r>
            <w:r w:rsidR="00CA7583">
              <w:rPr>
                <w:noProof/>
                <w:webHidden/>
              </w:rPr>
              <w:instrText xml:space="preserve"> PAGEREF _Toc145974086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7DDFE2CD" w14:textId="2595711C" w:rsidR="00CA7583" w:rsidRDefault="009A5B0B">
          <w:pPr>
            <w:pStyle w:val="TM2"/>
            <w:tabs>
              <w:tab w:val="right" w:pos="9062"/>
            </w:tabs>
            <w:rPr>
              <w:rFonts w:asciiTheme="minorHAnsi" w:hAnsiTheme="minorHAnsi" w:cstheme="minorBidi"/>
              <w:noProof/>
              <w:kern w:val="2"/>
              <w14:ligatures w14:val="standardContextual"/>
            </w:rPr>
          </w:pPr>
          <w:hyperlink w:anchor="_Toc145974087" w:history="1">
            <w:r w:rsidR="00CA7583" w:rsidRPr="00DB1384">
              <w:rPr>
                <w:rStyle w:val="Lienhypertexte"/>
                <w:noProof/>
              </w:rPr>
              <w:t>11.6 Plan de projections du PCB</w:t>
            </w:r>
            <w:r w:rsidR="00CA7583">
              <w:rPr>
                <w:noProof/>
                <w:webHidden/>
              </w:rPr>
              <w:tab/>
            </w:r>
            <w:r w:rsidR="00CA7583">
              <w:rPr>
                <w:noProof/>
                <w:webHidden/>
              </w:rPr>
              <w:fldChar w:fldCharType="begin"/>
            </w:r>
            <w:r w:rsidR="00CA7583">
              <w:rPr>
                <w:noProof/>
                <w:webHidden/>
              </w:rPr>
              <w:instrText xml:space="preserve"> PAGEREF _Toc145974087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110CBBC0" w14:textId="747507DF" w:rsidR="00CA7583" w:rsidRDefault="009A5B0B">
          <w:pPr>
            <w:pStyle w:val="TM2"/>
            <w:tabs>
              <w:tab w:val="right" w:pos="9062"/>
            </w:tabs>
            <w:rPr>
              <w:rFonts w:asciiTheme="minorHAnsi" w:hAnsiTheme="minorHAnsi" w:cstheme="minorBidi"/>
              <w:noProof/>
              <w:kern w:val="2"/>
              <w14:ligatures w14:val="standardContextual"/>
            </w:rPr>
          </w:pPr>
          <w:hyperlink w:anchor="_Toc145974088" w:history="1">
            <w:r w:rsidR="00CA7583" w:rsidRPr="00DB1384">
              <w:rPr>
                <w:rStyle w:val="Lienhypertexte"/>
                <w:noProof/>
              </w:rPr>
              <w:t>11.7 Cotations du PCB et des composants</w:t>
            </w:r>
            <w:r w:rsidR="00CA7583">
              <w:rPr>
                <w:noProof/>
                <w:webHidden/>
              </w:rPr>
              <w:tab/>
            </w:r>
            <w:r w:rsidR="00CA7583">
              <w:rPr>
                <w:noProof/>
                <w:webHidden/>
              </w:rPr>
              <w:fldChar w:fldCharType="begin"/>
            </w:r>
            <w:r w:rsidR="00CA7583">
              <w:rPr>
                <w:noProof/>
                <w:webHidden/>
              </w:rPr>
              <w:instrText xml:space="preserve"> PAGEREF _Toc145974088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308B702B" w14:textId="11C5970A" w:rsidR="00CA7583" w:rsidRDefault="009A5B0B">
          <w:pPr>
            <w:pStyle w:val="TM2"/>
            <w:tabs>
              <w:tab w:val="right" w:pos="9062"/>
            </w:tabs>
            <w:rPr>
              <w:rFonts w:asciiTheme="minorHAnsi" w:hAnsiTheme="minorHAnsi" w:cstheme="minorBidi"/>
              <w:noProof/>
              <w:kern w:val="2"/>
              <w14:ligatures w14:val="standardContextual"/>
            </w:rPr>
          </w:pPr>
          <w:hyperlink w:anchor="_Toc145974089" w:history="1">
            <w:r w:rsidR="00CA7583" w:rsidRPr="00DB1384">
              <w:rPr>
                <w:rStyle w:val="Lienhypertexte"/>
                <w:noProof/>
              </w:rPr>
              <w:t>11.8 Vues des couches du PCB</w:t>
            </w:r>
            <w:r w:rsidR="00CA7583">
              <w:rPr>
                <w:noProof/>
                <w:webHidden/>
              </w:rPr>
              <w:tab/>
            </w:r>
            <w:r w:rsidR="00CA7583">
              <w:rPr>
                <w:noProof/>
                <w:webHidden/>
              </w:rPr>
              <w:fldChar w:fldCharType="begin"/>
            </w:r>
            <w:r w:rsidR="00CA7583">
              <w:rPr>
                <w:noProof/>
                <w:webHidden/>
              </w:rPr>
              <w:instrText xml:space="preserve"> PAGEREF _Toc145974089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705AFD08" w14:textId="0ABC5ACE" w:rsidR="00CA7583" w:rsidRDefault="009A5B0B">
          <w:pPr>
            <w:pStyle w:val="TM2"/>
            <w:tabs>
              <w:tab w:val="right" w:pos="9062"/>
            </w:tabs>
            <w:rPr>
              <w:rFonts w:asciiTheme="minorHAnsi" w:hAnsiTheme="minorHAnsi" w:cstheme="minorBidi"/>
              <w:noProof/>
              <w:kern w:val="2"/>
              <w14:ligatures w14:val="standardContextual"/>
            </w:rPr>
          </w:pPr>
          <w:hyperlink w:anchor="_Toc145974090" w:history="1">
            <w:r w:rsidR="00CA7583" w:rsidRPr="00DB1384">
              <w:rPr>
                <w:rStyle w:val="Lienhypertexte"/>
                <w:noProof/>
              </w:rPr>
              <w:t>11.9 Liste des composants</w:t>
            </w:r>
            <w:r w:rsidR="00CA7583">
              <w:rPr>
                <w:noProof/>
                <w:webHidden/>
              </w:rPr>
              <w:tab/>
            </w:r>
            <w:r w:rsidR="00CA7583">
              <w:rPr>
                <w:noProof/>
                <w:webHidden/>
              </w:rPr>
              <w:fldChar w:fldCharType="begin"/>
            </w:r>
            <w:r w:rsidR="00CA7583">
              <w:rPr>
                <w:noProof/>
                <w:webHidden/>
              </w:rPr>
              <w:instrText xml:space="preserve"> PAGEREF _Toc145974090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6DAA0CD2" w14:textId="6ECDA064" w:rsidR="00CA7583" w:rsidRDefault="009A5B0B">
          <w:pPr>
            <w:pStyle w:val="TM2"/>
            <w:tabs>
              <w:tab w:val="right" w:pos="9062"/>
            </w:tabs>
            <w:rPr>
              <w:rFonts w:asciiTheme="minorHAnsi" w:hAnsiTheme="minorHAnsi" w:cstheme="minorBidi"/>
              <w:noProof/>
              <w:kern w:val="2"/>
              <w14:ligatures w14:val="standardContextual"/>
            </w:rPr>
          </w:pPr>
          <w:hyperlink w:anchor="_Toc145974091" w:history="1">
            <w:r w:rsidR="00CA7583" w:rsidRPr="00DB1384">
              <w:rPr>
                <w:rStyle w:val="Lienhypertexte"/>
                <w:noProof/>
              </w:rPr>
              <w:t>11.10 Cotations du boitier</w:t>
            </w:r>
            <w:r w:rsidR="00CA7583">
              <w:rPr>
                <w:noProof/>
                <w:webHidden/>
              </w:rPr>
              <w:tab/>
            </w:r>
            <w:r w:rsidR="00CA7583">
              <w:rPr>
                <w:noProof/>
                <w:webHidden/>
              </w:rPr>
              <w:fldChar w:fldCharType="begin"/>
            </w:r>
            <w:r w:rsidR="00CA7583">
              <w:rPr>
                <w:noProof/>
                <w:webHidden/>
              </w:rPr>
              <w:instrText xml:space="preserve"> PAGEREF _Toc145974091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FBACA4D" w14:textId="16ABE962" w:rsidR="00CA7583" w:rsidRDefault="009A5B0B">
          <w:pPr>
            <w:pStyle w:val="TM1"/>
            <w:tabs>
              <w:tab w:val="right" w:pos="9062"/>
            </w:tabs>
            <w:rPr>
              <w:rFonts w:asciiTheme="minorHAnsi" w:hAnsiTheme="minorHAnsi" w:cstheme="minorBidi"/>
              <w:noProof/>
              <w:kern w:val="2"/>
              <w14:ligatures w14:val="standardContextual"/>
            </w:rPr>
          </w:pPr>
          <w:hyperlink w:anchor="_Toc145974092" w:history="1">
            <w:r w:rsidR="00CA7583" w:rsidRPr="00DB1384">
              <w:rPr>
                <w:rStyle w:val="Lienhypertexte"/>
                <w:noProof/>
              </w:rPr>
              <w:t>12 Fichiers (version numérique)</w:t>
            </w:r>
            <w:r w:rsidR="00CA7583">
              <w:rPr>
                <w:noProof/>
                <w:webHidden/>
              </w:rPr>
              <w:tab/>
            </w:r>
            <w:r w:rsidR="00CA7583">
              <w:rPr>
                <w:noProof/>
                <w:webHidden/>
              </w:rPr>
              <w:fldChar w:fldCharType="begin"/>
            </w:r>
            <w:r w:rsidR="00CA7583">
              <w:rPr>
                <w:noProof/>
                <w:webHidden/>
              </w:rPr>
              <w:instrText xml:space="preserve"> PAGEREF _Toc145974092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BEFC91C" w14:textId="1C55D97B" w:rsidR="00CA7583" w:rsidRDefault="009A5B0B">
          <w:pPr>
            <w:pStyle w:val="TM2"/>
            <w:tabs>
              <w:tab w:val="right" w:pos="9062"/>
            </w:tabs>
            <w:rPr>
              <w:rFonts w:asciiTheme="minorHAnsi" w:hAnsiTheme="minorHAnsi" w:cstheme="minorBidi"/>
              <w:noProof/>
              <w:kern w:val="2"/>
              <w14:ligatures w14:val="standardContextual"/>
            </w:rPr>
          </w:pPr>
          <w:hyperlink w:anchor="_Toc145974093" w:history="1">
            <w:r w:rsidR="00CA7583" w:rsidRPr="00DB1384">
              <w:rPr>
                <w:rStyle w:val="Lienhypertexte"/>
                <w:noProof/>
              </w:rPr>
              <w:t>12.1 Toutes les annexes mentionnées en .PDF</w:t>
            </w:r>
            <w:r w:rsidR="00CA7583">
              <w:rPr>
                <w:noProof/>
                <w:webHidden/>
              </w:rPr>
              <w:tab/>
            </w:r>
            <w:r w:rsidR="00CA7583">
              <w:rPr>
                <w:noProof/>
                <w:webHidden/>
              </w:rPr>
              <w:fldChar w:fldCharType="begin"/>
            </w:r>
            <w:r w:rsidR="00CA7583">
              <w:rPr>
                <w:noProof/>
                <w:webHidden/>
              </w:rPr>
              <w:instrText xml:space="preserve"> PAGEREF _Toc145974093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2903088C" w14:textId="10084890" w:rsidR="00CA7583" w:rsidRDefault="009A5B0B">
          <w:pPr>
            <w:pStyle w:val="TM2"/>
            <w:tabs>
              <w:tab w:val="right" w:pos="9062"/>
            </w:tabs>
            <w:rPr>
              <w:rFonts w:asciiTheme="minorHAnsi" w:hAnsiTheme="minorHAnsi" w:cstheme="minorBidi"/>
              <w:noProof/>
              <w:kern w:val="2"/>
              <w14:ligatures w14:val="standardContextual"/>
            </w:rPr>
          </w:pPr>
          <w:hyperlink w:anchor="_Toc145974094" w:history="1">
            <w:r w:rsidR="00CA7583" w:rsidRPr="00DB1384">
              <w:rPr>
                <w:rStyle w:val="Lienhypertexte"/>
                <w:noProof/>
              </w:rPr>
              <w:t>12.2 Projet Altium Designer</w:t>
            </w:r>
            <w:r w:rsidR="00CA7583">
              <w:rPr>
                <w:noProof/>
                <w:webHidden/>
              </w:rPr>
              <w:tab/>
            </w:r>
            <w:r w:rsidR="00CA7583">
              <w:rPr>
                <w:noProof/>
                <w:webHidden/>
              </w:rPr>
              <w:fldChar w:fldCharType="begin"/>
            </w:r>
            <w:r w:rsidR="00CA7583">
              <w:rPr>
                <w:noProof/>
                <w:webHidden/>
              </w:rPr>
              <w:instrText xml:space="preserve"> PAGEREF _Toc145974094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746BA05F" w14:textId="2047CCDC" w:rsidR="00CA7583" w:rsidRDefault="009A5B0B">
          <w:pPr>
            <w:pStyle w:val="TM2"/>
            <w:tabs>
              <w:tab w:val="right" w:pos="9062"/>
            </w:tabs>
            <w:rPr>
              <w:rFonts w:asciiTheme="minorHAnsi" w:hAnsiTheme="minorHAnsi" w:cstheme="minorBidi"/>
              <w:noProof/>
              <w:kern w:val="2"/>
              <w14:ligatures w14:val="standardContextual"/>
            </w:rPr>
          </w:pPr>
          <w:hyperlink w:anchor="_Toc145974095" w:history="1">
            <w:r w:rsidR="00CA7583" w:rsidRPr="00DB1384">
              <w:rPr>
                <w:rStyle w:val="Lienhypertexte"/>
                <w:noProof/>
              </w:rPr>
              <w:t>12.3 Projet MPLAB X</w:t>
            </w:r>
            <w:r w:rsidR="00CA7583">
              <w:rPr>
                <w:noProof/>
                <w:webHidden/>
              </w:rPr>
              <w:tab/>
            </w:r>
            <w:r w:rsidR="00CA7583">
              <w:rPr>
                <w:noProof/>
                <w:webHidden/>
              </w:rPr>
              <w:fldChar w:fldCharType="begin"/>
            </w:r>
            <w:r w:rsidR="00CA7583">
              <w:rPr>
                <w:noProof/>
                <w:webHidden/>
              </w:rPr>
              <w:instrText xml:space="preserve"> PAGEREF _Toc145974095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5FF46195" w14:textId="75FAA8B1" w:rsidR="00CA7583" w:rsidRDefault="009A5B0B">
          <w:pPr>
            <w:pStyle w:val="TM2"/>
            <w:tabs>
              <w:tab w:val="right" w:pos="9062"/>
            </w:tabs>
            <w:rPr>
              <w:rFonts w:asciiTheme="minorHAnsi" w:hAnsiTheme="minorHAnsi" w:cstheme="minorBidi"/>
              <w:noProof/>
              <w:kern w:val="2"/>
              <w14:ligatures w14:val="standardContextual"/>
            </w:rPr>
          </w:pPr>
          <w:hyperlink w:anchor="_Toc145974096" w:history="1">
            <w:r w:rsidR="00CA7583" w:rsidRPr="00DB1384">
              <w:rPr>
                <w:rStyle w:val="Lienhypertexte"/>
                <w:noProof/>
              </w:rPr>
              <w:t>12.4</w:t>
            </w:r>
            <w:r w:rsidR="00CA7583">
              <w:rPr>
                <w:noProof/>
                <w:webHidden/>
              </w:rPr>
              <w:tab/>
            </w:r>
            <w:r w:rsidR="00CA7583">
              <w:rPr>
                <w:noProof/>
                <w:webHidden/>
              </w:rPr>
              <w:fldChar w:fldCharType="begin"/>
            </w:r>
            <w:r w:rsidR="00CA7583">
              <w:rPr>
                <w:noProof/>
                <w:webHidden/>
              </w:rPr>
              <w:instrText xml:space="preserve"> PAGEREF _Toc145974096 \h </w:instrText>
            </w:r>
            <w:r w:rsidR="00CA7583">
              <w:rPr>
                <w:noProof/>
                <w:webHidden/>
              </w:rPr>
            </w:r>
            <w:r w:rsidR="00CA7583">
              <w:rPr>
                <w:noProof/>
                <w:webHidden/>
              </w:rPr>
              <w:fldChar w:fldCharType="separate"/>
            </w:r>
            <w:r w:rsidR="00CA7583">
              <w:rPr>
                <w:noProof/>
                <w:webHidden/>
              </w:rPr>
              <w:t>27</w:t>
            </w:r>
            <w:r w:rsidR="00CA7583">
              <w:rPr>
                <w:noProof/>
                <w:webHidden/>
              </w:rPr>
              <w:fldChar w:fldCharType="end"/>
            </w:r>
          </w:hyperlink>
        </w:p>
        <w:p w14:paraId="5270F623" w14:textId="3D5081BF" w:rsidR="008211FE" w:rsidRDefault="008211FE">
          <w:r>
            <w:rPr>
              <w:b/>
              <w:bCs/>
              <w:lang w:val="fr-FR"/>
            </w:rPr>
            <w:fldChar w:fldCharType="end"/>
          </w:r>
        </w:p>
      </w:sdtContent>
    </w:sdt>
    <w:p w14:paraId="5292A5A6" w14:textId="77777777" w:rsidR="00E84CD5" w:rsidRPr="00537868" w:rsidRDefault="00E84CD5" w:rsidP="00036971"/>
    <w:p w14:paraId="5EE9A17A" w14:textId="77777777" w:rsidR="00E84CD5" w:rsidRPr="00537868" w:rsidRDefault="00E84CD5" w:rsidP="00036971">
      <w:pPr>
        <w:sectPr w:rsidR="00E84CD5" w:rsidRPr="00537868" w:rsidSect="00293D82">
          <w:headerReference w:type="default" r:id="rId9"/>
          <w:footerReference w:type="default" r:id="rId10"/>
          <w:type w:val="oddPage"/>
          <w:pgSz w:w="11906" w:h="16838"/>
          <w:pgMar w:top="1417" w:right="1417" w:bottom="1417" w:left="1417" w:header="708" w:footer="708" w:gutter="0"/>
          <w:pgNumType w:start="1"/>
          <w:cols w:space="708"/>
          <w:docGrid w:linePitch="360"/>
        </w:sectPr>
      </w:pPr>
    </w:p>
    <w:p w14:paraId="43E4ACCC" w14:textId="77777777" w:rsidR="00426AD1" w:rsidRPr="00537868" w:rsidRDefault="00426AD1" w:rsidP="00983124">
      <w:pPr>
        <w:pStyle w:val="En-ttedetabledesmatires"/>
      </w:pPr>
      <w:r w:rsidRPr="00537868">
        <w:lastRenderedPageBreak/>
        <w:t>Glossaire</w:t>
      </w:r>
    </w:p>
    <w:p w14:paraId="36C5E208" w14:textId="77777777" w:rsidR="00426AD1" w:rsidRPr="00537868" w:rsidRDefault="00426AD1" w:rsidP="00036971">
      <w:pPr>
        <w:pStyle w:val="Glossaire"/>
      </w:pPr>
      <w:r w:rsidRPr="00537868">
        <w:t xml:space="preserve">ETML </w:t>
      </w:r>
      <w:r w:rsidR="00A87DB7" w:rsidRPr="00537868">
        <w:tab/>
      </w:r>
      <w:r w:rsidRPr="00537868">
        <w:t>École Technique et des Métiers de Lausanne</w:t>
      </w:r>
    </w:p>
    <w:p w14:paraId="607D112A" w14:textId="4DF5FA15" w:rsidR="00426AD1" w:rsidRPr="00537868" w:rsidRDefault="00426AD1" w:rsidP="00036971">
      <w:pPr>
        <w:pStyle w:val="Glossaire"/>
      </w:pPr>
      <w:r w:rsidRPr="00537868">
        <w:t xml:space="preserve">ES </w:t>
      </w:r>
      <w:r w:rsidR="00A87DB7" w:rsidRPr="00537868">
        <w:tab/>
      </w:r>
      <w:r w:rsidRPr="00537868">
        <w:t>École Supérieure</w:t>
      </w:r>
    </w:p>
    <w:p w14:paraId="7087E027" w14:textId="0F3E4283" w:rsidR="00F7083F" w:rsidRPr="00537868" w:rsidRDefault="00F7083F" w:rsidP="00036971">
      <w:pPr>
        <w:pStyle w:val="Glossaire"/>
      </w:pPr>
      <w:r w:rsidRPr="00537868">
        <w:t>CDC</w:t>
      </w:r>
      <w:r w:rsidRPr="00537868">
        <w:tab/>
        <w:t>Cahier Des Charges</w:t>
      </w:r>
    </w:p>
    <w:p w14:paraId="3908644E" w14:textId="197C457A" w:rsidR="00426AD1" w:rsidRPr="003D1EF0" w:rsidRDefault="00426AD1" w:rsidP="00036971">
      <w:pPr>
        <w:pStyle w:val="Glossaire"/>
        <w:rPr>
          <w:lang w:val="en-US"/>
        </w:rPr>
      </w:pPr>
      <w:r w:rsidRPr="003D1EF0">
        <w:rPr>
          <w:lang w:val="en-US"/>
        </w:rPr>
        <w:t xml:space="preserve">RFID </w:t>
      </w:r>
      <w:r w:rsidR="00A87DB7" w:rsidRPr="003D1EF0">
        <w:rPr>
          <w:lang w:val="en-US"/>
        </w:rPr>
        <w:tab/>
      </w:r>
      <w:r w:rsidR="00F7083F" w:rsidRPr="003D1EF0">
        <w:rPr>
          <w:lang w:val="en-US"/>
        </w:rPr>
        <w:t xml:space="preserve">Radio Frequency </w:t>
      </w:r>
      <w:proofErr w:type="spellStart"/>
      <w:r w:rsidR="00F7083F" w:rsidRPr="003D1EF0">
        <w:rPr>
          <w:lang w:val="en-US"/>
        </w:rPr>
        <w:t>ID</w:t>
      </w:r>
      <w:r w:rsidRPr="003D1EF0">
        <w:rPr>
          <w:lang w:val="en-US"/>
        </w:rPr>
        <w:t>entification</w:t>
      </w:r>
      <w:proofErr w:type="spellEnd"/>
    </w:p>
    <w:p w14:paraId="1BD334F0" w14:textId="4F821F3A" w:rsidR="00F7083F" w:rsidRPr="003D1EF0" w:rsidRDefault="00F7083F" w:rsidP="00036971">
      <w:pPr>
        <w:pStyle w:val="Glossaire"/>
        <w:rPr>
          <w:lang w:val="en-US"/>
        </w:rPr>
      </w:pPr>
      <w:r w:rsidRPr="003D1EF0">
        <w:rPr>
          <w:lang w:val="en-US"/>
        </w:rPr>
        <w:t>ABS</w:t>
      </w:r>
      <w:r w:rsidRPr="003D1EF0">
        <w:rPr>
          <w:lang w:val="en-US"/>
        </w:rPr>
        <w:tab/>
        <w:t xml:space="preserve">Acrylonitrile </w:t>
      </w:r>
      <w:proofErr w:type="spellStart"/>
      <w:r w:rsidRPr="003D1EF0">
        <w:rPr>
          <w:lang w:val="en-US"/>
        </w:rPr>
        <w:t>Butadiène</w:t>
      </w:r>
      <w:proofErr w:type="spellEnd"/>
      <w:r w:rsidRPr="003D1EF0">
        <w:rPr>
          <w:lang w:val="en-US"/>
        </w:rPr>
        <w:t xml:space="preserve"> </w:t>
      </w:r>
      <w:proofErr w:type="spellStart"/>
      <w:r w:rsidRPr="003D1EF0">
        <w:rPr>
          <w:lang w:val="en-US"/>
        </w:rPr>
        <w:t>Styrène</w:t>
      </w:r>
      <w:proofErr w:type="spellEnd"/>
    </w:p>
    <w:p w14:paraId="4DF4DFF7" w14:textId="3262949D" w:rsidR="00F7083F" w:rsidRPr="003D1EF0" w:rsidRDefault="00F7083F" w:rsidP="00036971">
      <w:pPr>
        <w:pStyle w:val="Glossaire"/>
        <w:rPr>
          <w:lang w:val="en-US"/>
        </w:rPr>
      </w:pPr>
      <w:r w:rsidRPr="003D1EF0">
        <w:rPr>
          <w:lang w:val="en-US"/>
        </w:rPr>
        <w:t>PETG</w:t>
      </w:r>
      <w:r w:rsidRPr="003D1EF0">
        <w:rPr>
          <w:lang w:val="en-US"/>
        </w:rPr>
        <w:tab/>
      </w:r>
      <w:proofErr w:type="spellStart"/>
      <w:r w:rsidRPr="003D1EF0">
        <w:rPr>
          <w:lang w:val="en-US"/>
        </w:rPr>
        <w:t>Po</w:t>
      </w:r>
      <w:r w:rsidR="00243D50" w:rsidRPr="003D1EF0">
        <w:rPr>
          <w:lang w:val="en-US"/>
        </w:rPr>
        <w:t>lyEthylene</w:t>
      </w:r>
      <w:proofErr w:type="spellEnd"/>
      <w:r w:rsidR="00243D50" w:rsidRPr="003D1EF0">
        <w:rPr>
          <w:lang w:val="en-US"/>
        </w:rPr>
        <w:t xml:space="preserve"> Terephthalate Glycol</w:t>
      </w:r>
    </w:p>
    <w:p w14:paraId="0AEC26E7" w14:textId="36E55070" w:rsidR="00243D50" w:rsidRPr="003D1EF0" w:rsidRDefault="00243D50" w:rsidP="00036971">
      <w:pPr>
        <w:pStyle w:val="Glossaire"/>
        <w:rPr>
          <w:lang w:val="en-US"/>
        </w:rPr>
      </w:pPr>
    </w:p>
    <w:p w14:paraId="164BA9C3" w14:textId="3767ED1D" w:rsidR="00243D50" w:rsidRPr="003D1EF0" w:rsidRDefault="00243D50" w:rsidP="00036971">
      <w:pPr>
        <w:pStyle w:val="Glossaire"/>
        <w:rPr>
          <w:lang w:val="en-US"/>
        </w:rPr>
      </w:pPr>
    </w:p>
    <w:p w14:paraId="29004AED" w14:textId="16535B85" w:rsidR="00243D50" w:rsidRPr="003D1EF0" w:rsidRDefault="00243D50" w:rsidP="00036971">
      <w:pPr>
        <w:pStyle w:val="Glossaire"/>
        <w:rPr>
          <w:lang w:val="en-US"/>
        </w:rPr>
      </w:pPr>
    </w:p>
    <w:p w14:paraId="16EAACD3" w14:textId="562F6CDB" w:rsidR="00243D50" w:rsidRPr="00537868" w:rsidRDefault="00243D50" w:rsidP="00243D50">
      <w:pPr>
        <w:pStyle w:val="En-ttedetabledesmatires"/>
      </w:pPr>
      <w:r w:rsidRPr="00537868">
        <w:t>Notes</w:t>
      </w:r>
    </w:p>
    <w:p w14:paraId="11FCDB55" w14:textId="595EC994" w:rsidR="00426AD1" w:rsidRPr="00537868" w:rsidRDefault="00426AD1" w:rsidP="00036971">
      <w:pPr>
        <w:rPr>
          <w:lang w:eastAsia="fr-CH"/>
        </w:rPr>
      </w:pPr>
    </w:p>
    <w:p w14:paraId="246807BC" w14:textId="77777777" w:rsidR="00243D50" w:rsidRPr="00537868" w:rsidRDefault="00243D50" w:rsidP="00036971"/>
    <w:p w14:paraId="2C76FAEF" w14:textId="77777777" w:rsidR="00426AD1" w:rsidRPr="00537868" w:rsidRDefault="00426AD1" w:rsidP="00036971">
      <w:pPr>
        <w:sectPr w:rsidR="00426AD1" w:rsidRPr="00537868" w:rsidSect="008760E4">
          <w:type w:val="oddPage"/>
          <w:pgSz w:w="11906" w:h="16838"/>
          <w:pgMar w:top="1417" w:right="1417" w:bottom="1417" w:left="1417" w:header="708" w:footer="708" w:gutter="0"/>
          <w:cols w:space="708"/>
          <w:docGrid w:linePitch="360"/>
        </w:sectPr>
      </w:pPr>
    </w:p>
    <w:p w14:paraId="6B857F5C" w14:textId="77777777" w:rsidR="008760E4" w:rsidRPr="00537868" w:rsidRDefault="008760E4" w:rsidP="00E84CD5">
      <w:pPr>
        <w:pStyle w:val="Titre1"/>
      </w:pPr>
      <w:bookmarkStart w:id="0" w:name="_Toc145974039"/>
      <w:r w:rsidRPr="00537868">
        <w:lastRenderedPageBreak/>
        <w:t>Introduction</w:t>
      </w:r>
      <w:bookmarkEnd w:id="0"/>
    </w:p>
    <w:p w14:paraId="7B73D2C5" w14:textId="77777777" w:rsidR="008760E4" w:rsidRPr="00537868" w:rsidRDefault="008760E4" w:rsidP="00E84CD5">
      <w:pPr>
        <w:pStyle w:val="Titre2"/>
        <w:numPr>
          <w:ilvl w:val="1"/>
          <w:numId w:val="2"/>
        </w:numPr>
      </w:pPr>
      <w:bookmarkStart w:id="1" w:name="_Toc145974040"/>
      <w:r w:rsidRPr="00537868">
        <w:t>Contexte</w:t>
      </w:r>
      <w:bookmarkEnd w:id="1"/>
    </w:p>
    <w:p w14:paraId="2569D491" w14:textId="77777777" w:rsidR="006479B4" w:rsidRPr="00537868" w:rsidRDefault="006479B4" w:rsidP="00036971">
      <w:r w:rsidRPr="00537868">
        <w:t>Dans le cadre des formations en École Supérieure, la réalisation d'un projet de diplôme revêt une importance cruciale. Ce projet constitue la validation finale des connaissances et des compétences acquises tout au long de la formation. Il met à l'épreuve la capacité des étudiants à appliquer leurs connaissances théoriques à des défis concrets.</w:t>
      </w:r>
    </w:p>
    <w:p w14:paraId="680C8209" w14:textId="169A3ADE" w:rsidR="006479B4" w:rsidRPr="00537868" w:rsidRDefault="006479B4" w:rsidP="00036971">
      <w:r w:rsidRPr="00537868">
        <w:t>Ce projet est réalisé en fin de formation et possède une durée de 5 semaines. Chaque étudiant est suivi par un enseignant de l’ETML-ES, nommé le Maître de diplôme</w:t>
      </w:r>
      <w:r w:rsidR="00600202" w:rsidRPr="00537868">
        <w:t>,</w:t>
      </w:r>
      <w:r w:rsidRPr="00537868">
        <w:t xml:space="preserve"> et évalué par ce dernier ainsi que deux experts externes.</w:t>
      </w:r>
    </w:p>
    <w:p w14:paraId="42E5786C" w14:textId="77777777" w:rsidR="008760E4" w:rsidRDefault="008760E4" w:rsidP="00E84CD5">
      <w:pPr>
        <w:pStyle w:val="Titre2"/>
        <w:numPr>
          <w:ilvl w:val="1"/>
          <w:numId w:val="2"/>
        </w:numPr>
      </w:pPr>
      <w:bookmarkStart w:id="2" w:name="_Toc145974041"/>
      <w:r w:rsidRPr="00537868">
        <w:t>But du projet</w:t>
      </w:r>
      <w:bookmarkEnd w:id="2"/>
    </w:p>
    <w:p w14:paraId="5EDFB82F" w14:textId="1DA07428" w:rsidR="00B435E2" w:rsidRDefault="00B435E2" w:rsidP="00B435E2">
      <w:r>
        <w:t>L'objectif de ce travail de diplôme est de créer un dispositif électronique permettant à un étudiant de l'École Supérieure (ES) d'activer des appareils à sa place de travail à l'aide d'un badge RFID reçu lors de sa première année. Cela inclut des équipements tels que des alimentations de laboratoire, des oscilloscopes et des générateurs, ainsi que des équipements situés dans un "local de montage" comme une station de dessoudage, un fer à braser et un binoculaire. L'objectif principal est d'améliorer la gestion de la consommation électrique en évitant les oublis d'extinction des appareils, d'assurer la sécurité des stations de brasage en réduisant les risques d'incendie, de gérer les droits d'utilisation et de fournir un suivi à l'aide d'un journal.</w:t>
      </w:r>
    </w:p>
    <w:p w14:paraId="58D4E23F" w14:textId="2F94EB96" w:rsidR="00B435E2" w:rsidRDefault="00B435E2" w:rsidP="00B435E2">
      <w:r>
        <w:t>Le système électronique doit être capable de lire un badge RFID, d'activer ou de désactiver un commutateur 230 VAC en fonction des informations stockées dans une base de données accessible via Ethernet ou Wi-Fi. Il devra également gérer le concept de timeout en utilisant des indications lumineuses et/ou sonores. Le dispositif doit avoir une adresse permettant de le relier à la base de données pour enregistrer des journaux d'utilisation, y compris des informations telles que l'identité de l'utilisateur, la fréquence d'utilisation, la durée, etc.</w:t>
      </w:r>
    </w:p>
    <w:p w14:paraId="5D483D90" w14:textId="0CE81704" w:rsidR="00B435E2" w:rsidRDefault="00B435E2" w:rsidP="00B435E2">
      <w:r w:rsidRPr="00B435E2">
        <w:t>Le projet est mandaté par l'École Supérieure, qui a fourni un cahier des charges détaillant les exigences précises du projet</w:t>
      </w:r>
      <w:r>
        <w:t xml:space="preserve"> (Annexe </w:t>
      </w:r>
      <w:r>
        <w:fldChar w:fldCharType="begin"/>
      </w:r>
      <w:r>
        <w:instrText xml:space="preserve"> REF _Ref145058489 \r \h </w:instrText>
      </w:r>
      <w:r>
        <w:fldChar w:fldCharType="separate"/>
      </w:r>
      <w:r>
        <w:t>11.1</w:t>
      </w:r>
      <w:r>
        <w:fldChar w:fldCharType="end"/>
      </w:r>
      <w:r>
        <w:t>)</w:t>
      </w:r>
      <w:r w:rsidRPr="00B435E2">
        <w:t>.</w:t>
      </w:r>
    </w:p>
    <w:p w14:paraId="4F08EFB0" w14:textId="44470D0C" w:rsidR="00600202" w:rsidRDefault="00600202" w:rsidP="00600202">
      <w:pPr>
        <w:pStyle w:val="Titre2"/>
        <w:numPr>
          <w:ilvl w:val="1"/>
          <w:numId w:val="2"/>
        </w:numPr>
      </w:pPr>
      <w:bookmarkStart w:id="3" w:name="_Toc145974042"/>
      <w:r w:rsidRPr="00537868">
        <w:t>Organisation</w:t>
      </w:r>
      <w:bookmarkEnd w:id="3"/>
    </w:p>
    <w:p w14:paraId="5FDD1427" w14:textId="2D2B35D7" w:rsidR="00600202" w:rsidRPr="00537868" w:rsidRDefault="00B435E2" w:rsidP="00600202">
      <w:r w:rsidRPr="00B435E2">
        <w:t>Le projet a été planifié dès son début, avec une documentation quotidienne des activités dans un journal de travail.</w:t>
      </w:r>
    </w:p>
    <w:p w14:paraId="272CFDD3" w14:textId="21C601E9" w:rsidR="00600202" w:rsidRPr="00537868" w:rsidRDefault="00600202" w:rsidP="00600202">
      <w:r w:rsidRPr="00537868">
        <w:t>Une réunion hebdomadaire était organisée avec le Maître de diplôme pour examiner l’évolution du projet. Un procès-verbal a été dressé à chaque séance.</w:t>
      </w:r>
    </w:p>
    <w:p w14:paraId="3C6C6317" w14:textId="77777777" w:rsidR="00B435E2" w:rsidRDefault="00067B33" w:rsidP="00B435E2">
      <w:r w:rsidRPr="00537868">
        <w:t>Tous</w:t>
      </w:r>
      <w:r w:rsidR="00600202" w:rsidRPr="00537868">
        <w:t xml:space="preserve"> ces documents sont inclus en annexes de ce rapport. </w:t>
      </w:r>
    </w:p>
    <w:p w14:paraId="46E7AF47" w14:textId="550503B7" w:rsidR="001F0D34" w:rsidRPr="00537868" w:rsidRDefault="001F0D34" w:rsidP="00B435E2">
      <w:r w:rsidRPr="00537868">
        <w:br w:type="page"/>
      </w:r>
    </w:p>
    <w:p w14:paraId="4C961ECC" w14:textId="0F979473" w:rsidR="008211FE" w:rsidRDefault="008211FE" w:rsidP="009A5B0B">
      <w:pPr>
        <w:pStyle w:val="Titre1"/>
      </w:pPr>
      <w:bookmarkStart w:id="4" w:name="_Toc145974043"/>
      <w:r>
        <w:lastRenderedPageBreak/>
        <w:t>Conception</w:t>
      </w:r>
      <w:bookmarkEnd w:id="4"/>
    </w:p>
    <w:p w14:paraId="3D45CD9F" w14:textId="77777777" w:rsidR="0000681A" w:rsidRDefault="0000681A" w:rsidP="008211FE">
      <w:r w:rsidRPr="0000681A">
        <w:t xml:space="preserve">Ce chapitre a pour objectif de </w:t>
      </w:r>
      <w:r>
        <w:t>définir</w:t>
      </w:r>
      <w:r w:rsidRPr="0000681A">
        <w:t xml:space="preserve"> les motivations derrière les choix de composants, de mettre en évidence leurs avantages et inconvénients, tout en fournissant des détails sur leur dimensionnement.</w:t>
      </w:r>
    </w:p>
    <w:p w14:paraId="763F373F" w14:textId="4EF7BC8C" w:rsidR="000E3D04" w:rsidRPr="008211FE" w:rsidRDefault="000E3D04" w:rsidP="008211FE">
      <w:r w:rsidRPr="000E3D04">
        <w:t xml:space="preserve">Les datasheets de chaque composant sont répertoriées en bibliographie ou accessibles via les liens fournis dans les tableaux. Les schémas électroniques </w:t>
      </w:r>
      <w:r>
        <w:t>associés</w:t>
      </w:r>
      <w:r w:rsidRPr="000E3D04">
        <w:t xml:space="preserve"> sont inclus en annexe</w:t>
      </w:r>
    </w:p>
    <w:p w14:paraId="6FB50FBD" w14:textId="2F578BAC" w:rsidR="00D97689" w:rsidRDefault="00D97689" w:rsidP="008211FE">
      <w:pPr>
        <w:pStyle w:val="Titre2"/>
      </w:pPr>
      <w:bookmarkStart w:id="5" w:name="_Toc145974044"/>
      <w:r w:rsidRPr="00537868">
        <w:t>Schéma-bloc</w:t>
      </w:r>
      <w:r w:rsidR="008211FE">
        <w:t xml:space="preserve"> du système</w:t>
      </w:r>
      <w:bookmarkEnd w:id="5"/>
    </w:p>
    <w:p w14:paraId="4AEFCF7F" w14:textId="3BE77C72" w:rsidR="0000681A" w:rsidRPr="0000681A" w:rsidRDefault="009E449B" w:rsidP="0000681A">
      <w:r>
        <w:t>Le schéma-bloc suivant résume les</w:t>
      </w:r>
      <w:r w:rsidR="0000681A">
        <w:t xml:space="preserve"> composants du système divisés en différentes parties correspondant à chacun des schémas électroniques.</w:t>
      </w:r>
    </w:p>
    <w:p w14:paraId="49E8D5A2" w14:textId="77777777" w:rsidR="0000681A" w:rsidRDefault="005E7B9C" w:rsidP="004E6E62">
      <w:pPr>
        <w:pStyle w:val="Image-centree"/>
      </w:pPr>
      <w:r w:rsidRPr="00537868">
        <w:rPr>
          <w:lang w:val="fr-CH" w:eastAsia="fr-CH"/>
        </w:rPr>
        <w:drawing>
          <wp:inline distT="0" distB="0" distL="0" distR="0" wp14:anchorId="732F13D1" wp14:editId="1C083510">
            <wp:extent cx="3825405" cy="6488264"/>
            <wp:effectExtent l="0" t="0" r="3810" b="8255"/>
            <wp:docPr id="1536430230"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430230" name="Image 4"/>
                    <pic:cNvPicPr>
                      <a:picLocks noChangeAspect="1" noChangeArrowheads="1"/>
                    </pic:cNvPicPr>
                  </pic:nvPicPr>
                  <pic:blipFill>
                    <a:blip r:embed="rId11"/>
                    <a:stretch>
                      <a:fillRect/>
                    </a:stretch>
                  </pic:blipFill>
                  <pic:spPr bwMode="auto">
                    <a:xfrm>
                      <a:off x="0" y="0"/>
                      <a:ext cx="3869690" cy="6563376"/>
                    </a:xfrm>
                    <a:prstGeom prst="rect">
                      <a:avLst/>
                    </a:prstGeom>
                    <a:noFill/>
                    <a:ln>
                      <a:noFill/>
                    </a:ln>
                  </pic:spPr>
                </pic:pic>
              </a:graphicData>
            </a:graphic>
          </wp:inline>
        </w:drawing>
      </w:r>
    </w:p>
    <w:p w14:paraId="03941232" w14:textId="5CB0E14C" w:rsidR="00067B33" w:rsidRDefault="0000681A" w:rsidP="009E449B">
      <w:pPr>
        <w:pStyle w:val="Lgende"/>
      </w:pPr>
      <w:bookmarkStart w:id="6" w:name="_Toc146055489"/>
      <w:r>
        <w:t xml:space="preserve">Figure </w:t>
      </w:r>
      <w:fldSimple w:instr=" SEQ Figure \* ARABIC ">
        <w:r w:rsidR="00040F67">
          <w:rPr>
            <w:noProof/>
          </w:rPr>
          <w:t>1</w:t>
        </w:r>
      </w:fldSimple>
      <w:r>
        <w:t xml:space="preserve"> : Schéma-bloc du système</w:t>
      </w:r>
      <w:bookmarkEnd w:id="6"/>
    </w:p>
    <w:p w14:paraId="6E6FF020" w14:textId="77777777" w:rsidR="006926AF" w:rsidRPr="00537868" w:rsidRDefault="006926AF" w:rsidP="006926AF">
      <w:pPr>
        <w:pStyle w:val="Titre2"/>
      </w:pPr>
      <w:bookmarkStart w:id="7" w:name="_Toc145974045"/>
      <w:r w:rsidRPr="00537868">
        <w:lastRenderedPageBreak/>
        <w:t>Connecteurs 230VAC</w:t>
      </w:r>
      <w:bookmarkEnd w:id="7"/>
    </w:p>
    <w:p w14:paraId="3C0438E2" w14:textId="719BAE47" w:rsidR="00063A06" w:rsidRPr="00537868" w:rsidRDefault="00063A06" w:rsidP="00063A06">
      <w:r w:rsidRPr="00537868">
        <w:t>L’appareil doit être alimenté directement sur le réseau électrique sans transformateur externe. Il doit pouvoir fournir une sortie 230VAC avec suffisamment de courant pour alimenter les appareils des places de travail de l’ES.</w:t>
      </w:r>
    </w:p>
    <w:p w14:paraId="56DDC622" w14:textId="413C24A3" w:rsidR="00E6287F" w:rsidRPr="00537868" w:rsidRDefault="00063A06" w:rsidP="006926AF">
      <w:r w:rsidRPr="00537868">
        <w:t>L’entrée est réalisée</w:t>
      </w:r>
      <w:r w:rsidR="006926AF" w:rsidRPr="00537868">
        <w:t xml:space="preserve"> au moyen d'un</w:t>
      </w:r>
      <w:r w:rsidR="00AC4A84" w:rsidRPr="00537868">
        <w:t xml:space="preserve"> câble et d’une</w:t>
      </w:r>
      <w:r w:rsidR="006926AF" w:rsidRPr="00537868">
        <w:t xml:space="preserve"> prise IEC C14 standard</w:t>
      </w:r>
      <w:r w:rsidRPr="00537868">
        <w:t>, couramment utilisée au sein de l’ES</w:t>
      </w:r>
      <w:r w:rsidR="006926AF" w:rsidRPr="00537868">
        <w:t xml:space="preserve">. Celle-ci </w:t>
      </w:r>
      <w:r w:rsidRPr="00537868">
        <w:t xml:space="preserve">est montée sur le boiter et </w:t>
      </w:r>
      <w:r w:rsidR="006926AF" w:rsidRPr="00537868">
        <w:t>intègre un porte-fusible et un interrupteur, connectés en interne</w:t>
      </w:r>
      <w:r w:rsidR="00AC4A84" w:rsidRPr="00537868">
        <w:t>, pour assurer la sécurité du circuit et de l’utilisateur</w:t>
      </w:r>
      <w:r w:rsidR="006926AF" w:rsidRPr="00537868">
        <w:t>.</w:t>
      </w:r>
    </w:p>
    <w:p w14:paraId="575BDCA8" w14:textId="0DC77DCF" w:rsidR="006926AF" w:rsidRPr="00537868" w:rsidRDefault="006926AF" w:rsidP="006926AF">
      <w:r w:rsidRPr="00537868">
        <w:t>La sortie du circuit est réalisée avec un câble doté d'une prise électrique CH (T13) femelle</w:t>
      </w:r>
      <w:r w:rsidR="00063A06" w:rsidRPr="00537868">
        <w:t xml:space="preserve"> permettant de connecter un appareil ou une multiprise</w:t>
      </w:r>
      <w:r w:rsidRPr="00537868">
        <w:t>.</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E40A31" w:rsidRPr="00537868" w14:paraId="01DB3F4A"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12BD43B5" w14:textId="1A8DBA54" w:rsidR="00E40A31" w:rsidRPr="00537868" w:rsidRDefault="00435989" w:rsidP="0059753C">
            <w:pPr>
              <w:pStyle w:val="texte-Tableaux"/>
              <w:tabs>
                <w:tab w:val="right" w:pos="7938"/>
              </w:tabs>
            </w:pPr>
            <w:r w:rsidRPr="00537868">
              <w:t>Connecteur d’entrée 230VAC</w:t>
            </w:r>
            <w:r w:rsidR="0059753C">
              <w:tab/>
            </w:r>
            <w:hyperlink r:id="rId12" w:history="1">
              <w:r w:rsidR="0059753C" w:rsidRPr="0059753C">
                <w:rPr>
                  <w:rStyle w:val="Lienhypertexte"/>
                </w:rPr>
                <w:t>Datasheet</w:t>
              </w:r>
            </w:hyperlink>
            <w:r w:rsidR="0059753C">
              <w:t xml:space="preserve"> </w:t>
            </w:r>
            <w:r w:rsidR="0059753C">
              <w:fldChar w:fldCharType="begin"/>
            </w:r>
            <w:r w:rsidR="0006145D">
              <w:instrText xml:space="preserve"> ADDIN ZOTERO_ITEM CSL_CITATION {"citationID":"Q1ChP025","properties":{"formattedCitation":"[1]","plainCitation":"[1]","noteIndex":0},"citationItems":[{"id":28,"uris":["http://zotero.org/users/10756185/items/3496JMSW"],"itemData":{"id":28,"type":"webpage","abstract":"DD11 - IEC Appliance Inlet C14 with Line Switch 2-pole, Fuseholder 1- or 2-pole","language":"en","title":"DD11 - IEC Appliance Inlet C14","URL":"https://www.schurter.com/en/datasheet/DD11","author":[{"family":"Schurter","given":""}],"accessed":{"date-parts":[["2023",9,18]]},"citation-key":"schurterDD11IECAppliance"}}],"schema":"https://github.com/citation-style-language/schema/raw/master/csl-citation.json"} </w:instrText>
            </w:r>
            <w:r w:rsidR="0059753C">
              <w:fldChar w:fldCharType="separate"/>
            </w:r>
            <w:r w:rsidR="0059753C" w:rsidRPr="0059753C">
              <w:t>[1]</w:t>
            </w:r>
            <w:r w:rsidR="0059753C">
              <w:fldChar w:fldCharType="end"/>
            </w:r>
          </w:p>
        </w:tc>
      </w:tr>
      <w:tr w:rsidR="00435989" w:rsidRPr="00537868" w14:paraId="091E64DB" w14:textId="77777777" w:rsidTr="009A5B0B">
        <w:trPr>
          <w:trHeight w:val="454"/>
          <w:jc w:val="center"/>
        </w:trPr>
        <w:tc>
          <w:tcPr>
            <w:tcW w:w="2551" w:type="dxa"/>
            <w:tcBorders>
              <w:top w:val="single" w:sz="8" w:space="0" w:color="auto"/>
              <w:bottom w:val="single" w:sz="4" w:space="0" w:color="auto"/>
              <w:right w:val="single" w:sz="4" w:space="0" w:color="auto"/>
            </w:tcBorders>
            <w:vAlign w:val="center"/>
          </w:tcPr>
          <w:p w14:paraId="5317A6C4" w14:textId="77777777" w:rsidR="00435989" w:rsidRPr="00537868" w:rsidRDefault="00435989" w:rsidP="009A5B0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D657F7A" w14:textId="0EAC1EBE" w:rsidR="00435989" w:rsidRPr="00537868" w:rsidRDefault="00435989" w:rsidP="009A5B0B">
            <w:pPr>
              <w:pStyle w:val="texte-Tableaux"/>
            </w:pPr>
            <w:r w:rsidRPr="00537868">
              <w:t>DD11.0111.1111</w:t>
            </w:r>
          </w:p>
        </w:tc>
        <w:tc>
          <w:tcPr>
            <w:tcW w:w="2835" w:type="dxa"/>
            <w:vMerge w:val="restart"/>
            <w:tcBorders>
              <w:top w:val="single" w:sz="8" w:space="0" w:color="auto"/>
              <w:left w:val="single" w:sz="8" w:space="0" w:color="auto"/>
            </w:tcBorders>
            <w:vAlign w:val="center"/>
          </w:tcPr>
          <w:p w14:paraId="49D846BC" w14:textId="576FAEE4" w:rsidR="00435989" w:rsidRPr="00537868" w:rsidRDefault="00435989" w:rsidP="004E6E62">
            <w:pPr>
              <w:pStyle w:val="Image-centree"/>
            </w:pPr>
            <w:r w:rsidRPr="00537868">
              <w:rPr>
                <w:lang w:val="fr-CH" w:eastAsia="fr-CH"/>
              </w:rPr>
              <w:drawing>
                <wp:inline distT="0" distB="0" distL="0" distR="0" wp14:anchorId="0B8B61BF" wp14:editId="09BB9907">
                  <wp:extent cx="1424762" cy="1424762"/>
                  <wp:effectExtent l="0" t="0" r="4445" b="4445"/>
                  <wp:docPr id="29465363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29748" cy="1429748"/>
                          </a:xfrm>
                          <a:prstGeom prst="rect">
                            <a:avLst/>
                          </a:prstGeom>
                          <a:noFill/>
                          <a:ln>
                            <a:noFill/>
                          </a:ln>
                        </pic:spPr>
                      </pic:pic>
                    </a:graphicData>
                  </a:graphic>
                </wp:inline>
              </w:drawing>
            </w:r>
          </w:p>
        </w:tc>
      </w:tr>
      <w:tr w:rsidR="00435989" w:rsidRPr="00537868" w14:paraId="3B6D2641"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6E0FCEC4" w14:textId="77777777" w:rsidR="00435989" w:rsidRPr="00537868" w:rsidRDefault="00435989" w:rsidP="009A5B0B">
            <w:pPr>
              <w:pStyle w:val="texte-Tableaux"/>
            </w:pPr>
            <w:r w:rsidRPr="00537868">
              <w:t>Tension de fonctionnement</w:t>
            </w:r>
          </w:p>
        </w:tc>
        <w:tc>
          <w:tcPr>
            <w:tcW w:w="2268" w:type="dxa"/>
            <w:tcBorders>
              <w:left w:val="single" w:sz="4" w:space="0" w:color="auto"/>
            </w:tcBorders>
            <w:vAlign w:val="center"/>
          </w:tcPr>
          <w:p w14:paraId="6F7C31A8" w14:textId="075E382F" w:rsidR="00435989" w:rsidRPr="00537868" w:rsidRDefault="00435989" w:rsidP="009A5B0B">
            <w:pPr>
              <w:pStyle w:val="texte-Tableaux"/>
            </w:pPr>
            <w:r w:rsidRPr="00537868">
              <w:t>250 RMS</w:t>
            </w:r>
          </w:p>
        </w:tc>
        <w:tc>
          <w:tcPr>
            <w:tcW w:w="850" w:type="dxa"/>
            <w:tcBorders>
              <w:right w:val="single" w:sz="8" w:space="0" w:color="auto"/>
            </w:tcBorders>
            <w:vAlign w:val="center"/>
          </w:tcPr>
          <w:p w14:paraId="0A89EEFF" w14:textId="77777777" w:rsidR="00435989" w:rsidRPr="00537868" w:rsidRDefault="00435989" w:rsidP="009A5B0B">
            <w:pPr>
              <w:pStyle w:val="texte-Tableaux"/>
            </w:pPr>
            <w:r w:rsidRPr="00537868">
              <w:t>[VAC]</w:t>
            </w:r>
          </w:p>
        </w:tc>
        <w:tc>
          <w:tcPr>
            <w:tcW w:w="2835" w:type="dxa"/>
            <w:vMerge/>
            <w:tcBorders>
              <w:left w:val="single" w:sz="8" w:space="0" w:color="auto"/>
            </w:tcBorders>
            <w:vAlign w:val="center"/>
          </w:tcPr>
          <w:p w14:paraId="68A274F1" w14:textId="77777777" w:rsidR="00435989" w:rsidRPr="00537868" w:rsidRDefault="00435989" w:rsidP="009A5B0B"/>
        </w:tc>
      </w:tr>
      <w:tr w:rsidR="00435989" w:rsidRPr="00537868" w14:paraId="055FA605"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65616A3F" w14:textId="77777777" w:rsidR="00435989" w:rsidRPr="00537868" w:rsidRDefault="00435989" w:rsidP="009A5B0B">
            <w:pPr>
              <w:pStyle w:val="texte-Tableaux"/>
            </w:pPr>
            <w:r w:rsidRPr="00537868">
              <w:t>Courant de fonctionnement</w:t>
            </w:r>
          </w:p>
        </w:tc>
        <w:tc>
          <w:tcPr>
            <w:tcW w:w="2268" w:type="dxa"/>
            <w:tcBorders>
              <w:left w:val="single" w:sz="4" w:space="0" w:color="auto"/>
            </w:tcBorders>
            <w:vAlign w:val="center"/>
          </w:tcPr>
          <w:p w14:paraId="6535DC89" w14:textId="77777777" w:rsidR="00435989" w:rsidRPr="00537868" w:rsidRDefault="00435989" w:rsidP="009A5B0B">
            <w:pPr>
              <w:pStyle w:val="texte-Tableaux"/>
            </w:pPr>
            <w:r w:rsidRPr="00537868">
              <w:t>10</w:t>
            </w:r>
          </w:p>
        </w:tc>
        <w:tc>
          <w:tcPr>
            <w:tcW w:w="850" w:type="dxa"/>
            <w:tcBorders>
              <w:right w:val="single" w:sz="8" w:space="0" w:color="auto"/>
            </w:tcBorders>
            <w:vAlign w:val="center"/>
          </w:tcPr>
          <w:p w14:paraId="5E5A51F4" w14:textId="77777777" w:rsidR="00435989" w:rsidRPr="00537868" w:rsidRDefault="00435989" w:rsidP="009A5B0B">
            <w:pPr>
              <w:pStyle w:val="texte-Tableaux"/>
            </w:pPr>
            <w:r w:rsidRPr="00537868">
              <w:t>[A]</w:t>
            </w:r>
          </w:p>
        </w:tc>
        <w:tc>
          <w:tcPr>
            <w:tcW w:w="2835" w:type="dxa"/>
            <w:vMerge/>
            <w:tcBorders>
              <w:left w:val="single" w:sz="8" w:space="0" w:color="auto"/>
            </w:tcBorders>
            <w:vAlign w:val="center"/>
          </w:tcPr>
          <w:p w14:paraId="4A06E3D8" w14:textId="77777777" w:rsidR="00435989" w:rsidRPr="00537868" w:rsidRDefault="00435989" w:rsidP="009A5B0B"/>
        </w:tc>
      </w:tr>
      <w:tr w:rsidR="00435989" w:rsidRPr="00537868" w14:paraId="718F39A3"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298F9FF6" w14:textId="03C72021" w:rsidR="00435989" w:rsidRPr="00537868" w:rsidRDefault="00435989" w:rsidP="009A5B0B">
            <w:pPr>
              <w:pStyle w:val="texte-Tableaux"/>
            </w:pPr>
            <w:r w:rsidRPr="00537868">
              <w:t>Taille fusible</w:t>
            </w:r>
          </w:p>
        </w:tc>
        <w:tc>
          <w:tcPr>
            <w:tcW w:w="2268" w:type="dxa"/>
            <w:tcBorders>
              <w:left w:val="single" w:sz="4" w:space="0" w:color="auto"/>
            </w:tcBorders>
            <w:vAlign w:val="center"/>
          </w:tcPr>
          <w:p w14:paraId="05F86F7F" w14:textId="19E685AF" w:rsidR="00435989" w:rsidRPr="00537868" w:rsidRDefault="00435989" w:rsidP="009A5B0B">
            <w:pPr>
              <w:pStyle w:val="texte-Tableaux"/>
            </w:pPr>
            <w:r w:rsidRPr="00537868">
              <w:t>5 x 20</w:t>
            </w:r>
          </w:p>
        </w:tc>
        <w:tc>
          <w:tcPr>
            <w:tcW w:w="850" w:type="dxa"/>
            <w:tcBorders>
              <w:right w:val="single" w:sz="8" w:space="0" w:color="auto"/>
            </w:tcBorders>
            <w:vAlign w:val="center"/>
          </w:tcPr>
          <w:p w14:paraId="26DA076C" w14:textId="3B91E87A" w:rsidR="00435989" w:rsidRPr="00537868" w:rsidRDefault="00435989" w:rsidP="009A5B0B">
            <w:pPr>
              <w:pStyle w:val="texte-Tableaux"/>
            </w:pPr>
            <w:r w:rsidRPr="00537868">
              <w:t>[mm]</w:t>
            </w:r>
          </w:p>
        </w:tc>
        <w:tc>
          <w:tcPr>
            <w:tcW w:w="2835" w:type="dxa"/>
            <w:vMerge/>
            <w:tcBorders>
              <w:left w:val="single" w:sz="8" w:space="0" w:color="auto"/>
            </w:tcBorders>
            <w:vAlign w:val="center"/>
          </w:tcPr>
          <w:p w14:paraId="155B7B20" w14:textId="77777777" w:rsidR="00435989" w:rsidRPr="00537868" w:rsidRDefault="00435989" w:rsidP="009A5B0B"/>
        </w:tc>
      </w:tr>
      <w:tr w:rsidR="00435989" w:rsidRPr="00537868" w14:paraId="40D8DCBE" w14:textId="77777777" w:rsidTr="00435989">
        <w:trPr>
          <w:trHeight w:val="454"/>
          <w:jc w:val="center"/>
        </w:trPr>
        <w:tc>
          <w:tcPr>
            <w:tcW w:w="2551" w:type="dxa"/>
            <w:tcBorders>
              <w:top w:val="single" w:sz="4" w:space="0" w:color="auto"/>
              <w:bottom w:val="single" w:sz="4" w:space="0" w:color="auto"/>
              <w:right w:val="single" w:sz="4" w:space="0" w:color="auto"/>
            </w:tcBorders>
            <w:vAlign w:val="center"/>
          </w:tcPr>
          <w:p w14:paraId="4170CB68" w14:textId="03D2B2F6" w:rsidR="00435989" w:rsidRPr="00537868" w:rsidRDefault="00435989" w:rsidP="009A5B0B">
            <w:pPr>
              <w:pStyle w:val="texte-Tableaux"/>
            </w:pPr>
            <w:r w:rsidRPr="00537868">
              <w:t>Puissance fusible</w:t>
            </w:r>
          </w:p>
        </w:tc>
        <w:tc>
          <w:tcPr>
            <w:tcW w:w="2268" w:type="dxa"/>
            <w:tcBorders>
              <w:left w:val="single" w:sz="4" w:space="0" w:color="auto"/>
            </w:tcBorders>
            <w:vAlign w:val="center"/>
          </w:tcPr>
          <w:p w14:paraId="1F383A76" w14:textId="34187A20" w:rsidR="00435989" w:rsidRPr="00537868" w:rsidRDefault="00435989" w:rsidP="009A5B0B">
            <w:pPr>
              <w:pStyle w:val="texte-Tableaux"/>
            </w:pPr>
            <w:r w:rsidRPr="00537868">
              <w:t>2</w:t>
            </w:r>
          </w:p>
        </w:tc>
        <w:tc>
          <w:tcPr>
            <w:tcW w:w="850" w:type="dxa"/>
            <w:tcBorders>
              <w:right w:val="single" w:sz="8" w:space="0" w:color="auto"/>
            </w:tcBorders>
            <w:vAlign w:val="center"/>
          </w:tcPr>
          <w:p w14:paraId="4B278700" w14:textId="4E65432C" w:rsidR="00435989" w:rsidRPr="00537868" w:rsidRDefault="00435989" w:rsidP="009A5B0B">
            <w:pPr>
              <w:pStyle w:val="texte-Tableaux"/>
            </w:pPr>
            <w:r w:rsidRPr="00537868">
              <w:t>[W]</w:t>
            </w:r>
          </w:p>
        </w:tc>
        <w:tc>
          <w:tcPr>
            <w:tcW w:w="2835" w:type="dxa"/>
            <w:vMerge/>
            <w:tcBorders>
              <w:left w:val="single" w:sz="8" w:space="0" w:color="auto"/>
            </w:tcBorders>
            <w:vAlign w:val="center"/>
          </w:tcPr>
          <w:p w14:paraId="4672E570" w14:textId="77777777" w:rsidR="00435989" w:rsidRPr="00537868" w:rsidRDefault="00435989" w:rsidP="009A5B0B"/>
        </w:tc>
      </w:tr>
      <w:tr w:rsidR="00435989" w:rsidRPr="00537868" w14:paraId="4C17EB3C" w14:textId="77777777" w:rsidTr="009A5B0B">
        <w:trPr>
          <w:trHeight w:val="454"/>
          <w:jc w:val="center"/>
        </w:trPr>
        <w:tc>
          <w:tcPr>
            <w:tcW w:w="2551" w:type="dxa"/>
            <w:tcBorders>
              <w:top w:val="single" w:sz="4" w:space="0" w:color="auto"/>
              <w:bottom w:val="single" w:sz="8" w:space="0" w:color="auto"/>
              <w:right w:val="single" w:sz="4" w:space="0" w:color="auto"/>
            </w:tcBorders>
            <w:vAlign w:val="center"/>
          </w:tcPr>
          <w:p w14:paraId="40AE03D0" w14:textId="761B6F18" w:rsidR="00435989" w:rsidRPr="00537868" w:rsidRDefault="00435989" w:rsidP="009A5B0B">
            <w:pPr>
              <w:pStyle w:val="texte-Tableaux"/>
            </w:pPr>
            <w:r w:rsidRPr="00537868">
              <w:t>Interrupteur</w:t>
            </w:r>
          </w:p>
        </w:tc>
        <w:tc>
          <w:tcPr>
            <w:tcW w:w="3118" w:type="dxa"/>
            <w:gridSpan w:val="2"/>
            <w:tcBorders>
              <w:left w:val="single" w:sz="4" w:space="0" w:color="auto"/>
              <w:right w:val="single" w:sz="8" w:space="0" w:color="auto"/>
            </w:tcBorders>
            <w:vAlign w:val="center"/>
          </w:tcPr>
          <w:p w14:paraId="7E902587" w14:textId="348BBA51" w:rsidR="00435989" w:rsidRPr="00537868" w:rsidRDefault="00435989" w:rsidP="009A5B0B">
            <w:pPr>
              <w:pStyle w:val="texte-Tableaux"/>
            </w:pPr>
            <w:r w:rsidRPr="00537868">
              <w:t>2 pos. / non-illuminé</w:t>
            </w:r>
            <w:r w:rsidRPr="00537868">
              <w:br/>
              <w:t>Disjoncteur thermique</w:t>
            </w:r>
          </w:p>
        </w:tc>
        <w:tc>
          <w:tcPr>
            <w:tcW w:w="2835" w:type="dxa"/>
            <w:vMerge/>
            <w:tcBorders>
              <w:left w:val="single" w:sz="8" w:space="0" w:color="auto"/>
            </w:tcBorders>
            <w:vAlign w:val="center"/>
          </w:tcPr>
          <w:p w14:paraId="7AFCB77B" w14:textId="77777777" w:rsidR="00435989" w:rsidRPr="00537868" w:rsidRDefault="00435989" w:rsidP="00435989">
            <w:pPr>
              <w:keepNext/>
            </w:pPr>
          </w:p>
        </w:tc>
      </w:tr>
    </w:tbl>
    <w:p w14:paraId="7E69239F" w14:textId="69B5F1A1" w:rsidR="00435989" w:rsidRPr="00537868" w:rsidRDefault="00435989">
      <w:pPr>
        <w:pStyle w:val="Lgende"/>
      </w:pPr>
      <w:bookmarkStart w:id="8" w:name="_Toc146055476"/>
      <w:r w:rsidRPr="00537868">
        <w:t xml:space="preserve">Tableau </w:t>
      </w:r>
      <w:fldSimple w:instr=" SEQ Tableau \* ARABIC ">
        <w:r w:rsidR="0082027A">
          <w:rPr>
            <w:noProof/>
          </w:rPr>
          <w:t>1</w:t>
        </w:r>
      </w:fldSimple>
      <w:r w:rsidRPr="00537868">
        <w:t xml:space="preserve"> : Caractéristiques principales de la prise IEC C14</w:t>
      </w:r>
      <w:bookmarkEnd w:id="8"/>
    </w:p>
    <w:p w14:paraId="7D997A2F" w14:textId="77777777" w:rsidR="001E09AA" w:rsidRPr="00537868" w:rsidRDefault="001E09AA" w:rsidP="001E09AA">
      <w:r w:rsidRPr="00537868">
        <w:t>Les connecteurs externes sont reliés à des borniers pour acheminer la phase et le neutre à travers le PCB, utilisés par le convertisseur AC/DC et la commutation via le relais</w:t>
      </w:r>
      <w:r w:rsidR="006926AF" w:rsidRPr="00537868">
        <w:t>.</w:t>
      </w:r>
    </w:p>
    <w:p w14:paraId="2ABB97AF" w14:textId="10DCB1B0" w:rsidR="006926AF" w:rsidRPr="00537868" w:rsidRDefault="006926AF" w:rsidP="001E09AA">
      <w:r w:rsidRPr="00537868">
        <w:t xml:space="preserve">La mise à la terre est établie directement de l'entrée à la sortie, le boîtier ou le circuit ne nécessitant pas de protection particulière. </w:t>
      </w:r>
      <w:r w:rsidR="001E09AA" w:rsidRPr="00537868">
        <w:t>Toutefois, les appareils connectés à la sortie doivent être mis à la terre par mesure de sécurité.</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6926AF" w:rsidRPr="00537868" w14:paraId="77334937"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9B6DC6D" w14:textId="7BB54E9E" w:rsidR="006926AF" w:rsidRPr="00537868" w:rsidRDefault="006926AF" w:rsidP="00EE450A">
            <w:pPr>
              <w:pStyle w:val="texte-Tableaux"/>
              <w:tabs>
                <w:tab w:val="right" w:pos="7939"/>
              </w:tabs>
            </w:pPr>
            <w:r w:rsidRPr="00537868">
              <w:t>Borniers</w:t>
            </w:r>
            <w:r w:rsidR="0059753C">
              <w:tab/>
            </w:r>
            <w:hyperlink r:id="rId14" w:history="1">
              <w:r w:rsidR="0059753C" w:rsidRPr="0006145D">
                <w:rPr>
                  <w:rStyle w:val="Lienhypertexte"/>
                </w:rPr>
                <w:t>Datasheet</w:t>
              </w:r>
            </w:hyperlink>
            <w:r w:rsidR="0059753C">
              <w:t xml:space="preserve"> </w:t>
            </w:r>
            <w:r w:rsidR="0006145D">
              <w:fldChar w:fldCharType="begin"/>
            </w:r>
            <w:r w:rsidR="0006145D">
              <w:instrText xml:space="preserve"> ADDIN ZOTERO_ITEM CSL_CITATION {"citationID":"YbMMEiry","properties":{"formattedCitation":"[2]","plainCitation":"[2]","noteIndex":0},"citationItems":[{"id":30,"uris":["http://zotero.org/users/10756185/items/GMLZ29TE"],"itemData":{"id":30,"type":"webpage","abstract":"Pins 2 to 12 | Pitch 5 mm | Order Samples Free of Charge &amp; Request Quotes Online | High Quality | Fast Delivery","title":"WR-TBL Series 401B - Würth Elektronik","URL":"https://www.we-online.com/en/components/products/TBL_5_00_401B_SCREWLESS_VERTICAL_ENTRY_2_0MM2_WIRES_6914017000XXB","accessed":{"date-parts":[["2023",9,18]]},"citation-key":"WRTBLSeries401B"}}],"schema":"https://github.com/citation-style-language/schema/raw/master/csl-citation.json"} </w:instrText>
            </w:r>
            <w:r w:rsidR="0006145D">
              <w:fldChar w:fldCharType="separate"/>
            </w:r>
            <w:r w:rsidR="0006145D" w:rsidRPr="0006145D">
              <w:t>[2]</w:t>
            </w:r>
            <w:r w:rsidR="0006145D">
              <w:fldChar w:fldCharType="end"/>
            </w:r>
          </w:p>
        </w:tc>
      </w:tr>
      <w:tr w:rsidR="006926AF" w:rsidRPr="00537868" w14:paraId="6DD8D5E3" w14:textId="77777777" w:rsidTr="009A5B0B">
        <w:trPr>
          <w:trHeight w:val="454"/>
          <w:jc w:val="center"/>
        </w:trPr>
        <w:tc>
          <w:tcPr>
            <w:tcW w:w="2551" w:type="dxa"/>
            <w:tcBorders>
              <w:top w:val="single" w:sz="8" w:space="0" w:color="auto"/>
              <w:bottom w:val="single" w:sz="4" w:space="0" w:color="auto"/>
              <w:right w:val="single" w:sz="4" w:space="0" w:color="auto"/>
            </w:tcBorders>
            <w:vAlign w:val="center"/>
          </w:tcPr>
          <w:p w14:paraId="058CBA7F" w14:textId="77777777" w:rsidR="006926AF" w:rsidRPr="00537868" w:rsidRDefault="006926AF" w:rsidP="009A5B0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02DB42D4" w14:textId="77777777" w:rsidR="006926AF" w:rsidRPr="00537868" w:rsidRDefault="006926AF" w:rsidP="009A5B0B">
            <w:pPr>
              <w:pStyle w:val="texte-Tableaux"/>
            </w:pPr>
            <w:r w:rsidRPr="00537868">
              <w:t>691401700002B</w:t>
            </w:r>
            <w:r w:rsidRPr="00537868">
              <w:br/>
              <w:t>691401700004B</w:t>
            </w:r>
          </w:p>
        </w:tc>
        <w:tc>
          <w:tcPr>
            <w:tcW w:w="2835" w:type="dxa"/>
            <w:vMerge w:val="restart"/>
            <w:tcBorders>
              <w:top w:val="single" w:sz="8" w:space="0" w:color="auto"/>
              <w:left w:val="single" w:sz="8" w:space="0" w:color="auto"/>
            </w:tcBorders>
            <w:vAlign w:val="center"/>
          </w:tcPr>
          <w:p w14:paraId="309F6455" w14:textId="77777777" w:rsidR="006926AF" w:rsidRPr="00537868" w:rsidRDefault="006926AF" w:rsidP="004E6E62">
            <w:pPr>
              <w:pStyle w:val="Image-centree"/>
            </w:pPr>
            <w:r w:rsidRPr="00537868">
              <w:rPr>
                <w:lang w:val="fr-CH" w:eastAsia="fr-CH"/>
              </w:rPr>
              <w:drawing>
                <wp:inline distT="0" distB="0" distL="0" distR="0" wp14:anchorId="7CE22E7A" wp14:editId="0C1DE8F2">
                  <wp:extent cx="1278026" cy="1141803"/>
                  <wp:effectExtent l="0" t="0" r="0" b="1270"/>
                  <wp:docPr id="5" name="Image 5" descr="Une image contenant jouet, plastiqu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jouet, plastique&#10;&#10;Description générée automatiquement"/>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287193" cy="1149993"/>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926AF" w:rsidRPr="00537868" w14:paraId="73BE4FD7"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32926179" w14:textId="77777777" w:rsidR="006926AF" w:rsidRPr="00537868" w:rsidRDefault="006926AF" w:rsidP="009A5B0B">
            <w:pPr>
              <w:pStyle w:val="texte-Tableaux"/>
            </w:pPr>
            <w:r w:rsidRPr="00537868">
              <w:t>Tension de fonctionnement</w:t>
            </w:r>
          </w:p>
        </w:tc>
        <w:tc>
          <w:tcPr>
            <w:tcW w:w="2268" w:type="dxa"/>
            <w:tcBorders>
              <w:left w:val="single" w:sz="4" w:space="0" w:color="auto"/>
            </w:tcBorders>
            <w:vAlign w:val="center"/>
          </w:tcPr>
          <w:p w14:paraId="34B22A1C" w14:textId="77777777" w:rsidR="006926AF" w:rsidRPr="00537868" w:rsidRDefault="006926AF" w:rsidP="009A5B0B">
            <w:pPr>
              <w:pStyle w:val="texte-Tableaux"/>
            </w:pPr>
            <w:r w:rsidRPr="00537868">
              <w:t>300 RMS</w:t>
            </w:r>
          </w:p>
        </w:tc>
        <w:tc>
          <w:tcPr>
            <w:tcW w:w="850" w:type="dxa"/>
            <w:tcBorders>
              <w:right w:val="single" w:sz="8" w:space="0" w:color="auto"/>
            </w:tcBorders>
            <w:vAlign w:val="center"/>
          </w:tcPr>
          <w:p w14:paraId="32065521" w14:textId="77777777" w:rsidR="006926AF" w:rsidRPr="00537868" w:rsidRDefault="006926AF" w:rsidP="009A5B0B">
            <w:pPr>
              <w:pStyle w:val="texte-Tableaux"/>
            </w:pPr>
            <w:r w:rsidRPr="00537868">
              <w:t>[VAC]</w:t>
            </w:r>
          </w:p>
        </w:tc>
        <w:tc>
          <w:tcPr>
            <w:tcW w:w="2835" w:type="dxa"/>
            <w:vMerge/>
            <w:tcBorders>
              <w:left w:val="single" w:sz="8" w:space="0" w:color="auto"/>
            </w:tcBorders>
            <w:vAlign w:val="center"/>
          </w:tcPr>
          <w:p w14:paraId="37FCAE7A" w14:textId="77777777" w:rsidR="006926AF" w:rsidRPr="00537868" w:rsidRDefault="006926AF" w:rsidP="009A5B0B"/>
        </w:tc>
      </w:tr>
      <w:tr w:rsidR="006926AF" w:rsidRPr="00537868" w14:paraId="4125082A"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6709DCEB" w14:textId="77777777" w:rsidR="006926AF" w:rsidRPr="00537868" w:rsidRDefault="006926AF" w:rsidP="009A5B0B">
            <w:pPr>
              <w:pStyle w:val="texte-Tableaux"/>
            </w:pPr>
            <w:r w:rsidRPr="00537868">
              <w:t>Courant de fonctionnement</w:t>
            </w:r>
          </w:p>
        </w:tc>
        <w:tc>
          <w:tcPr>
            <w:tcW w:w="2268" w:type="dxa"/>
            <w:tcBorders>
              <w:left w:val="single" w:sz="4" w:space="0" w:color="auto"/>
            </w:tcBorders>
            <w:vAlign w:val="center"/>
          </w:tcPr>
          <w:p w14:paraId="006D2048" w14:textId="77777777" w:rsidR="006926AF" w:rsidRPr="00537868" w:rsidRDefault="006926AF" w:rsidP="009A5B0B">
            <w:pPr>
              <w:pStyle w:val="texte-Tableaux"/>
            </w:pPr>
            <w:r w:rsidRPr="00537868">
              <w:t>10</w:t>
            </w:r>
          </w:p>
        </w:tc>
        <w:tc>
          <w:tcPr>
            <w:tcW w:w="850" w:type="dxa"/>
            <w:tcBorders>
              <w:right w:val="single" w:sz="8" w:space="0" w:color="auto"/>
            </w:tcBorders>
            <w:vAlign w:val="center"/>
          </w:tcPr>
          <w:p w14:paraId="757C15C3" w14:textId="77777777" w:rsidR="006926AF" w:rsidRPr="00537868" w:rsidRDefault="006926AF" w:rsidP="009A5B0B">
            <w:pPr>
              <w:pStyle w:val="texte-Tableaux"/>
            </w:pPr>
            <w:r w:rsidRPr="00537868">
              <w:t>[A]</w:t>
            </w:r>
          </w:p>
        </w:tc>
        <w:tc>
          <w:tcPr>
            <w:tcW w:w="2835" w:type="dxa"/>
            <w:vMerge/>
            <w:tcBorders>
              <w:left w:val="single" w:sz="8" w:space="0" w:color="auto"/>
            </w:tcBorders>
            <w:vAlign w:val="center"/>
          </w:tcPr>
          <w:p w14:paraId="345BCF1B" w14:textId="77777777" w:rsidR="006926AF" w:rsidRPr="00537868" w:rsidRDefault="006926AF" w:rsidP="009A5B0B"/>
        </w:tc>
      </w:tr>
      <w:tr w:rsidR="006926AF" w:rsidRPr="00537868" w14:paraId="19C02F45" w14:textId="77777777" w:rsidTr="009A5B0B">
        <w:trPr>
          <w:trHeight w:val="454"/>
          <w:jc w:val="center"/>
        </w:trPr>
        <w:tc>
          <w:tcPr>
            <w:tcW w:w="2551" w:type="dxa"/>
            <w:tcBorders>
              <w:top w:val="single" w:sz="4" w:space="0" w:color="auto"/>
              <w:bottom w:val="single" w:sz="8" w:space="0" w:color="auto"/>
              <w:right w:val="single" w:sz="4" w:space="0" w:color="auto"/>
            </w:tcBorders>
            <w:vAlign w:val="center"/>
          </w:tcPr>
          <w:p w14:paraId="44B7066E" w14:textId="77777777" w:rsidR="006926AF" w:rsidRPr="00537868" w:rsidRDefault="006926AF" w:rsidP="009A5B0B">
            <w:pPr>
              <w:pStyle w:val="texte-Tableaux"/>
            </w:pPr>
            <w:r w:rsidRPr="00537868">
              <w:t>Nombre de positions</w:t>
            </w:r>
          </w:p>
        </w:tc>
        <w:tc>
          <w:tcPr>
            <w:tcW w:w="2268" w:type="dxa"/>
            <w:tcBorders>
              <w:left w:val="single" w:sz="4" w:space="0" w:color="auto"/>
            </w:tcBorders>
            <w:vAlign w:val="center"/>
          </w:tcPr>
          <w:p w14:paraId="3C7E7544" w14:textId="77777777" w:rsidR="006926AF" w:rsidRPr="00537868" w:rsidRDefault="006926AF" w:rsidP="009A5B0B">
            <w:pPr>
              <w:pStyle w:val="texte-Tableaux"/>
            </w:pPr>
            <w:r w:rsidRPr="00537868">
              <w:t>2 &amp; 4</w:t>
            </w:r>
          </w:p>
        </w:tc>
        <w:tc>
          <w:tcPr>
            <w:tcW w:w="850" w:type="dxa"/>
            <w:tcBorders>
              <w:right w:val="single" w:sz="8" w:space="0" w:color="auto"/>
            </w:tcBorders>
            <w:vAlign w:val="center"/>
          </w:tcPr>
          <w:p w14:paraId="5A657A3C" w14:textId="77777777" w:rsidR="006926AF" w:rsidRPr="00537868" w:rsidRDefault="006926AF" w:rsidP="009A5B0B">
            <w:pPr>
              <w:pStyle w:val="texte-Tableaux"/>
            </w:pPr>
            <w:r w:rsidRPr="00537868">
              <w:t>[-]</w:t>
            </w:r>
          </w:p>
        </w:tc>
        <w:tc>
          <w:tcPr>
            <w:tcW w:w="2835" w:type="dxa"/>
            <w:vMerge/>
            <w:tcBorders>
              <w:left w:val="single" w:sz="8" w:space="0" w:color="auto"/>
            </w:tcBorders>
            <w:vAlign w:val="center"/>
          </w:tcPr>
          <w:p w14:paraId="020F230C" w14:textId="77777777" w:rsidR="006926AF" w:rsidRPr="00537868" w:rsidRDefault="006926AF" w:rsidP="00435989">
            <w:pPr>
              <w:keepNext/>
            </w:pPr>
          </w:p>
        </w:tc>
      </w:tr>
    </w:tbl>
    <w:p w14:paraId="05BBE99E" w14:textId="04635884" w:rsidR="00435989" w:rsidRPr="00537868" w:rsidRDefault="00435989">
      <w:pPr>
        <w:pStyle w:val="Lgende"/>
      </w:pPr>
      <w:bookmarkStart w:id="9" w:name="_Toc146055477"/>
      <w:r w:rsidRPr="00537868">
        <w:t xml:space="preserve">Tableau </w:t>
      </w:r>
      <w:fldSimple w:instr=" SEQ Tableau \* ARABIC ">
        <w:r w:rsidR="0082027A">
          <w:rPr>
            <w:noProof/>
          </w:rPr>
          <w:t>2</w:t>
        </w:r>
      </w:fldSimple>
      <w:r w:rsidRPr="00537868">
        <w:t xml:space="preserve"> : Caractéristiques principales des borniers</w:t>
      </w:r>
      <w:bookmarkEnd w:id="9"/>
    </w:p>
    <w:p w14:paraId="0E081BBB" w14:textId="78950BA3" w:rsidR="006926AF" w:rsidRPr="00537868" w:rsidRDefault="00435989" w:rsidP="008211FE">
      <w:r w:rsidRPr="00537868">
        <w:t xml:space="preserve">Tous les composants ci-dessus sont conçus pour supporter le courant </w:t>
      </w:r>
      <w:r w:rsidR="001E09AA" w:rsidRPr="00537868">
        <w:t>maximal</w:t>
      </w:r>
      <w:r w:rsidRPr="00537868">
        <w:t xml:space="preserve"> d'une prise électrique </w:t>
      </w:r>
      <w:r w:rsidR="001E09AA" w:rsidRPr="00537868">
        <w:t xml:space="preserve">standard </w:t>
      </w:r>
      <w:r w:rsidRPr="00537868">
        <w:t>(10A) ainsi que la tension du réseau (230VAC RMS).</w:t>
      </w:r>
      <w:r w:rsidR="006926AF" w:rsidRPr="00537868">
        <w:br w:type="page"/>
      </w:r>
    </w:p>
    <w:p w14:paraId="2C39A39D" w14:textId="6A23E531" w:rsidR="00600202" w:rsidRPr="00537868" w:rsidRDefault="006926AF" w:rsidP="00D97689">
      <w:pPr>
        <w:pStyle w:val="Titre2"/>
      </w:pPr>
      <w:bookmarkStart w:id="10" w:name="_Toc145974046"/>
      <w:r w:rsidRPr="00537868">
        <w:lastRenderedPageBreak/>
        <w:t>Convertisseur AC/DC</w:t>
      </w:r>
      <w:bookmarkEnd w:id="10"/>
    </w:p>
    <w:p w14:paraId="642CCFDD" w14:textId="1E32288E" w:rsidR="00F72F0E" w:rsidRPr="00537868" w:rsidRDefault="00F72F0E" w:rsidP="00036971">
      <w:r w:rsidRPr="00537868">
        <w:t>L’appareil étant directement alimenté à partir du réseau électrique, il est nécessaire d'employer un convertisseur AC/DC afin de fournir la tension nécessaire au circuit.</w:t>
      </w:r>
    </w:p>
    <w:p w14:paraId="49D9D9BC" w14:textId="58AD3AA1" w:rsidR="0055025A" w:rsidRPr="00537868" w:rsidRDefault="0055025A" w:rsidP="00036971">
      <w:r w:rsidRPr="00537868">
        <w:t xml:space="preserve">La tension du circuit a été fixée à +3,3 [VDC] car </w:t>
      </w:r>
      <w:r w:rsidR="00D1731F" w:rsidRPr="00537868">
        <w:t>elle est nécessaire aux</w:t>
      </w:r>
      <w:r w:rsidRPr="00537868">
        <w:t xml:space="preserve"> principaux composants, </w:t>
      </w:r>
      <w:r w:rsidR="00D1731F" w:rsidRPr="00537868">
        <w:t>tel que</w:t>
      </w:r>
      <w:r w:rsidRPr="00537868">
        <w:t xml:space="preserve"> le microcontrôleur </w:t>
      </w:r>
      <w:r w:rsidR="00D1731F" w:rsidRPr="00537868">
        <w:t>ou</w:t>
      </w:r>
      <w:r w:rsidRPr="00537868">
        <w:t xml:space="preserve"> le module RFID. </w:t>
      </w:r>
      <w:r w:rsidR="00D1731F" w:rsidRPr="00537868">
        <w:t>Celle-ci</w:t>
      </w:r>
      <w:r w:rsidRPr="00537868">
        <w:t xml:space="preserve"> </w:t>
      </w:r>
      <w:r w:rsidR="00D1731F" w:rsidRPr="00537868">
        <w:t>étant</w:t>
      </w:r>
      <w:r w:rsidRPr="00537868">
        <w:t xml:space="preserve"> suffisante pour l'ensemble du circuit, un convertisseur AC/DC spécifique à cette tension a été sélectionné.</w:t>
      </w:r>
    </w:p>
    <w:p w14:paraId="7CEFA647" w14:textId="5647875A" w:rsidR="00DF2BD4" w:rsidRPr="00537868" w:rsidRDefault="00DB5C8C" w:rsidP="00036971">
      <w:r w:rsidRPr="00537868">
        <w:t xml:space="preserve">Le courant maximal nécessaire a été déterminé en se basant sur les </w:t>
      </w:r>
      <w:proofErr w:type="spellStart"/>
      <w:r w:rsidRPr="00537868">
        <w:t>datasheets</w:t>
      </w:r>
      <w:proofErr w:type="spellEnd"/>
      <w:r w:rsidRPr="00537868">
        <w:t xml:space="preserve"> des composants, en tenant compte du scénario le plus exigeant, avec une marge de sécurité de 10% en cas d’imprévus</w:t>
      </w:r>
      <w:r w:rsidR="00A96FF3" w:rsidRPr="00537868">
        <w:t xml:space="preserve"> (</w:t>
      </w:r>
      <w:r w:rsidR="00302BBE" w:rsidRPr="00537868">
        <w:fldChar w:fldCharType="begin"/>
      </w:r>
      <w:r w:rsidR="00302BBE" w:rsidRPr="00537868">
        <w:instrText xml:space="preserve"> REF _Ref145857050 \h </w:instrText>
      </w:r>
      <w:r w:rsidR="00302BBE" w:rsidRPr="00537868">
        <w:fldChar w:fldCharType="separate"/>
      </w:r>
      <w:r w:rsidR="004E5D5C">
        <w:rPr>
          <w:b/>
          <w:bCs/>
          <w:lang w:val="fr-FR"/>
        </w:rPr>
        <w:t>Erreur ! Source du renvoi introuvable.</w:t>
      </w:r>
      <w:r w:rsidR="00302BBE" w:rsidRPr="00537868">
        <w:fldChar w:fldCharType="end"/>
      </w:r>
      <w:r w:rsidR="00A96FF3" w:rsidRPr="00537868">
        <w:t>).</w:t>
      </w:r>
    </w:p>
    <w:p w14:paraId="3D6E221E" w14:textId="14DA0AA8" w:rsidR="00B07C1D" w:rsidRPr="00537868" w:rsidRDefault="00B07C1D" w:rsidP="00B07C1D">
      <w:r w:rsidRPr="00537868">
        <w:t xml:space="preserve">Le module choisi </w:t>
      </w:r>
      <w:r w:rsidR="000550B3" w:rsidRPr="00537868">
        <w:t>(</w:t>
      </w:r>
      <w:r w:rsidR="00302BBE" w:rsidRPr="00537868">
        <w:fldChar w:fldCharType="begin"/>
      </w:r>
      <w:r w:rsidR="00302BBE" w:rsidRPr="00537868">
        <w:instrText xml:space="preserve"> REF _Ref145059169 \h </w:instrText>
      </w:r>
      <w:r w:rsidR="00302BBE" w:rsidRPr="00537868">
        <w:fldChar w:fldCharType="separate"/>
      </w:r>
      <w:r w:rsidR="004E5D5C" w:rsidRPr="00537868">
        <w:t xml:space="preserve">Tableau </w:t>
      </w:r>
      <w:r w:rsidR="004E5D5C">
        <w:rPr>
          <w:noProof/>
        </w:rPr>
        <w:t>4</w:t>
      </w:r>
      <w:r w:rsidR="00302BBE" w:rsidRPr="00537868">
        <w:fldChar w:fldCharType="end"/>
      </w:r>
      <w:r w:rsidR="000550B3" w:rsidRPr="00537868">
        <w:t xml:space="preserve">) </w:t>
      </w:r>
      <w:r w:rsidRPr="00537868">
        <w:t xml:space="preserve">permet de satisfaire </w:t>
      </w:r>
      <w:r w:rsidR="00302BBE" w:rsidRPr="00537868">
        <w:t xml:space="preserve">la tension et </w:t>
      </w:r>
      <w:r w:rsidRPr="00537868">
        <w:t>le courant maximal requis. Il ne nécessite pas de composants externes et se distingue de ces concurrents par sa taille et sa disponibilité par rapport à son prix.</w:t>
      </w:r>
    </w:p>
    <w:p w14:paraId="418A1EF9" w14:textId="2C4AF870" w:rsidR="00B07C1D" w:rsidRPr="00537868" w:rsidRDefault="00B07C1D" w:rsidP="00B07C1D">
      <w:r w:rsidRPr="00537868">
        <w:t>Le module intègre des protections contre les surtensions, les courts-circuits, et un fusible. Le fabricant garantit la conformité aux normes d'émission de bruit. Bien que son rendement soit relativement bas en utilisation intensive, il se montre plus efficace en cas de faible consommation.</w:t>
      </w:r>
    </w:p>
    <w:p w14:paraId="5EBBB1FE" w14:textId="5647E230" w:rsidR="00B07C1D" w:rsidRPr="00537868" w:rsidRDefault="000550B3" w:rsidP="00B07C1D">
      <w:r w:rsidRPr="00537868">
        <w:t>Une attention particulière est nécessaire en cas de développements futurs impliquant des technologies RFID proches de la fréquence de fonctionnement de 130 [kHz]. Les badges actuellement utilisés dans le projet ne se situent pas dans cette plage de fréquence.</w:t>
      </w:r>
    </w:p>
    <w:p w14:paraId="0D4520D0" w14:textId="5F8EF750" w:rsidR="000550B3" w:rsidRDefault="000550B3" w:rsidP="00B07C1D">
      <w:r w:rsidRPr="00537868">
        <w:t>Des condensateurs ont été ajoutés en sortie du circuit pour garantir la stabilité de la tension. Les valeurs ont été choisies de manière arbitraire.</w:t>
      </w:r>
    </w:p>
    <w:tbl>
      <w:tblPr>
        <w:tblW w:w="7220" w:type="dxa"/>
        <w:jc w:val="center"/>
        <w:tblCellMar>
          <w:left w:w="70" w:type="dxa"/>
          <w:right w:w="70" w:type="dxa"/>
        </w:tblCellMar>
        <w:tblLook w:val="04A0" w:firstRow="1" w:lastRow="0" w:firstColumn="1" w:lastColumn="0" w:noHBand="0" w:noVBand="1"/>
      </w:tblPr>
      <w:tblGrid>
        <w:gridCol w:w="3034"/>
        <w:gridCol w:w="2526"/>
        <w:gridCol w:w="1660"/>
      </w:tblGrid>
      <w:tr w:rsidR="00EE450A" w:rsidRPr="00EE450A" w14:paraId="0EA81297" w14:textId="77777777" w:rsidTr="004E5D5C">
        <w:trPr>
          <w:trHeight w:val="300"/>
          <w:jc w:val="center"/>
        </w:trPr>
        <w:tc>
          <w:tcPr>
            <w:tcW w:w="5560" w:type="dxa"/>
            <w:gridSpan w:val="2"/>
            <w:tcBorders>
              <w:top w:val="single" w:sz="8" w:space="0" w:color="auto"/>
              <w:left w:val="single" w:sz="8" w:space="0" w:color="auto"/>
              <w:bottom w:val="single" w:sz="8" w:space="0" w:color="000000"/>
              <w:right w:val="single" w:sz="4" w:space="0" w:color="auto"/>
            </w:tcBorders>
            <w:shd w:val="clear" w:color="auto" w:fill="F7CAAC" w:themeFill="accent2" w:themeFillTint="66"/>
            <w:vAlign w:val="center"/>
            <w:hideMark/>
          </w:tcPr>
          <w:p w14:paraId="1D00266F" w14:textId="5F335AC1" w:rsidR="00EE450A" w:rsidRPr="00EE450A" w:rsidRDefault="00EE450A" w:rsidP="00EE450A">
            <w:pPr>
              <w:pStyle w:val="texte-Tableaux"/>
              <w:rPr>
                <w:lang w:eastAsia="fr-CH"/>
              </w:rPr>
            </w:pPr>
            <w:r w:rsidRPr="00EE450A">
              <w:rPr>
                <w:lang w:eastAsia="fr-CH"/>
              </w:rPr>
              <w:t>Estimation du courant</w:t>
            </w:r>
            <w:r>
              <w:rPr>
                <w:lang w:eastAsia="fr-CH"/>
              </w:rPr>
              <w:t xml:space="preserve"> maximal</w:t>
            </w:r>
          </w:p>
        </w:tc>
        <w:tc>
          <w:tcPr>
            <w:tcW w:w="1660" w:type="dxa"/>
            <w:tcBorders>
              <w:top w:val="single" w:sz="8" w:space="0" w:color="auto"/>
              <w:left w:val="nil"/>
              <w:bottom w:val="single" w:sz="8" w:space="0" w:color="auto"/>
              <w:right w:val="single" w:sz="8" w:space="0" w:color="auto"/>
            </w:tcBorders>
            <w:shd w:val="clear" w:color="auto" w:fill="F7CAAC" w:themeFill="accent2" w:themeFillTint="66"/>
            <w:noWrap/>
            <w:vAlign w:val="center"/>
            <w:hideMark/>
          </w:tcPr>
          <w:p w14:paraId="29CF3EC7" w14:textId="77777777" w:rsidR="00EE450A" w:rsidRPr="00EE450A" w:rsidRDefault="00EE450A" w:rsidP="00EE450A">
            <w:pPr>
              <w:pStyle w:val="texte-Tableaux"/>
              <w:jc w:val="right"/>
              <w:rPr>
                <w:lang w:eastAsia="fr-CH"/>
              </w:rPr>
            </w:pPr>
            <w:r w:rsidRPr="00EE450A">
              <w:rPr>
                <w:lang w:eastAsia="fr-CH"/>
              </w:rPr>
              <w:t>[mA]</w:t>
            </w:r>
          </w:p>
        </w:tc>
      </w:tr>
      <w:tr w:rsidR="00EE450A" w:rsidRPr="00EE450A" w14:paraId="628EBC1B" w14:textId="77777777" w:rsidTr="004E5D5C">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60DDEA78" w14:textId="77777777" w:rsidR="00EE450A" w:rsidRPr="00EE450A" w:rsidRDefault="00EE450A" w:rsidP="00EE450A">
            <w:pPr>
              <w:pStyle w:val="texte-Tableaux"/>
              <w:rPr>
                <w:lang w:eastAsia="fr-CH"/>
              </w:rPr>
            </w:pPr>
            <w:r w:rsidRPr="00EE450A">
              <w:rPr>
                <w:lang w:eastAsia="fr-CH"/>
              </w:rPr>
              <w:t>Microcontrôleur</w:t>
            </w:r>
          </w:p>
        </w:tc>
        <w:tc>
          <w:tcPr>
            <w:tcW w:w="2526" w:type="dxa"/>
            <w:tcBorders>
              <w:top w:val="single" w:sz="8" w:space="0" w:color="auto"/>
              <w:left w:val="nil"/>
              <w:bottom w:val="single" w:sz="4" w:space="0" w:color="auto"/>
              <w:right w:val="single" w:sz="4" w:space="0" w:color="auto"/>
            </w:tcBorders>
            <w:shd w:val="clear" w:color="auto" w:fill="auto"/>
            <w:noWrap/>
            <w:vAlign w:val="center"/>
            <w:hideMark/>
          </w:tcPr>
          <w:p w14:paraId="3C78DF9A" w14:textId="77777777" w:rsidR="00EE450A" w:rsidRPr="00EE450A" w:rsidRDefault="00EE450A" w:rsidP="00EE450A">
            <w:pPr>
              <w:pStyle w:val="texte-Tableaux"/>
              <w:rPr>
                <w:lang w:eastAsia="fr-CH"/>
              </w:rPr>
            </w:pPr>
            <w:r w:rsidRPr="00EE450A">
              <w:rPr>
                <w:lang w:eastAsia="fr-CH"/>
              </w:rPr>
              <w:t>PIC32</w:t>
            </w:r>
          </w:p>
        </w:tc>
        <w:tc>
          <w:tcPr>
            <w:tcW w:w="1660" w:type="dxa"/>
            <w:tcBorders>
              <w:top w:val="nil"/>
              <w:left w:val="nil"/>
              <w:bottom w:val="single" w:sz="4" w:space="0" w:color="auto"/>
              <w:right w:val="single" w:sz="8" w:space="0" w:color="auto"/>
            </w:tcBorders>
            <w:shd w:val="clear" w:color="auto" w:fill="auto"/>
            <w:noWrap/>
            <w:vAlign w:val="center"/>
            <w:hideMark/>
          </w:tcPr>
          <w:p w14:paraId="0426E0E7"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0B2B1300" w14:textId="77777777" w:rsidTr="00EE450A">
        <w:trPr>
          <w:trHeight w:val="300"/>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18D34EDF" w14:textId="77777777" w:rsidR="00EE450A" w:rsidRPr="00EE450A" w:rsidRDefault="00EE450A" w:rsidP="00EE450A">
            <w:pPr>
              <w:pStyle w:val="texte-Tableaux"/>
              <w:rPr>
                <w:lang w:eastAsia="fr-CH"/>
              </w:rPr>
            </w:pPr>
            <w:r w:rsidRPr="00EE450A">
              <w:rPr>
                <w:lang w:eastAsia="fr-CH"/>
              </w:rPr>
              <w:t>Modules RFID</w:t>
            </w:r>
          </w:p>
        </w:tc>
        <w:tc>
          <w:tcPr>
            <w:tcW w:w="2526" w:type="dxa"/>
            <w:tcBorders>
              <w:top w:val="nil"/>
              <w:left w:val="nil"/>
              <w:bottom w:val="single" w:sz="4" w:space="0" w:color="auto"/>
              <w:right w:val="single" w:sz="4" w:space="0" w:color="auto"/>
            </w:tcBorders>
            <w:shd w:val="clear" w:color="auto" w:fill="auto"/>
            <w:noWrap/>
            <w:vAlign w:val="center"/>
            <w:hideMark/>
          </w:tcPr>
          <w:p w14:paraId="7D858C89" w14:textId="77777777" w:rsidR="00EE450A" w:rsidRPr="00EE450A" w:rsidRDefault="00EE450A" w:rsidP="00EE450A">
            <w:pPr>
              <w:pStyle w:val="texte-Tableaux"/>
              <w:rPr>
                <w:lang w:eastAsia="fr-CH"/>
              </w:rPr>
            </w:pPr>
            <w:r w:rsidRPr="00EE450A">
              <w:rPr>
                <w:lang w:eastAsia="fr-CH"/>
              </w:rPr>
              <w:t>CHILLI UART</w:t>
            </w:r>
          </w:p>
        </w:tc>
        <w:tc>
          <w:tcPr>
            <w:tcW w:w="1660" w:type="dxa"/>
            <w:tcBorders>
              <w:top w:val="nil"/>
              <w:left w:val="nil"/>
              <w:bottom w:val="single" w:sz="4" w:space="0" w:color="auto"/>
              <w:right w:val="single" w:sz="8" w:space="0" w:color="auto"/>
            </w:tcBorders>
            <w:shd w:val="clear" w:color="auto" w:fill="auto"/>
            <w:noWrap/>
            <w:vAlign w:val="center"/>
            <w:hideMark/>
          </w:tcPr>
          <w:p w14:paraId="076D6792"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5917C167"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0E849B01" w14:textId="77777777" w:rsidR="00EE450A" w:rsidRPr="00EE450A" w:rsidRDefault="00EE450A" w:rsidP="00EE450A">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103B2B17" w14:textId="77777777" w:rsidR="00EE450A" w:rsidRPr="00EE450A" w:rsidRDefault="00EE450A" w:rsidP="00EE450A">
            <w:pPr>
              <w:pStyle w:val="texte-Tableaux"/>
              <w:rPr>
                <w:lang w:eastAsia="fr-CH"/>
              </w:rPr>
            </w:pPr>
            <w:r w:rsidRPr="00EE450A">
              <w:rPr>
                <w:lang w:eastAsia="fr-CH"/>
              </w:rPr>
              <w:t>RFID CLICK</w:t>
            </w:r>
          </w:p>
        </w:tc>
        <w:tc>
          <w:tcPr>
            <w:tcW w:w="1660" w:type="dxa"/>
            <w:tcBorders>
              <w:top w:val="nil"/>
              <w:left w:val="nil"/>
              <w:bottom w:val="single" w:sz="4" w:space="0" w:color="auto"/>
              <w:right w:val="single" w:sz="8" w:space="0" w:color="auto"/>
            </w:tcBorders>
            <w:shd w:val="clear" w:color="auto" w:fill="auto"/>
            <w:noWrap/>
            <w:vAlign w:val="center"/>
            <w:hideMark/>
          </w:tcPr>
          <w:p w14:paraId="48F0CDE6" w14:textId="77777777" w:rsidR="00EE450A" w:rsidRPr="00EE450A" w:rsidRDefault="00EE450A" w:rsidP="00EE450A">
            <w:pPr>
              <w:pStyle w:val="texte-Tableaux"/>
              <w:jc w:val="right"/>
              <w:rPr>
                <w:lang w:eastAsia="fr-CH"/>
              </w:rPr>
            </w:pPr>
            <w:r w:rsidRPr="00EE450A">
              <w:rPr>
                <w:lang w:eastAsia="fr-CH"/>
              </w:rPr>
              <w:t>100</w:t>
            </w:r>
          </w:p>
        </w:tc>
      </w:tr>
      <w:tr w:rsidR="00EE450A" w:rsidRPr="00EE450A" w14:paraId="4AED19BF"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F6365E1" w14:textId="77777777" w:rsidR="00EE450A" w:rsidRPr="00EE450A" w:rsidRDefault="00EE450A" w:rsidP="00EE450A">
            <w:pPr>
              <w:pStyle w:val="texte-Tableaux"/>
              <w:rPr>
                <w:lang w:eastAsia="fr-CH"/>
              </w:rPr>
            </w:pPr>
            <w:r w:rsidRPr="00EE450A">
              <w:rPr>
                <w:lang w:eastAsia="fr-CH"/>
              </w:rPr>
              <w:t xml:space="preserve">Module </w:t>
            </w:r>
            <w:proofErr w:type="spellStart"/>
            <w:r w:rsidRPr="00EE450A">
              <w:rPr>
                <w:lang w:eastAsia="fr-CH"/>
              </w:rPr>
              <w:t>Wi-fi</w:t>
            </w:r>
            <w:proofErr w:type="spellEnd"/>
          </w:p>
        </w:tc>
        <w:tc>
          <w:tcPr>
            <w:tcW w:w="2526" w:type="dxa"/>
            <w:tcBorders>
              <w:top w:val="nil"/>
              <w:left w:val="nil"/>
              <w:bottom w:val="single" w:sz="4" w:space="0" w:color="auto"/>
              <w:right w:val="single" w:sz="4" w:space="0" w:color="auto"/>
            </w:tcBorders>
            <w:shd w:val="clear" w:color="auto" w:fill="auto"/>
            <w:noWrap/>
            <w:vAlign w:val="center"/>
            <w:hideMark/>
          </w:tcPr>
          <w:p w14:paraId="2348644C" w14:textId="77777777" w:rsidR="00EE450A" w:rsidRPr="00EE450A" w:rsidRDefault="00EE450A" w:rsidP="00EE450A">
            <w:pPr>
              <w:pStyle w:val="texte-Tableaux"/>
              <w:rPr>
                <w:lang w:eastAsia="fr-CH"/>
              </w:rPr>
            </w:pPr>
            <w:r w:rsidRPr="00EE450A">
              <w:rPr>
                <w:lang w:eastAsia="fr-CH"/>
              </w:rPr>
              <w:t>ESP32-C3-WROOM</w:t>
            </w:r>
          </w:p>
        </w:tc>
        <w:tc>
          <w:tcPr>
            <w:tcW w:w="1660" w:type="dxa"/>
            <w:tcBorders>
              <w:top w:val="nil"/>
              <w:left w:val="nil"/>
              <w:bottom w:val="single" w:sz="4" w:space="0" w:color="auto"/>
              <w:right w:val="single" w:sz="8" w:space="0" w:color="auto"/>
            </w:tcBorders>
            <w:shd w:val="clear" w:color="auto" w:fill="auto"/>
            <w:noWrap/>
            <w:vAlign w:val="center"/>
            <w:hideMark/>
          </w:tcPr>
          <w:p w14:paraId="2B3C7F51" w14:textId="77777777" w:rsidR="00EE450A" w:rsidRPr="00EE450A" w:rsidRDefault="00EE450A" w:rsidP="00EE450A">
            <w:pPr>
              <w:pStyle w:val="texte-Tableaux"/>
              <w:jc w:val="right"/>
              <w:rPr>
                <w:lang w:eastAsia="fr-CH"/>
              </w:rPr>
            </w:pPr>
            <w:r w:rsidRPr="00EE450A">
              <w:rPr>
                <w:lang w:eastAsia="fr-CH"/>
              </w:rPr>
              <w:t>345</w:t>
            </w:r>
          </w:p>
        </w:tc>
      </w:tr>
      <w:tr w:rsidR="00EE450A" w:rsidRPr="00EE450A" w14:paraId="7DBDD11B"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05018DA1" w14:textId="77777777" w:rsidR="00EE450A" w:rsidRPr="00EE450A" w:rsidRDefault="00EE450A" w:rsidP="00EE450A">
            <w:pPr>
              <w:pStyle w:val="texte-Tableaux"/>
              <w:rPr>
                <w:lang w:eastAsia="fr-CH"/>
              </w:rPr>
            </w:pPr>
            <w:r w:rsidRPr="00EE450A">
              <w:rPr>
                <w:lang w:eastAsia="fr-CH"/>
              </w:rPr>
              <w:t>Module Ethernet</w:t>
            </w:r>
          </w:p>
        </w:tc>
        <w:tc>
          <w:tcPr>
            <w:tcW w:w="2526" w:type="dxa"/>
            <w:tcBorders>
              <w:top w:val="nil"/>
              <w:left w:val="nil"/>
              <w:bottom w:val="single" w:sz="4" w:space="0" w:color="auto"/>
              <w:right w:val="single" w:sz="4" w:space="0" w:color="auto"/>
            </w:tcBorders>
            <w:shd w:val="clear" w:color="auto" w:fill="auto"/>
            <w:noWrap/>
            <w:vAlign w:val="center"/>
            <w:hideMark/>
          </w:tcPr>
          <w:p w14:paraId="27A319C7" w14:textId="77777777" w:rsidR="00EE450A" w:rsidRPr="00EE450A" w:rsidRDefault="00EE450A" w:rsidP="00EE450A">
            <w:pPr>
              <w:pStyle w:val="texte-Tableaux"/>
              <w:rPr>
                <w:lang w:eastAsia="fr-CH"/>
              </w:rPr>
            </w:pPr>
            <w:r w:rsidRPr="00EE450A">
              <w:rPr>
                <w:lang w:eastAsia="fr-CH"/>
              </w:rPr>
              <w:t>Module Ethernet</w:t>
            </w:r>
          </w:p>
        </w:tc>
        <w:tc>
          <w:tcPr>
            <w:tcW w:w="1660" w:type="dxa"/>
            <w:tcBorders>
              <w:top w:val="nil"/>
              <w:left w:val="nil"/>
              <w:bottom w:val="single" w:sz="4" w:space="0" w:color="auto"/>
              <w:right w:val="single" w:sz="8" w:space="0" w:color="auto"/>
            </w:tcBorders>
            <w:shd w:val="clear" w:color="auto" w:fill="auto"/>
            <w:noWrap/>
            <w:vAlign w:val="center"/>
            <w:hideMark/>
          </w:tcPr>
          <w:p w14:paraId="3720BB4A" w14:textId="77777777" w:rsidR="00EE450A" w:rsidRPr="00EE450A" w:rsidRDefault="00EE450A" w:rsidP="00EE450A">
            <w:pPr>
              <w:pStyle w:val="texte-Tableaux"/>
              <w:jc w:val="right"/>
              <w:rPr>
                <w:lang w:eastAsia="fr-CH"/>
              </w:rPr>
            </w:pPr>
            <w:r w:rsidRPr="00EE450A">
              <w:rPr>
                <w:lang w:eastAsia="fr-CH"/>
              </w:rPr>
              <w:t>220</w:t>
            </w:r>
          </w:p>
        </w:tc>
      </w:tr>
      <w:tr w:rsidR="00EE450A" w:rsidRPr="00EE450A" w14:paraId="3AC0A08A" w14:textId="77777777" w:rsidTr="00EE450A">
        <w:trPr>
          <w:trHeight w:val="300"/>
          <w:jc w:val="center"/>
        </w:trPr>
        <w:tc>
          <w:tcPr>
            <w:tcW w:w="3034" w:type="dxa"/>
            <w:tcBorders>
              <w:top w:val="nil"/>
              <w:left w:val="single" w:sz="8" w:space="0" w:color="auto"/>
              <w:bottom w:val="single" w:sz="4" w:space="0" w:color="auto"/>
              <w:right w:val="single" w:sz="4" w:space="0" w:color="auto"/>
            </w:tcBorders>
            <w:shd w:val="clear" w:color="auto" w:fill="auto"/>
            <w:noWrap/>
            <w:vAlign w:val="center"/>
            <w:hideMark/>
          </w:tcPr>
          <w:p w14:paraId="760C0718" w14:textId="77777777" w:rsidR="00EE450A" w:rsidRPr="00EE450A" w:rsidRDefault="00EE450A" w:rsidP="00EE450A">
            <w:pPr>
              <w:pStyle w:val="texte-Tableaux"/>
              <w:rPr>
                <w:lang w:eastAsia="fr-CH"/>
              </w:rPr>
            </w:pPr>
            <w:r w:rsidRPr="00EE450A">
              <w:rPr>
                <w:lang w:eastAsia="fr-CH"/>
              </w:rPr>
              <w:t>Commutation 230VAC</w:t>
            </w:r>
          </w:p>
        </w:tc>
        <w:tc>
          <w:tcPr>
            <w:tcW w:w="2526" w:type="dxa"/>
            <w:tcBorders>
              <w:top w:val="nil"/>
              <w:left w:val="nil"/>
              <w:bottom w:val="single" w:sz="4" w:space="0" w:color="auto"/>
              <w:right w:val="single" w:sz="4" w:space="0" w:color="auto"/>
            </w:tcBorders>
            <w:shd w:val="clear" w:color="auto" w:fill="auto"/>
            <w:noWrap/>
            <w:vAlign w:val="center"/>
            <w:hideMark/>
          </w:tcPr>
          <w:p w14:paraId="46792186" w14:textId="77777777" w:rsidR="00EE450A" w:rsidRPr="00EE450A" w:rsidRDefault="00EE450A" w:rsidP="00EE450A">
            <w:pPr>
              <w:pStyle w:val="texte-Tableaux"/>
              <w:rPr>
                <w:lang w:eastAsia="fr-CH"/>
              </w:rPr>
            </w:pPr>
            <w:r w:rsidRPr="00EE450A">
              <w:rPr>
                <w:lang w:eastAsia="fr-CH"/>
              </w:rPr>
              <w:t>Relai 230V</w:t>
            </w:r>
          </w:p>
        </w:tc>
        <w:tc>
          <w:tcPr>
            <w:tcW w:w="1660" w:type="dxa"/>
            <w:tcBorders>
              <w:top w:val="nil"/>
              <w:left w:val="nil"/>
              <w:bottom w:val="single" w:sz="4" w:space="0" w:color="auto"/>
              <w:right w:val="single" w:sz="8" w:space="0" w:color="auto"/>
            </w:tcBorders>
            <w:shd w:val="clear" w:color="auto" w:fill="auto"/>
            <w:noWrap/>
            <w:vAlign w:val="center"/>
            <w:hideMark/>
          </w:tcPr>
          <w:p w14:paraId="3007EA9F" w14:textId="77777777" w:rsidR="00EE450A" w:rsidRPr="00EE450A" w:rsidRDefault="00EE450A" w:rsidP="00EE450A">
            <w:pPr>
              <w:pStyle w:val="texte-Tableaux"/>
              <w:jc w:val="right"/>
              <w:rPr>
                <w:lang w:eastAsia="fr-CH"/>
              </w:rPr>
            </w:pPr>
            <w:r w:rsidRPr="00EE450A">
              <w:rPr>
                <w:lang w:eastAsia="fr-CH"/>
              </w:rPr>
              <w:t>140</w:t>
            </w:r>
          </w:p>
        </w:tc>
      </w:tr>
      <w:tr w:rsidR="00EE450A" w:rsidRPr="00EE450A" w14:paraId="1A418842" w14:textId="77777777" w:rsidTr="00EE450A">
        <w:trPr>
          <w:trHeight w:val="300"/>
          <w:jc w:val="center"/>
        </w:trPr>
        <w:tc>
          <w:tcPr>
            <w:tcW w:w="3034" w:type="dxa"/>
            <w:vMerge w:val="restart"/>
            <w:tcBorders>
              <w:top w:val="nil"/>
              <w:left w:val="single" w:sz="8" w:space="0" w:color="auto"/>
              <w:bottom w:val="single" w:sz="4" w:space="0" w:color="auto"/>
              <w:right w:val="single" w:sz="4" w:space="0" w:color="auto"/>
            </w:tcBorders>
            <w:shd w:val="clear" w:color="auto" w:fill="auto"/>
            <w:noWrap/>
            <w:vAlign w:val="center"/>
            <w:hideMark/>
          </w:tcPr>
          <w:p w14:paraId="0ADBB29D" w14:textId="77777777" w:rsidR="00EE450A" w:rsidRPr="00EE450A" w:rsidRDefault="00EE450A" w:rsidP="00EE450A">
            <w:pPr>
              <w:pStyle w:val="texte-Tableaux"/>
              <w:rPr>
                <w:lang w:eastAsia="fr-CH"/>
              </w:rPr>
            </w:pPr>
            <w:r w:rsidRPr="00EE450A">
              <w:rPr>
                <w:lang w:eastAsia="fr-CH"/>
              </w:rPr>
              <w:t>Interfaces</w:t>
            </w:r>
          </w:p>
        </w:tc>
        <w:tc>
          <w:tcPr>
            <w:tcW w:w="2526" w:type="dxa"/>
            <w:tcBorders>
              <w:top w:val="nil"/>
              <w:left w:val="nil"/>
              <w:bottom w:val="single" w:sz="4" w:space="0" w:color="auto"/>
              <w:right w:val="single" w:sz="4" w:space="0" w:color="auto"/>
            </w:tcBorders>
            <w:shd w:val="clear" w:color="auto" w:fill="auto"/>
            <w:noWrap/>
            <w:vAlign w:val="center"/>
            <w:hideMark/>
          </w:tcPr>
          <w:p w14:paraId="295FFAC4" w14:textId="77777777" w:rsidR="00EE450A" w:rsidRPr="00EE450A" w:rsidRDefault="00EE450A" w:rsidP="00EE450A">
            <w:pPr>
              <w:pStyle w:val="texte-Tableaux"/>
              <w:rPr>
                <w:lang w:eastAsia="fr-CH"/>
              </w:rPr>
            </w:pPr>
            <w:r w:rsidRPr="00EE450A">
              <w:rPr>
                <w:lang w:eastAsia="fr-CH"/>
              </w:rPr>
              <w:t>LEDS RGB</w:t>
            </w:r>
          </w:p>
        </w:tc>
        <w:tc>
          <w:tcPr>
            <w:tcW w:w="1660" w:type="dxa"/>
            <w:tcBorders>
              <w:top w:val="nil"/>
              <w:left w:val="nil"/>
              <w:bottom w:val="single" w:sz="4" w:space="0" w:color="auto"/>
              <w:right w:val="single" w:sz="8" w:space="0" w:color="auto"/>
            </w:tcBorders>
            <w:shd w:val="clear" w:color="auto" w:fill="auto"/>
            <w:noWrap/>
            <w:vAlign w:val="center"/>
            <w:hideMark/>
          </w:tcPr>
          <w:p w14:paraId="622400DA" w14:textId="77777777" w:rsidR="00EE450A" w:rsidRPr="00EE450A" w:rsidRDefault="00EE450A" w:rsidP="00EE450A">
            <w:pPr>
              <w:pStyle w:val="texte-Tableaux"/>
              <w:jc w:val="right"/>
              <w:rPr>
                <w:lang w:eastAsia="fr-CH"/>
              </w:rPr>
            </w:pPr>
            <w:r w:rsidRPr="00EE450A">
              <w:rPr>
                <w:lang w:eastAsia="fr-CH"/>
              </w:rPr>
              <w:t>180</w:t>
            </w:r>
          </w:p>
        </w:tc>
      </w:tr>
      <w:tr w:rsidR="00EE450A" w:rsidRPr="00EE450A" w14:paraId="06FCB6EB"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5F151661" w14:textId="77777777" w:rsidR="00EE450A" w:rsidRPr="00EE450A" w:rsidRDefault="00EE450A" w:rsidP="00EE450A">
            <w:pPr>
              <w:pStyle w:val="texte-Tableaux"/>
              <w:rPr>
                <w:lang w:eastAsia="fr-CH"/>
              </w:rPr>
            </w:pPr>
          </w:p>
        </w:tc>
        <w:tc>
          <w:tcPr>
            <w:tcW w:w="2526" w:type="dxa"/>
            <w:tcBorders>
              <w:top w:val="nil"/>
              <w:left w:val="nil"/>
              <w:bottom w:val="single" w:sz="4" w:space="0" w:color="auto"/>
              <w:right w:val="single" w:sz="4" w:space="0" w:color="auto"/>
            </w:tcBorders>
            <w:shd w:val="clear" w:color="auto" w:fill="auto"/>
            <w:noWrap/>
            <w:vAlign w:val="center"/>
            <w:hideMark/>
          </w:tcPr>
          <w:p w14:paraId="47086F3D" w14:textId="77777777" w:rsidR="00EE450A" w:rsidRPr="00EE450A" w:rsidRDefault="00EE450A" w:rsidP="00EE450A">
            <w:pPr>
              <w:pStyle w:val="texte-Tableaux"/>
              <w:rPr>
                <w:lang w:eastAsia="fr-CH"/>
              </w:rPr>
            </w:pPr>
            <w:r w:rsidRPr="00EE450A">
              <w:rPr>
                <w:lang w:eastAsia="fr-CH"/>
              </w:rPr>
              <w:t>LEDS témoins</w:t>
            </w:r>
          </w:p>
        </w:tc>
        <w:tc>
          <w:tcPr>
            <w:tcW w:w="1660" w:type="dxa"/>
            <w:tcBorders>
              <w:top w:val="nil"/>
              <w:left w:val="nil"/>
              <w:bottom w:val="single" w:sz="4" w:space="0" w:color="auto"/>
              <w:right w:val="single" w:sz="8" w:space="0" w:color="auto"/>
            </w:tcBorders>
            <w:shd w:val="clear" w:color="auto" w:fill="auto"/>
            <w:noWrap/>
            <w:vAlign w:val="center"/>
            <w:hideMark/>
          </w:tcPr>
          <w:p w14:paraId="29A0557F" w14:textId="77777777" w:rsidR="00EE450A" w:rsidRPr="00EE450A" w:rsidRDefault="00EE450A" w:rsidP="00EE450A">
            <w:pPr>
              <w:pStyle w:val="texte-Tableaux"/>
              <w:jc w:val="right"/>
              <w:rPr>
                <w:lang w:eastAsia="fr-CH"/>
              </w:rPr>
            </w:pPr>
            <w:r w:rsidRPr="00EE450A">
              <w:rPr>
                <w:lang w:eastAsia="fr-CH"/>
              </w:rPr>
              <w:t>10</w:t>
            </w:r>
          </w:p>
        </w:tc>
      </w:tr>
      <w:tr w:rsidR="00EE450A" w:rsidRPr="00EE450A" w14:paraId="283AA078" w14:textId="77777777" w:rsidTr="00EE450A">
        <w:trPr>
          <w:trHeight w:val="300"/>
          <w:jc w:val="center"/>
        </w:trPr>
        <w:tc>
          <w:tcPr>
            <w:tcW w:w="3034" w:type="dxa"/>
            <w:vMerge/>
            <w:tcBorders>
              <w:top w:val="nil"/>
              <w:left w:val="single" w:sz="8" w:space="0" w:color="auto"/>
              <w:bottom w:val="single" w:sz="4" w:space="0" w:color="auto"/>
              <w:right w:val="single" w:sz="4" w:space="0" w:color="auto"/>
            </w:tcBorders>
            <w:vAlign w:val="center"/>
            <w:hideMark/>
          </w:tcPr>
          <w:p w14:paraId="2801F751" w14:textId="77777777" w:rsidR="00EE450A" w:rsidRPr="00EE450A" w:rsidRDefault="00EE450A" w:rsidP="00EE450A">
            <w:pPr>
              <w:pStyle w:val="texte-Tableaux"/>
              <w:rPr>
                <w:lang w:eastAsia="fr-CH"/>
              </w:rPr>
            </w:pPr>
          </w:p>
        </w:tc>
        <w:tc>
          <w:tcPr>
            <w:tcW w:w="2526" w:type="dxa"/>
            <w:tcBorders>
              <w:top w:val="nil"/>
              <w:left w:val="nil"/>
              <w:bottom w:val="nil"/>
              <w:right w:val="single" w:sz="4" w:space="0" w:color="auto"/>
            </w:tcBorders>
            <w:shd w:val="clear" w:color="auto" w:fill="auto"/>
            <w:noWrap/>
            <w:vAlign w:val="center"/>
            <w:hideMark/>
          </w:tcPr>
          <w:p w14:paraId="6E799CC3" w14:textId="77777777" w:rsidR="00EE450A" w:rsidRPr="00EE450A" w:rsidRDefault="00EE450A" w:rsidP="00EE450A">
            <w:pPr>
              <w:pStyle w:val="texte-Tableaux"/>
              <w:rPr>
                <w:lang w:eastAsia="fr-CH"/>
              </w:rPr>
            </w:pPr>
            <w:r w:rsidRPr="00EE450A">
              <w:rPr>
                <w:lang w:eastAsia="fr-CH"/>
              </w:rPr>
              <w:t>Buzzer</w:t>
            </w:r>
          </w:p>
        </w:tc>
        <w:tc>
          <w:tcPr>
            <w:tcW w:w="1660" w:type="dxa"/>
            <w:tcBorders>
              <w:top w:val="nil"/>
              <w:left w:val="nil"/>
              <w:bottom w:val="nil"/>
              <w:right w:val="single" w:sz="8" w:space="0" w:color="auto"/>
            </w:tcBorders>
            <w:shd w:val="clear" w:color="auto" w:fill="auto"/>
            <w:noWrap/>
            <w:vAlign w:val="center"/>
            <w:hideMark/>
          </w:tcPr>
          <w:p w14:paraId="4A7FE9D6" w14:textId="77777777" w:rsidR="00EE450A" w:rsidRPr="00EE450A" w:rsidRDefault="00EE450A" w:rsidP="00EE450A">
            <w:pPr>
              <w:pStyle w:val="texte-Tableaux"/>
              <w:jc w:val="right"/>
              <w:rPr>
                <w:lang w:eastAsia="fr-CH"/>
              </w:rPr>
            </w:pPr>
            <w:r w:rsidRPr="00EE450A">
              <w:rPr>
                <w:lang w:eastAsia="fr-CH"/>
              </w:rPr>
              <w:t>90</w:t>
            </w:r>
          </w:p>
        </w:tc>
      </w:tr>
      <w:tr w:rsidR="00EE450A" w:rsidRPr="00EE450A" w14:paraId="4247E192" w14:textId="77777777" w:rsidTr="00EE450A">
        <w:trPr>
          <w:trHeight w:val="300"/>
          <w:jc w:val="center"/>
        </w:trPr>
        <w:tc>
          <w:tcPr>
            <w:tcW w:w="5560" w:type="dxa"/>
            <w:gridSpan w:val="2"/>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6C2ADA62" w14:textId="77777777" w:rsidR="00EE450A" w:rsidRPr="00EE450A" w:rsidRDefault="00EE450A" w:rsidP="00EE450A">
            <w:pPr>
              <w:pStyle w:val="texte-Tableaux"/>
              <w:jc w:val="right"/>
              <w:rPr>
                <w:b/>
                <w:bCs/>
                <w:lang w:eastAsia="fr-CH"/>
              </w:rPr>
            </w:pPr>
            <w:r w:rsidRPr="00EE450A">
              <w:rPr>
                <w:b/>
                <w:bCs/>
                <w:lang w:eastAsia="fr-CH"/>
              </w:rPr>
              <w:t xml:space="preserve">Total : </w:t>
            </w:r>
          </w:p>
        </w:tc>
        <w:tc>
          <w:tcPr>
            <w:tcW w:w="1660" w:type="dxa"/>
            <w:tcBorders>
              <w:top w:val="single" w:sz="8" w:space="0" w:color="auto"/>
              <w:left w:val="nil"/>
              <w:bottom w:val="single" w:sz="4" w:space="0" w:color="auto"/>
              <w:right w:val="single" w:sz="8" w:space="0" w:color="auto"/>
            </w:tcBorders>
            <w:shd w:val="clear" w:color="auto" w:fill="auto"/>
            <w:noWrap/>
            <w:vAlign w:val="center"/>
            <w:hideMark/>
          </w:tcPr>
          <w:p w14:paraId="4308C3AF" w14:textId="77777777" w:rsidR="00EE450A" w:rsidRPr="00EE450A" w:rsidRDefault="00EE450A" w:rsidP="00EE450A">
            <w:pPr>
              <w:pStyle w:val="texte-Tableaux"/>
              <w:jc w:val="right"/>
              <w:rPr>
                <w:b/>
                <w:bCs/>
                <w:lang w:eastAsia="fr-CH"/>
              </w:rPr>
            </w:pPr>
            <w:r w:rsidRPr="00EE450A">
              <w:rPr>
                <w:b/>
                <w:bCs/>
                <w:lang w:eastAsia="fr-CH"/>
              </w:rPr>
              <w:t>1285</w:t>
            </w:r>
          </w:p>
        </w:tc>
      </w:tr>
      <w:tr w:rsidR="00EE450A" w:rsidRPr="00EE450A" w14:paraId="78E8A7BE" w14:textId="77777777" w:rsidTr="00EE450A">
        <w:trPr>
          <w:trHeight w:val="300"/>
          <w:jc w:val="center"/>
        </w:trPr>
        <w:tc>
          <w:tcPr>
            <w:tcW w:w="5560" w:type="dxa"/>
            <w:gridSpan w:val="2"/>
            <w:tcBorders>
              <w:top w:val="single" w:sz="4" w:space="0" w:color="auto"/>
              <w:left w:val="single" w:sz="8" w:space="0" w:color="auto"/>
              <w:bottom w:val="single" w:sz="8" w:space="0" w:color="auto"/>
              <w:right w:val="single" w:sz="4" w:space="0" w:color="auto"/>
            </w:tcBorders>
            <w:shd w:val="clear" w:color="auto" w:fill="auto"/>
            <w:noWrap/>
            <w:vAlign w:val="center"/>
            <w:hideMark/>
          </w:tcPr>
          <w:p w14:paraId="5AA58570" w14:textId="77777777" w:rsidR="00EE450A" w:rsidRPr="00EE450A" w:rsidRDefault="00EE450A" w:rsidP="00EE450A">
            <w:pPr>
              <w:pStyle w:val="texte-Tableaux"/>
              <w:jc w:val="right"/>
              <w:rPr>
                <w:b/>
                <w:bCs/>
                <w:lang w:eastAsia="fr-CH"/>
              </w:rPr>
            </w:pPr>
            <w:r w:rsidRPr="00EE450A">
              <w:rPr>
                <w:b/>
                <w:bCs/>
                <w:lang w:eastAsia="fr-CH"/>
              </w:rPr>
              <w:t>Avec marge de 10% :</w:t>
            </w:r>
          </w:p>
        </w:tc>
        <w:tc>
          <w:tcPr>
            <w:tcW w:w="1660" w:type="dxa"/>
            <w:tcBorders>
              <w:top w:val="nil"/>
              <w:left w:val="nil"/>
              <w:bottom w:val="single" w:sz="8" w:space="0" w:color="auto"/>
              <w:right w:val="single" w:sz="8" w:space="0" w:color="auto"/>
            </w:tcBorders>
            <w:shd w:val="clear" w:color="auto" w:fill="auto"/>
            <w:noWrap/>
            <w:vAlign w:val="center"/>
            <w:hideMark/>
          </w:tcPr>
          <w:p w14:paraId="1AFD0D01" w14:textId="77777777" w:rsidR="00EE450A" w:rsidRPr="00EE450A" w:rsidRDefault="00EE450A" w:rsidP="00EE450A">
            <w:pPr>
              <w:pStyle w:val="texte-Tableaux"/>
              <w:keepNext/>
              <w:jc w:val="right"/>
              <w:rPr>
                <w:b/>
                <w:bCs/>
                <w:lang w:eastAsia="fr-CH"/>
              </w:rPr>
            </w:pPr>
            <w:r w:rsidRPr="00EE450A">
              <w:rPr>
                <w:b/>
                <w:bCs/>
                <w:lang w:eastAsia="fr-CH"/>
              </w:rPr>
              <w:t>1413,5</w:t>
            </w:r>
          </w:p>
        </w:tc>
      </w:tr>
    </w:tbl>
    <w:p w14:paraId="4B899FD2" w14:textId="7F275FAD" w:rsidR="00EE450A" w:rsidRPr="00537868" w:rsidRDefault="00EE450A" w:rsidP="00EE450A">
      <w:pPr>
        <w:pStyle w:val="Lgende"/>
      </w:pPr>
      <w:bookmarkStart w:id="11" w:name="_Toc146055478"/>
      <w:r>
        <w:t xml:space="preserve">Tableau </w:t>
      </w:r>
      <w:fldSimple w:instr=" SEQ Tableau \* ARABIC ">
        <w:r w:rsidR="0082027A">
          <w:rPr>
            <w:noProof/>
          </w:rPr>
          <w:t>3</w:t>
        </w:r>
      </w:fldSimple>
      <w:r>
        <w:t xml:space="preserve"> : Estimation du courant maximal</w:t>
      </w:r>
      <w:bookmarkEnd w:id="11"/>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7A2175" w:rsidRPr="00537868" w14:paraId="5ABD76C4"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2DBF11B" w14:textId="5CBED71E" w:rsidR="007A2175" w:rsidRPr="00537868" w:rsidRDefault="007A2175" w:rsidP="00EE450A">
            <w:pPr>
              <w:pStyle w:val="texte-Tableaux"/>
              <w:tabs>
                <w:tab w:val="right" w:pos="7938"/>
              </w:tabs>
            </w:pPr>
            <w:r w:rsidRPr="00537868">
              <w:t>Convertisseur AC/DC</w:t>
            </w:r>
            <w:r w:rsidR="00EE450A">
              <w:tab/>
            </w:r>
            <w:hyperlink r:id="rId16" w:history="1">
              <w:r w:rsidR="00EE450A" w:rsidRPr="00EE450A">
                <w:rPr>
                  <w:rStyle w:val="Lienhypertexte"/>
                </w:rPr>
                <w:t>Datasheet</w:t>
              </w:r>
            </w:hyperlink>
            <w:r w:rsidR="00EE450A">
              <w:t xml:space="preserve"> </w:t>
            </w:r>
            <w:r w:rsidR="00EE450A">
              <w:fldChar w:fldCharType="begin"/>
            </w:r>
            <w:r w:rsidR="00EE450A">
              <w:instrText xml:space="preserve"> ADDIN ZOTERO_ITEM CSL_CITATION {"citationID":"Xbp22WKa","properties":{"formattedCitation":"[3]","plainCitation":"[3]","noteIndex":0},"citationItems":[{"id":38,"uris":["http://zotero.org/users/10756185/items/7YWF76CQ"],"itemData":{"id":38,"type":"webpage","title":"RAC05-3.3SK - AC/DC, 5.0 W, Single Output, THT | RECOM","URL":"https://recom-power.com/en/products/ac-dc-power-supplies/ac-dc-pcb-mounted/rec-p-RAC05-3.3SK.html?5","accessed":{"date-parts":[["2023",9,18]]},"citation-key":"RAC0533SKAC"}}],"schema":"https://github.com/citation-style-language/schema/raw/master/csl-citation.json"} </w:instrText>
            </w:r>
            <w:r w:rsidR="00EE450A">
              <w:fldChar w:fldCharType="separate"/>
            </w:r>
            <w:r w:rsidR="00EE450A" w:rsidRPr="00EE450A">
              <w:t>[3]</w:t>
            </w:r>
            <w:r w:rsidR="00EE450A">
              <w:fldChar w:fldCharType="end"/>
            </w:r>
          </w:p>
        </w:tc>
      </w:tr>
      <w:tr w:rsidR="007A2175" w:rsidRPr="00537868" w14:paraId="1FC04069"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318234DD" w14:textId="01C66945" w:rsidR="007A2175" w:rsidRPr="00537868" w:rsidRDefault="007A217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9A963FF" w14:textId="44771858" w:rsidR="007A2175" w:rsidRPr="00537868" w:rsidRDefault="007A2175" w:rsidP="000301CF">
            <w:pPr>
              <w:pStyle w:val="texte-Tableaux"/>
            </w:pPr>
            <w:r w:rsidRPr="00537868">
              <w:t>RAC05-3.3SK</w:t>
            </w:r>
          </w:p>
        </w:tc>
        <w:tc>
          <w:tcPr>
            <w:tcW w:w="2835" w:type="dxa"/>
            <w:vMerge w:val="restart"/>
            <w:tcBorders>
              <w:top w:val="single" w:sz="8" w:space="0" w:color="auto"/>
              <w:left w:val="single" w:sz="8" w:space="0" w:color="auto"/>
              <w:bottom w:val="single" w:sz="8" w:space="0" w:color="auto"/>
            </w:tcBorders>
            <w:vAlign w:val="center"/>
          </w:tcPr>
          <w:p w14:paraId="126DF798" w14:textId="77777777" w:rsidR="007A2175" w:rsidRPr="00537868" w:rsidRDefault="000301CF" w:rsidP="004E6E62">
            <w:pPr>
              <w:pStyle w:val="Image-centree"/>
            </w:pPr>
            <w:r w:rsidRPr="00537868">
              <w:rPr>
                <w:lang w:val="fr-CH" w:eastAsia="fr-CH"/>
              </w:rPr>
              <w:drawing>
                <wp:inline distT="0" distB="0" distL="0" distR="0" wp14:anchorId="77C19927" wp14:editId="0321A92A">
                  <wp:extent cx="1455498" cy="1080000"/>
                  <wp:effectExtent l="0" t="0" r="0" b="6350"/>
                  <wp:docPr id="11" name="Image 11" descr="https://mm.digikey.com/Volume0/opasdata/d220001/medias/images/2167/MFG_RAC05-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rotWithShape="1">
                          <a:blip r:embed="rId17">
                            <a:extLst>
                              <a:ext uri="{28A0092B-C50C-407E-A947-70E740481C1C}">
                                <a14:useLocalDpi xmlns:a14="http://schemas.microsoft.com/office/drawing/2010/main" val="0"/>
                              </a:ext>
                            </a:extLst>
                          </a:blip>
                          <a:srcRect t="11794" b="14005"/>
                          <a:stretch/>
                        </pic:blipFill>
                        <pic:spPr bwMode="auto">
                          <a:xfrm>
                            <a:off x="0" y="0"/>
                            <a:ext cx="1455498"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A2175" w:rsidRPr="00537868" w14:paraId="0BD7C26B"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2D73CCD8" w14:textId="3F129809" w:rsidR="007A2175" w:rsidRPr="00537868" w:rsidRDefault="007A2175" w:rsidP="000301CF">
            <w:pPr>
              <w:pStyle w:val="texte-Tableaux"/>
            </w:pPr>
            <w:r w:rsidRPr="00537868">
              <w:t>Tension d’entrée</w:t>
            </w:r>
          </w:p>
        </w:tc>
        <w:tc>
          <w:tcPr>
            <w:tcW w:w="2268" w:type="dxa"/>
            <w:tcBorders>
              <w:left w:val="single" w:sz="4" w:space="0" w:color="auto"/>
            </w:tcBorders>
            <w:vAlign w:val="center"/>
          </w:tcPr>
          <w:p w14:paraId="4E8645FF" w14:textId="11E8CAC3" w:rsidR="007A2175" w:rsidRPr="00537868" w:rsidRDefault="00D80EA5" w:rsidP="000301CF">
            <w:pPr>
              <w:pStyle w:val="texte-Tableaux"/>
            </w:pPr>
            <w:r w:rsidRPr="00537868">
              <w:t xml:space="preserve">85 ~ </w:t>
            </w:r>
            <w:r w:rsidR="007A2175" w:rsidRPr="00537868">
              <w:t>264 RMS</w:t>
            </w:r>
          </w:p>
        </w:tc>
        <w:tc>
          <w:tcPr>
            <w:tcW w:w="850" w:type="dxa"/>
            <w:tcBorders>
              <w:right w:val="single" w:sz="8" w:space="0" w:color="auto"/>
            </w:tcBorders>
            <w:vAlign w:val="center"/>
          </w:tcPr>
          <w:p w14:paraId="10382513" w14:textId="6DB34251" w:rsidR="007A2175" w:rsidRPr="00537868" w:rsidRDefault="007A2175" w:rsidP="000301CF">
            <w:pPr>
              <w:pStyle w:val="texte-Tableaux"/>
            </w:pPr>
            <w:r w:rsidRPr="00537868">
              <w:t>[VAC]</w:t>
            </w:r>
          </w:p>
        </w:tc>
        <w:tc>
          <w:tcPr>
            <w:tcW w:w="2835" w:type="dxa"/>
            <w:vMerge/>
            <w:tcBorders>
              <w:top w:val="single" w:sz="4" w:space="0" w:color="auto"/>
              <w:left w:val="single" w:sz="8" w:space="0" w:color="auto"/>
              <w:bottom w:val="single" w:sz="8" w:space="0" w:color="auto"/>
            </w:tcBorders>
            <w:vAlign w:val="center"/>
          </w:tcPr>
          <w:p w14:paraId="54F310C9" w14:textId="77777777" w:rsidR="007A2175" w:rsidRPr="00537868" w:rsidRDefault="007A2175" w:rsidP="007A2175">
            <w:pPr>
              <w:jc w:val="left"/>
            </w:pPr>
          </w:p>
        </w:tc>
      </w:tr>
      <w:tr w:rsidR="007A2175" w:rsidRPr="00537868" w14:paraId="4916689D"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F4A3CB7" w14:textId="67222B8E" w:rsidR="007A2175" w:rsidRPr="00537868" w:rsidRDefault="007A2175" w:rsidP="000301CF">
            <w:pPr>
              <w:pStyle w:val="texte-Tableaux"/>
            </w:pPr>
            <w:r w:rsidRPr="00537868">
              <w:t>Tension de sortie</w:t>
            </w:r>
          </w:p>
        </w:tc>
        <w:tc>
          <w:tcPr>
            <w:tcW w:w="2268" w:type="dxa"/>
            <w:tcBorders>
              <w:left w:val="single" w:sz="4" w:space="0" w:color="auto"/>
            </w:tcBorders>
            <w:vAlign w:val="center"/>
          </w:tcPr>
          <w:p w14:paraId="0E081B04" w14:textId="2DBF7B8B" w:rsidR="007A2175" w:rsidRPr="00537868" w:rsidRDefault="007A2175" w:rsidP="000301CF">
            <w:pPr>
              <w:pStyle w:val="texte-Tableaux"/>
            </w:pPr>
            <w:r w:rsidRPr="00537868">
              <w:t>3.3</w:t>
            </w:r>
          </w:p>
        </w:tc>
        <w:tc>
          <w:tcPr>
            <w:tcW w:w="850" w:type="dxa"/>
            <w:tcBorders>
              <w:right w:val="single" w:sz="8" w:space="0" w:color="auto"/>
            </w:tcBorders>
            <w:vAlign w:val="center"/>
          </w:tcPr>
          <w:p w14:paraId="68011688" w14:textId="110418C3" w:rsidR="007A2175" w:rsidRPr="00537868" w:rsidRDefault="007A2175" w:rsidP="000301CF">
            <w:pPr>
              <w:pStyle w:val="texte-Tableaux"/>
            </w:pPr>
            <w:r w:rsidRPr="00537868">
              <w:t>[VDC]</w:t>
            </w:r>
          </w:p>
        </w:tc>
        <w:tc>
          <w:tcPr>
            <w:tcW w:w="2835" w:type="dxa"/>
            <w:vMerge/>
            <w:tcBorders>
              <w:top w:val="single" w:sz="4" w:space="0" w:color="auto"/>
              <w:left w:val="single" w:sz="8" w:space="0" w:color="auto"/>
              <w:bottom w:val="single" w:sz="8" w:space="0" w:color="auto"/>
            </w:tcBorders>
            <w:vAlign w:val="center"/>
          </w:tcPr>
          <w:p w14:paraId="0CCA5473" w14:textId="77777777" w:rsidR="007A2175" w:rsidRPr="00537868" w:rsidRDefault="007A2175" w:rsidP="007A2175">
            <w:pPr>
              <w:jc w:val="left"/>
            </w:pPr>
          </w:p>
        </w:tc>
      </w:tr>
      <w:tr w:rsidR="007A2175" w:rsidRPr="00537868" w14:paraId="66B423BE"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7DAE5BC1" w14:textId="10EBC0F0" w:rsidR="007A2175" w:rsidRPr="00537868" w:rsidRDefault="007A2175" w:rsidP="000301CF">
            <w:pPr>
              <w:pStyle w:val="texte-Tableaux"/>
            </w:pPr>
            <w:r w:rsidRPr="00537868">
              <w:t>Courant de sortie</w:t>
            </w:r>
          </w:p>
        </w:tc>
        <w:tc>
          <w:tcPr>
            <w:tcW w:w="2268" w:type="dxa"/>
            <w:tcBorders>
              <w:left w:val="single" w:sz="4" w:space="0" w:color="auto"/>
            </w:tcBorders>
            <w:vAlign w:val="center"/>
          </w:tcPr>
          <w:p w14:paraId="2502F6BF" w14:textId="25F348BB" w:rsidR="007A2175" w:rsidRPr="00537868" w:rsidRDefault="007A2175" w:rsidP="000301CF">
            <w:pPr>
              <w:pStyle w:val="texte-Tableaux"/>
            </w:pPr>
            <w:r w:rsidRPr="00537868">
              <w:t>1515</w:t>
            </w:r>
          </w:p>
        </w:tc>
        <w:tc>
          <w:tcPr>
            <w:tcW w:w="850" w:type="dxa"/>
            <w:tcBorders>
              <w:right w:val="single" w:sz="8" w:space="0" w:color="auto"/>
            </w:tcBorders>
            <w:vAlign w:val="center"/>
          </w:tcPr>
          <w:p w14:paraId="7DC0CC22" w14:textId="6536BAA4" w:rsidR="007A2175" w:rsidRPr="00537868" w:rsidRDefault="007A2175" w:rsidP="000301C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686430E1" w14:textId="77777777" w:rsidR="007A2175" w:rsidRPr="00537868" w:rsidRDefault="007A2175" w:rsidP="000301CF">
            <w:pPr>
              <w:keepNext/>
              <w:jc w:val="left"/>
            </w:pPr>
          </w:p>
        </w:tc>
      </w:tr>
    </w:tbl>
    <w:p w14:paraId="57BD1BB9" w14:textId="747C573B" w:rsidR="00531FDB" w:rsidRPr="00537868" w:rsidRDefault="000301CF" w:rsidP="000550B3">
      <w:pPr>
        <w:pStyle w:val="Lgende"/>
      </w:pPr>
      <w:bookmarkStart w:id="12" w:name="_Ref145059169"/>
      <w:bookmarkStart w:id="13" w:name="_Toc146055479"/>
      <w:r w:rsidRPr="00537868">
        <w:t xml:space="preserve">Tableau </w:t>
      </w:r>
      <w:fldSimple w:instr=" SEQ Tableau \* ARABIC ">
        <w:r w:rsidR="0082027A">
          <w:rPr>
            <w:noProof/>
          </w:rPr>
          <w:t>4</w:t>
        </w:r>
      </w:fldSimple>
      <w:bookmarkEnd w:id="12"/>
      <w:r w:rsidRPr="00537868">
        <w:t xml:space="preserve"> : Caractéristiques</w:t>
      </w:r>
      <w:r w:rsidR="001945FF" w:rsidRPr="00537868">
        <w:t xml:space="preserve"> principales</w:t>
      </w:r>
      <w:r w:rsidRPr="00537868">
        <w:t xml:space="preserve"> du convertisseur AC/DC</w:t>
      </w:r>
      <w:bookmarkEnd w:id="13"/>
    </w:p>
    <w:p w14:paraId="19616FBA" w14:textId="77777777" w:rsidR="00531FDB" w:rsidRPr="00537868" w:rsidRDefault="00531FDB" w:rsidP="00D97689">
      <w:pPr>
        <w:pStyle w:val="Titre2"/>
      </w:pPr>
      <w:bookmarkStart w:id="14" w:name="_Toc145974047"/>
      <w:r w:rsidRPr="00537868">
        <w:lastRenderedPageBreak/>
        <w:t>Commutation 230VAC</w:t>
      </w:r>
      <w:bookmarkEnd w:id="14"/>
    </w:p>
    <w:p w14:paraId="4A08006C" w14:textId="448D77CF" w:rsidR="00531FDB" w:rsidRPr="00537868" w:rsidRDefault="007810C4" w:rsidP="00531FDB">
      <w:r w:rsidRPr="00537868">
        <w:t>Le</w:t>
      </w:r>
      <w:r w:rsidR="00531FDB" w:rsidRPr="00537868">
        <w:t xml:space="preserve"> relai de puissance </w:t>
      </w:r>
      <w:r w:rsidR="00E6287F" w:rsidRPr="00537868">
        <w:t>permet</w:t>
      </w:r>
      <w:r w:rsidR="00531FDB" w:rsidRPr="00537868">
        <w:t xml:space="preserve"> de faire commuter la sortie 230 [VAC] en fonction des droits accordés au badge. Il est en mesure de supporter le courant maximal et la tension que peut fournir une prise électrique standard. Il est aussi pilotable par la tension disponible sur le circuit.</w:t>
      </w:r>
    </w:p>
    <w:p w14:paraId="24FEF9CE" w14:textId="48F819D9" w:rsidR="00F062DB" w:rsidRPr="00537868" w:rsidRDefault="007810C4" w:rsidP="00531FDB">
      <w:r w:rsidRPr="00537868">
        <w:t>La sortie</w:t>
      </w:r>
      <w:r w:rsidR="00F062DB" w:rsidRPr="00537868">
        <w:t xml:space="preserve"> doit </w:t>
      </w:r>
      <w:r w:rsidRPr="00537868">
        <w:t xml:space="preserve">être </w:t>
      </w:r>
      <w:r w:rsidR="00F062DB" w:rsidRPr="00537868">
        <w:t>mainten</w:t>
      </w:r>
      <w:r w:rsidRPr="00537868">
        <w:t>ue</w:t>
      </w:r>
      <w:r w:rsidR="00F062DB" w:rsidRPr="00537868">
        <w:t xml:space="preserve"> pendant de longues périodes, c'est pourquoi un relais à verrouillage est utilisé. Ce relais conserve sa position après une brève impulsion, ne nécessitant pas d'alimentation continue, ce qui </w:t>
      </w:r>
      <w:r w:rsidR="00D3373A" w:rsidRPr="00537868">
        <w:t>contribue à réduire</w:t>
      </w:r>
      <w:r w:rsidR="00F062DB" w:rsidRPr="00537868">
        <w:t xml:space="preserve"> </w:t>
      </w:r>
      <w:r w:rsidR="00D3373A" w:rsidRPr="00537868">
        <w:t xml:space="preserve">grandement </w:t>
      </w:r>
      <w:r w:rsidR="00F062DB" w:rsidRPr="00537868">
        <w:t>la consommation du circuit.</w:t>
      </w:r>
    </w:p>
    <w:p w14:paraId="58A7ADA6" w14:textId="2722F237" w:rsidR="00ED2438" w:rsidRPr="00537868" w:rsidRDefault="00ED2438" w:rsidP="00531FDB">
      <w:r w:rsidRPr="00537868">
        <w:t xml:space="preserve">L'utilisation d'un relais assure une isolation galvanique entre les sections à haute et basse tension. Contrairement à d'autres méthodes, telles que l'utilisation d'un optocoupleur, </w:t>
      </w:r>
      <w:r w:rsidR="00EE34CE" w:rsidRPr="00537868">
        <w:t>un relai présent</w:t>
      </w:r>
      <w:r w:rsidR="00EE34CE">
        <w:t>e</w:t>
      </w:r>
      <w:r w:rsidRPr="00537868">
        <w:t xml:space="preserve"> l'avantage de pouvoir commuter des puissances plus élevées. Cependant, les contacts mécaniques ont l’inconvénient de s’user plus rapidement.</w:t>
      </w:r>
    </w:p>
    <w:p w14:paraId="6A071A3A" w14:textId="7FEE7B06" w:rsidR="00B7180D" w:rsidRPr="00537868" w:rsidRDefault="00B7180D" w:rsidP="00531FDB">
      <w:r w:rsidRPr="00537868">
        <w:t>Ce relai a été choisi en raison du fait qu’il possède deux bobines de contrôle, ce qui élimine la nécessité d'un circuit externe pour inverser la tension des bobines. Il est le moins coûteux parmi les rares modèles de ce type capable de fonctionner à une tension de 3,3 [VDC].</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31FDB" w:rsidRPr="00537868" w14:paraId="4AA4A1CF"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3004FE83" w14:textId="3F90639E" w:rsidR="00531FDB" w:rsidRPr="00537868" w:rsidRDefault="00531FDB" w:rsidP="004E5D5C">
            <w:pPr>
              <w:pStyle w:val="texte-Tableaux"/>
              <w:tabs>
                <w:tab w:val="right" w:pos="7939"/>
              </w:tabs>
            </w:pPr>
            <w:r w:rsidRPr="00537868">
              <w:t>Relai de puissance</w:t>
            </w:r>
            <w:r w:rsidR="004E5D5C">
              <w:tab/>
            </w:r>
            <w:hyperlink r:id="rId18" w:history="1">
              <w:r w:rsidR="004E5D5C" w:rsidRPr="004E5D5C">
                <w:rPr>
                  <w:rStyle w:val="Lienhypertexte"/>
                </w:rPr>
                <w:t>Datasheet</w:t>
              </w:r>
            </w:hyperlink>
            <w:r w:rsidR="004E5D5C">
              <w:t xml:space="preserve"> </w:t>
            </w:r>
            <w:r w:rsidR="004E5D5C">
              <w:fldChar w:fldCharType="begin"/>
            </w:r>
            <w:r w:rsidR="004E5D5C">
              <w:instrText xml:space="preserve"> ADDIN ZOTERO_ITEM CSL_CITATION {"citationID":"LoWdmBzV","properties":{"formattedCitation":"[4]","plainCitation":"[4]","noteIndex":0},"citationItems":[{"id":40,"uris":["http://zotero.org/users/10756185/items/M7HA62MA"],"itemData":{"id":40,"type":"webpage","abstract":"[ADW1203HLW] Panasonic Power Relays (Over 2A), DW Relays part number detail. Please contact us from here for spec details, downloading files and inquiries.","language":"en","title":"ADW1203HLW | DW Relays - Panasonic","URL":"https://www3.panasonic.biz/ac/ae/search_num/index.jsp?c=detail&amp;part_no=ADW1203HLW&amp;large_g_cd=1&amp;medium_g_cd=11&amp;small_g_cd=112&amp;series_cd=2154","accessed":{"date-parts":[["2023",9,18]]},"citation-key":"ADW1203HLWDWRelays"}}],"schema":"https://github.com/citation-style-language/schema/raw/master/csl-citation.json"} </w:instrText>
            </w:r>
            <w:r w:rsidR="004E5D5C">
              <w:fldChar w:fldCharType="separate"/>
            </w:r>
            <w:r w:rsidR="004E5D5C" w:rsidRPr="004E5D5C">
              <w:t>[4]</w:t>
            </w:r>
            <w:r w:rsidR="004E5D5C">
              <w:fldChar w:fldCharType="end"/>
            </w:r>
          </w:p>
        </w:tc>
      </w:tr>
      <w:tr w:rsidR="00531FDB" w:rsidRPr="00537868" w14:paraId="224675CA" w14:textId="77777777" w:rsidTr="00291918">
        <w:trPr>
          <w:trHeight w:val="454"/>
          <w:jc w:val="center"/>
        </w:trPr>
        <w:tc>
          <w:tcPr>
            <w:tcW w:w="2551" w:type="dxa"/>
            <w:tcBorders>
              <w:top w:val="single" w:sz="8" w:space="0" w:color="auto"/>
              <w:bottom w:val="single" w:sz="4" w:space="0" w:color="auto"/>
              <w:right w:val="single" w:sz="4" w:space="0" w:color="auto"/>
            </w:tcBorders>
            <w:vAlign w:val="center"/>
          </w:tcPr>
          <w:p w14:paraId="28E06136" w14:textId="77777777" w:rsidR="00531FDB" w:rsidRPr="00537868" w:rsidRDefault="00531FDB" w:rsidP="00291918">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42FE1462" w14:textId="77777777" w:rsidR="00531FDB" w:rsidRPr="00537868" w:rsidRDefault="00531FDB" w:rsidP="00291918">
            <w:pPr>
              <w:pStyle w:val="texte-Tableaux"/>
            </w:pPr>
            <w:r w:rsidRPr="00537868">
              <w:t>ADW1203HLW</w:t>
            </w:r>
          </w:p>
        </w:tc>
        <w:tc>
          <w:tcPr>
            <w:tcW w:w="2835" w:type="dxa"/>
            <w:vMerge w:val="restart"/>
            <w:tcBorders>
              <w:top w:val="single" w:sz="8" w:space="0" w:color="auto"/>
              <w:left w:val="single" w:sz="8" w:space="0" w:color="auto"/>
            </w:tcBorders>
            <w:vAlign w:val="center"/>
          </w:tcPr>
          <w:p w14:paraId="2860BD2F" w14:textId="77777777" w:rsidR="00531FDB" w:rsidRPr="00537868" w:rsidRDefault="00531FDB" w:rsidP="004E6E62">
            <w:pPr>
              <w:pStyle w:val="Image-centree"/>
            </w:pPr>
            <w:r w:rsidRPr="00537868">
              <w:rPr>
                <w:lang w:val="fr-CH" w:eastAsia="fr-CH"/>
              </w:rPr>
              <w:drawing>
                <wp:inline distT="0" distB="0" distL="0" distR="0" wp14:anchorId="117A4C6E" wp14:editId="662FC176">
                  <wp:extent cx="1260000" cy="1260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1260000"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31FDB" w:rsidRPr="00537868" w14:paraId="375106C4"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04218554" w14:textId="77777777" w:rsidR="00531FDB" w:rsidRPr="00537868" w:rsidRDefault="00531FDB" w:rsidP="00291918">
            <w:pPr>
              <w:pStyle w:val="texte-Tableaux"/>
            </w:pPr>
            <w:r w:rsidRPr="00537868">
              <w:t>Tension de contact</w:t>
            </w:r>
          </w:p>
        </w:tc>
        <w:tc>
          <w:tcPr>
            <w:tcW w:w="2268" w:type="dxa"/>
            <w:tcBorders>
              <w:left w:val="single" w:sz="4" w:space="0" w:color="auto"/>
            </w:tcBorders>
            <w:vAlign w:val="center"/>
          </w:tcPr>
          <w:p w14:paraId="15048ACF" w14:textId="77777777" w:rsidR="00531FDB" w:rsidRPr="00537868" w:rsidRDefault="00531FDB" w:rsidP="00291918">
            <w:pPr>
              <w:pStyle w:val="texte-Tableaux"/>
            </w:pPr>
            <w:r w:rsidRPr="00537868">
              <w:t>277 RMS</w:t>
            </w:r>
          </w:p>
        </w:tc>
        <w:tc>
          <w:tcPr>
            <w:tcW w:w="850" w:type="dxa"/>
            <w:tcBorders>
              <w:right w:val="single" w:sz="8" w:space="0" w:color="auto"/>
            </w:tcBorders>
            <w:vAlign w:val="center"/>
          </w:tcPr>
          <w:p w14:paraId="6A4DEFE1" w14:textId="77777777" w:rsidR="00531FDB" w:rsidRPr="00537868" w:rsidRDefault="00531FDB" w:rsidP="00291918">
            <w:pPr>
              <w:pStyle w:val="texte-Tableaux"/>
            </w:pPr>
            <w:r w:rsidRPr="00537868">
              <w:t>[VAC]</w:t>
            </w:r>
          </w:p>
        </w:tc>
        <w:tc>
          <w:tcPr>
            <w:tcW w:w="2835" w:type="dxa"/>
            <w:vMerge/>
            <w:tcBorders>
              <w:left w:val="single" w:sz="8" w:space="0" w:color="auto"/>
            </w:tcBorders>
            <w:vAlign w:val="center"/>
          </w:tcPr>
          <w:p w14:paraId="4AF86BEC" w14:textId="77777777" w:rsidR="00531FDB" w:rsidRPr="00537868" w:rsidRDefault="00531FDB" w:rsidP="00291918">
            <w:pPr>
              <w:jc w:val="left"/>
            </w:pPr>
          </w:p>
        </w:tc>
      </w:tr>
      <w:tr w:rsidR="00531FDB" w:rsidRPr="00537868" w14:paraId="1EA589B5"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3A7D525D" w14:textId="77777777" w:rsidR="00531FDB" w:rsidRPr="00537868" w:rsidRDefault="00531FDB" w:rsidP="00291918">
            <w:pPr>
              <w:pStyle w:val="texte-Tableaux"/>
            </w:pPr>
            <w:r w:rsidRPr="00537868">
              <w:t>Courant de contact</w:t>
            </w:r>
          </w:p>
        </w:tc>
        <w:tc>
          <w:tcPr>
            <w:tcW w:w="2268" w:type="dxa"/>
            <w:tcBorders>
              <w:left w:val="single" w:sz="4" w:space="0" w:color="auto"/>
            </w:tcBorders>
            <w:vAlign w:val="center"/>
          </w:tcPr>
          <w:p w14:paraId="74CD865C" w14:textId="77777777" w:rsidR="00531FDB" w:rsidRPr="00537868" w:rsidRDefault="00531FDB" w:rsidP="00291918">
            <w:pPr>
              <w:pStyle w:val="texte-Tableaux"/>
            </w:pPr>
            <w:r w:rsidRPr="00537868">
              <w:t>16</w:t>
            </w:r>
          </w:p>
        </w:tc>
        <w:tc>
          <w:tcPr>
            <w:tcW w:w="850" w:type="dxa"/>
            <w:tcBorders>
              <w:right w:val="single" w:sz="8" w:space="0" w:color="auto"/>
            </w:tcBorders>
            <w:vAlign w:val="center"/>
          </w:tcPr>
          <w:p w14:paraId="0BA869B1" w14:textId="77777777" w:rsidR="00531FDB" w:rsidRPr="00537868" w:rsidRDefault="00531FDB" w:rsidP="00291918">
            <w:pPr>
              <w:pStyle w:val="texte-Tableaux"/>
            </w:pPr>
            <w:r w:rsidRPr="00537868">
              <w:t>[A]</w:t>
            </w:r>
          </w:p>
        </w:tc>
        <w:tc>
          <w:tcPr>
            <w:tcW w:w="2835" w:type="dxa"/>
            <w:vMerge/>
            <w:tcBorders>
              <w:left w:val="single" w:sz="8" w:space="0" w:color="auto"/>
            </w:tcBorders>
            <w:vAlign w:val="center"/>
          </w:tcPr>
          <w:p w14:paraId="56EB5EED" w14:textId="77777777" w:rsidR="00531FDB" w:rsidRPr="00537868" w:rsidRDefault="00531FDB" w:rsidP="00291918">
            <w:pPr>
              <w:jc w:val="left"/>
            </w:pPr>
          </w:p>
        </w:tc>
      </w:tr>
      <w:tr w:rsidR="00531FDB" w:rsidRPr="00537868" w14:paraId="2D5D79FD"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4FA0B5E7" w14:textId="77777777" w:rsidR="00531FDB" w:rsidRPr="00537868" w:rsidRDefault="00531FDB" w:rsidP="00291918">
            <w:pPr>
              <w:pStyle w:val="texte-Tableaux"/>
            </w:pPr>
            <w:r w:rsidRPr="00537868">
              <w:t>Tension de bobine</w:t>
            </w:r>
          </w:p>
        </w:tc>
        <w:tc>
          <w:tcPr>
            <w:tcW w:w="2268" w:type="dxa"/>
            <w:tcBorders>
              <w:left w:val="single" w:sz="4" w:space="0" w:color="auto"/>
            </w:tcBorders>
            <w:vAlign w:val="center"/>
          </w:tcPr>
          <w:p w14:paraId="636F2DE4" w14:textId="77777777" w:rsidR="00531FDB" w:rsidRPr="00537868" w:rsidRDefault="00531FDB" w:rsidP="00291918">
            <w:pPr>
              <w:pStyle w:val="texte-Tableaux"/>
            </w:pPr>
            <w:r w:rsidRPr="00537868">
              <w:t>3</w:t>
            </w:r>
          </w:p>
        </w:tc>
        <w:tc>
          <w:tcPr>
            <w:tcW w:w="850" w:type="dxa"/>
            <w:tcBorders>
              <w:right w:val="single" w:sz="8" w:space="0" w:color="auto"/>
            </w:tcBorders>
            <w:vAlign w:val="center"/>
          </w:tcPr>
          <w:p w14:paraId="3B406EE7" w14:textId="77777777" w:rsidR="00531FDB" w:rsidRPr="00537868" w:rsidRDefault="00531FDB" w:rsidP="00291918">
            <w:pPr>
              <w:pStyle w:val="texte-Tableaux"/>
            </w:pPr>
            <w:r w:rsidRPr="00537868">
              <w:t>[V]</w:t>
            </w:r>
          </w:p>
        </w:tc>
        <w:tc>
          <w:tcPr>
            <w:tcW w:w="2835" w:type="dxa"/>
            <w:vMerge/>
            <w:tcBorders>
              <w:left w:val="single" w:sz="8" w:space="0" w:color="auto"/>
            </w:tcBorders>
            <w:vAlign w:val="center"/>
          </w:tcPr>
          <w:p w14:paraId="31EB5D0D" w14:textId="77777777" w:rsidR="00531FDB" w:rsidRPr="00537868" w:rsidRDefault="00531FDB" w:rsidP="00291918">
            <w:pPr>
              <w:jc w:val="left"/>
            </w:pPr>
          </w:p>
        </w:tc>
      </w:tr>
      <w:tr w:rsidR="00531FDB" w:rsidRPr="00537868" w14:paraId="29FE4783" w14:textId="77777777" w:rsidTr="00291918">
        <w:trPr>
          <w:trHeight w:val="454"/>
          <w:jc w:val="center"/>
        </w:trPr>
        <w:tc>
          <w:tcPr>
            <w:tcW w:w="2551" w:type="dxa"/>
            <w:tcBorders>
              <w:top w:val="single" w:sz="4" w:space="0" w:color="auto"/>
              <w:bottom w:val="single" w:sz="4" w:space="0" w:color="auto"/>
              <w:right w:val="single" w:sz="4" w:space="0" w:color="auto"/>
            </w:tcBorders>
            <w:vAlign w:val="center"/>
          </w:tcPr>
          <w:p w14:paraId="761DB693" w14:textId="77777777" w:rsidR="00531FDB" w:rsidRPr="00537868" w:rsidRDefault="00531FDB" w:rsidP="00291918">
            <w:pPr>
              <w:pStyle w:val="texte-Tableaux"/>
            </w:pPr>
            <w:r w:rsidRPr="00537868">
              <w:t>Courant de bobine</w:t>
            </w:r>
          </w:p>
        </w:tc>
        <w:tc>
          <w:tcPr>
            <w:tcW w:w="2268" w:type="dxa"/>
            <w:tcBorders>
              <w:left w:val="single" w:sz="4" w:space="0" w:color="auto"/>
            </w:tcBorders>
            <w:vAlign w:val="center"/>
          </w:tcPr>
          <w:p w14:paraId="6CF2132B" w14:textId="77777777" w:rsidR="00531FDB" w:rsidRPr="00537868" w:rsidRDefault="00531FDB" w:rsidP="00291918">
            <w:pPr>
              <w:pStyle w:val="texte-Tableaux"/>
            </w:pPr>
            <w:r w:rsidRPr="00537868">
              <w:t>133.3</w:t>
            </w:r>
          </w:p>
        </w:tc>
        <w:tc>
          <w:tcPr>
            <w:tcW w:w="850" w:type="dxa"/>
            <w:tcBorders>
              <w:right w:val="single" w:sz="8" w:space="0" w:color="auto"/>
            </w:tcBorders>
            <w:vAlign w:val="center"/>
          </w:tcPr>
          <w:p w14:paraId="1DD65CDF" w14:textId="77777777" w:rsidR="00531FDB" w:rsidRPr="00537868" w:rsidRDefault="00531FDB" w:rsidP="00291918">
            <w:pPr>
              <w:pStyle w:val="texte-Tableaux"/>
            </w:pPr>
            <w:r w:rsidRPr="00537868">
              <w:t>[mA]</w:t>
            </w:r>
          </w:p>
        </w:tc>
        <w:tc>
          <w:tcPr>
            <w:tcW w:w="2835" w:type="dxa"/>
            <w:vMerge/>
            <w:tcBorders>
              <w:left w:val="single" w:sz="8" w:space="0" w:color="auto"/>
            </w:tcBorders>
            <w:vAlign w:val="center"/>
          </w:tcPr>
          <w:p w14:paraId="43B5A16A" w14:textId="77777777" w:rsidR="00531FDB" w:rsidRPr="00537868" w:rsidRDefault="00531FDB" w:rsidP="00291918">
            <w:pPr>
              <w:jc w:val="left"/>
            </w:pPr>
          </w:p>
        </w:tc>
      </w:tr>
      <w:tr w:rsidR="00531FDB" w:rsidRPr="00537868" w14:paraId="4652F02C" w14:textId="77777777" w:rsidTr="00291918">
        <w:trPr>
          <w:trHeight w:val="454"/>
          <w:jc w:val="center"/>
        </w:trPr>
        <w:tc>
          <w:tcPr>
            <w:tcW w:w="2551" w:type="dxa"/>
            <w:tcBorders>
              <w:top w:val="single" w:sz="4" w:space="0" w:color="auto"/>
              <w:bottom w:val="single" w:sz="8" w:space="0" w:color="auto"/>
              <w:right w:val="single" w:sz="4" w:space="0" w:color="auto"/>
            </w:tcBorders>
            <w:vAlign w:val="center"/>
          </w:tcPr>
          <w:p w14:paraId="1B0A2490" w14:textId="77777777" w:rsidR="00531FDB" w:rsidRPr="00537868" w:rsidRDefault="00531FDB" w:rsidP="00291918">
            <w:pPr>
              <w:pStyle w:val="texte-Tableaux"/>
            </w:pPr>
            <w:r w:rsidRPr="00537868">
              <w:t>Type de bobine</w:t>
            </w:r>
          </w:p>
        </w:tc>
        <w:tc>
          <w:tcPr>
            <w:tcW w:w="3118" w:type="dxa"/>
            <w:gridSpan w:val="2"/>
            <w:tcBorders>
              <w:left w:val="single" w:sz="4" w:space="0" w:color="auto"/>
              <w:right w:val="single" w:sz="8" w:space="0" w:color="auto"/>
            </w:tcBorders>
            <w:vAlign w:val="center"/>
          </w:tcPr>
          <w:p w14:paraId="6F297616" w14:textId="77777777" w:rsidR="00531FDB" w:rsidRPr="00537868" w:rsidRDefault="00531FDB" w:rsidP="00291918">
            <w:pPr>
              <w:pStyle w:val="texte-Tableaux"/>
            </w:pPr>
            <w:r w:rsidRPr="00537868">
              <w:t>Double bobine, à verrouillage</w:t>
            </w:r>
          </w:p>
        </w:tc>
        <w:tc>
          <w:tcPr>
            <w:tcW w:w="2835" w:type="dxa"/>
            <w:vMerge/>
            <w:tcBorders>
              <w:left w:val="single" w:sz="8" w:space="0" w:color="auto"/>
              <w:bottom w:val="single" w:sz="8" w:space="0" w:color="auto"/>
            </w:tcBorders>
            <w:vAlign w:val="center"/>
          </w:tcPr>
          <w:p w14:paraId="24A418AA" w14:textId="77777777" w:rsidR="00531FDB" w:rsidRPr="00537868" w:rsidRDefault="00531FDB" w:rsidP="00291918">
            <w:pPr>
              <w:keepNext/>
              <w:jc w:val="left"/>
            </w:pPr>
          </w:p>
        </w:tc>
      </w:tr>
    </w:tbl>
    <w:p w14:paraId="76D4AD96" w14:textId="4504CEA6" w:rsidR="00531FDB" w:rsidRPr="00537868" w:rsidRDefault="00531FDB" w:rsidP="00531FDB">
      <w:pPr>
        <w:pStyle w:val="Lgende"/>
      </w:pPr>
      <w:bookmarkStart w:id="15" w:name="_Toc146055480"/>
      <w:r w:rsidRPr="00537868">
        <w:t xml:space="preserve">Tableau </w:t>
      </w:r>
      <w:fldSimple w:instr=" SEQ Tableau \* ARABIC ">
        <w:r w:rsidR="0082027A">
          <w:rPr>
            <w:noProof/>
          </w:rPr>
          <w:t>5</w:t>
        </w:r>
      </w:fldSimple>
      <w:r w:rsidRPr="00537868">
        <w:t xml:space="preserve"> : Caractéristiques principales du relai</w:t>
      </w:r>
      <w:bookmarkEnd w:id="15"/>
    </w:p>
    <w:p w14:paraId="58143905" w14:textId="68B2F5A6" w:rsidR="00531FDB" w:rsidRPr="00537868" w:rsidRDefault="00531FDB" w:rsidP="00531FDB">
      <w:r w:rsidRPr="00537868">
        <w:t xml:space="preserve">Le courant demandé par les bobines </w:t>
      </w:r>
      <w:r w:rsidR="00ED2438" w:rsidRPr="00537868">
        <w:t xml:space="preserve">de commutation </w:t>
      </w:r>
      <w:r w:rsidRPr="00537868">
        <w:t>est supérieur à ce que peut fournir le microcontrôleur. Pour cette raison, le contrôle est réalisé par le biais de transistors externes.</w:t>
      </w:r>
      <w:r w:rsidR="00291918" w:rsidRPr="00537868">
        <w:t xml:space="preserve"> Le dimensionnement des valeurs de résistance et le choix du transistor et de la diode de roue libre est détaillé </w:t>
      </w:r>
      <w:r w:rsidR="00291918" w:rsidRPr="00537868">
        <w:rPr>
          <w:highlight w:val="yellow"/>
        </w:rPr>
        <w:t>au ………….</w:t>
      </w:r>
    </w:p>
    <w:p w14:paraId="5FE883AD" w14:textId="088CE7F7" w:rsidR="00291918" w:rsidRDefault="00291918" w:rsidP="00531FDB">
      <w:r w:rsidRPr="00537868">
        <w:t xml:space="preserve">Des résistances de « pull-up » ou « pull-down » permettent d’assurer l’état par défaut du relai avant un contrôle par le microcontrôleur. La sortie est coupée par </w:t>
      </w:r>
      <w:r w:rsidR="009A5B0B">
        <w:t>défaut à l’allumage du circuit.</w:t>
      </w:r>
    </w:p>
    <w:p w14:paraId="20AB9A1E" w14:textId="28B9ED58" w:rsidR="009A5B0B" w:rsidRPr="00537868" w:rsidRDefault="009A5B0B" w:rsidP="00531FDB">
      <w:r w:rsidRPr="009A5B0B">
        <w:rPr>
          <w:noProof/>
          <w:lang w:eastAsia="fr-CH"/>
        </w:rPr>
        <w:lastRenderedPageBreak/>
        <w:drawing>
          <wp:inline distT="0" distB="0" distL="0" distR="0" wp14:anchorId="02EC4A1B" wp14:editId="6FDB1773">
            <wp:extent cx="5760720" cy="2581086"/>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581086"/>
                    </a:xfrm>
                    <a:prstGeom prst="rect">
                      <a:avLst/>
                    </a:prstGeom>
                    <a:noFill/>
                    <a:ln>
                      <a:noFill/>
                    </a:ln>
                  </pic:spPr>
                </pic:pic>
              </a:graphicData>
            </a:graphic>
          </wp:inline>
        </w:drawing>
      </w:r>
    </w:p>
    <w:p w14:paraId="059FC7E8" w14:textId="58BFF8EA" w:rsidR="00531FDB" w:rsidRPr="00537868" w:rsidRDefault="00531FDB">
      <w:pPr>
        <w:spacing w:before="0" w:after="160"/>
        <w:jc w:val="left"/>
        <w:rPr>
          <w:rFonts w:ascii="Gentium Basic" w:eastAsiaTheme="majorEastAsia" w:hAnsi="Gentium Basic" w:cstheme="majorBidi"/>
          <w:sz w:val="28"/>
          <w:szCs w:val="26"/>
        </w:rPr>
      </w:pPr>
      <w:r w:rsidRPr="00537868">
        <w:br w:type="page"/>
      </w:r>
    </w:p>
    <w:p w14:paraId="0C151056" w14:textId="43BB5B06" w:rsidR="0029415F" w:rsidRPr="00537868" w:rsidRDefault="0029415F" w:rsidP="00D97689">
      <w:pPr>
        <w:pStyle w:val="Titre2"/>
      </w:pPr>
      <w:bookmarkStart w:id="16" w:name="_Toc145974048"/>
      <w:r w:rsidRPr="00537868">
        <w:lastRenderedPageBreak/>
        <w:t>RFID</w:t>
      </w:r>
      <w:bookmarkEnd w:id="16"/>
    </w:p>
    <w:p w14:paraId="1F206020" w14:textId="130203C3" w:rsidR="0029415F" w:rsidRPr="00537868" w:rsidRDefault="0029415F" w:rsidP="0029415F">
      <w:r w:rsidRPr="00537868">
        <w:t>Des badges sont mis à disposition des élèves de l'ETML-ES pendant toute la durée de leur formation. Ceux-ci seront utilisés dans ce projet afin d'éviter aux élèves la nécessité de multiples badges.</w:t>
      </w:r>
    </w:p>
    <w:p w14:paraId="38147DE6" w14:textId="00CCC86A" w:rsidR="0029415F" w:rsidRPr="00537868" w:rsidRDefault="0029415F" w:rsidP="0029415F">
      <w:r w:rsidRPr="00537868">
        <w:t xml:space="preserve">La technologie du badge a pu être identifiée </w:t>
      </w:r>
      <w:r w:rsidR="00C77532">
        <w:t>à l’aide</w:t>
      </w:r>
      <w:r w:rsidRPr="00537868">
        <w:t xml:space="preserve"> un smartphone (Samsung S23 Ultra) doté de l'appl</w:t>
      </w:r>
      <w:r w:rsidR="00A80E2F" w:rsidRPr="00537868">
        <w:t xml:space="preserve">ication « NFC Tools ». </w:t>
      </w:r>
      <w:r w:rsidRPr="00537868">
        <w:t xml:space="preserve">La figure </w:t>
      </w:r>
      <w:r w:rsidRPr="00537868">
        <w:fldChar w:fldCharType="begin"/>
      </w:r>
      <w:r w:rsidRPr="00537868">
        <w:instrText xml:space="preserve"> REF _Ref144731876 \p \h </w:instrText>
      </w:r>
      <w:r w:rsidRPr="00537868">
        <w:fldChar w:fldCharType="separate"/>
      </w:r>
      <w:r w:rsidR="004E5D5C">
        <w:t>ci-dessous</w:t>
      </w:r>
      <w:r w:rsidRPr="00537868">
        <w:fldChar w:fldCharType="end"/>
      </w:r>
      <w:r w:rsidRPr="00537868">
        <w:t xml:space="preserve"> illustre le standard adopté par le badge, en mettant en évidence le fabricant ainsi que le modèle de la puce interne. Des informations techniques plus détaillées sont également disponibles sur le site web du fabricant. </w:t>
      </w:r>
      <w:r w:rsidRPr="00537868">
        <w:fldChar w:fldCharType="begin"/>
      </w:r>
      <w:r w:rsidR="004E5D5C">
        <w:instrText xml:space="preserve"> ADDIN ZOTERO_ITEM CSL_CITATION {"citationID":"OI47hMIk","properties":{"formattedCitation":"[5]","plainCitation":"[5]","noteIndex":0},"citationItems":[{"id":22,"uris":["http://zotero.org/users/10756185/items/ADJUTJLT"],"itemData":{"id":22,"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rsidRPr="00537868">
        <w:fldChar w:fldCharType="separate"/>
      </w:r>
      <w:r w:rsidR="004E5D5C" w:rsidRPr="004E5D5C">
        <w:rPr>
          <w:rFonts w:ascii="Calibri" w:hAnsi="Calibri" w:cs="Calibri"/>
        </w:rPr>
        <w:t>[5]</w:t>
      </w:r>
      <w:r w:rsidRPr="00537868">
        <w:fldChar w:fldCharType="end"/>
      </w:r>
    </w:p>
    <w:p w14:paraId="052EA4F8" w14:textId="77777777" w:rsidR="0029415F" w:rsidRPr="00537868" w:rsidRDefault="0029415F" w:rsidP="004E6E62">
      <w:pPr>
        <w:pStyle w:val="Image-centree"/>
      </w:pPr>
      <w:r w:rsidRPr="00537868">
        <w:rPr>
          <w:lang w:val="fr-CH" w:eastAsia="fr-CH"/>
        </w:rPr>
        <w:drawing>
          <wp:inline distT="0" distB="0" distL="0" distR="0" wp14:anchorId="6F28BF87" wp14:editId="09488260">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697B6B59" w14:textId="6B6E91C3" w:rsidR="0029415F" w:rsidRPr="00537868" w:rsidRDefault="0029415F" w:rsidP="0029415F">
      <w:pPr>
        <w:pStyle w:val="Lgende"/>
      </w:pPr>
      <w:bookmarkStart w:id="17" w:name="_Ref144731871"/>
      <w:bookmarkStart w:id="18" w:name="_Ref144731876"/>
      <w:bookmarkStart w:id="19" w:name="_Toc146055490"/>
      <w:r w:rsidRPr="00537868">
        <w:t xml:space="preserve">Figure </w:t>
      </w:r>
      <w:fldSimple w:instr=" SEQ Figure \* ARABIC ">
        <w:r w:rsidR="00040F67">
          <w:rPr>
            <w:noProof/>
          </w:rPr>
          <w:t>2</w:t>
        </w:r>
      </w:fldSimple>
      <w:bookmarkEnd w:id="17"/>
      <w:r w:rsidRPr="00537868">
        <w:t xml:space="preserve"> : Technologie du badge RFID de l'ETML-ES</w:t>
      </w:r>
      <w:bookmarkEnd w:id="18"/>
      <w:bookmarkEnd w:id="19"/>
    </w:p>
    <w:p w14:paraId="3ED22A72" w14:textId="69E1F2B2" w:rsidR="0029415F" w:rsidRPr="00537868" w:rsidRDefault="0029415F" w:rsidP="0029415F">
      <w:r w:rsidRPr="00537868">
        <w:t xml:space="preserve">En résumé, le badge communique à l'aide d'une puce RFID à une fréquence de 13,56 </w:t>
      </w:r>
      <w:r w:rsidR="00AC4A84" w:rsidRPr="00537868">
        <w:t>[</w:t>
      </w:r>
      <w:r w:rsidRPr="00537868">
        <w:t>MHz</w:t>
      </w:r>
      <w:r w:rsidR="00AC4A84" w:rsidRPr="00537868">
        <w:t>]</w:t>
      </w:r>
      <w:r w:rsidRPr="00537868">
        <w:t xml:space="preserve"> et dispose d'une mémoire d'un kilo-octet.</w:t>
      </w:r>
    </w:p>
    <w:p w14:paraId="1FB32D95" w14:textId="77777777" w:rsidR="0029415F" w:rsidRPr="00537868" w:rsidRDefault="0029415F" w:rsidP="0029415F">
      <w:r w:rsidRPr="00537868">
        <w:t>Lors de la recherche d'un lecteur compatible, le choix s'est porté vers un module "tout-en-un" afin de simplifier la conception, notamment en ce qui concerne l'antenne. Deux modules se sont démarqués :</w:t>
      </w:r>
    </w:p>
    <w:tbl>
      <w:tblPr>
        <w:tblStyle w:val="Grilledutableau"/>
        <w:tblW w:w="0" w:type="auto"/>
        <w:tblLook w:val="04A0" w:firstRow="1" w:lastRow="0" w:firstColumn="1" w:lastColumn="0" w:noHBand="0" w:noVBand="1"/>
      </w:tblPr>
      <w:tblGrid>
        <w:gridCol w:w="1696"/>
        <w:gridCol w:w="3686"/>
        <w:gridCol w:w="3680"/>
      </w:tblGrid>
      <w:tr w:rsidR="00537868" w:rsidRPr="00537868" w14:paraId="763870E7" w14:textId="77777777" w:rsidTr="008B2869">
        <w:tc>
          <w:tcPr>
            <w:tcW w:w="9062" w:type="dxa"/>
            <w:gridSpan w:val="3"/>
            <w:shd w:val="clear" w:color="auto" w:fill="F7CAAC" w:themeFill="accent2" w:themeFillTint="66"/>
          </w:tcPr>
          <w:p w14:paraId="37E8BA1B" w14:textId="081B8CD4" w:rsidR="00537868" w:rsidRPr="00537868" w:rsidRDefault="00537868" w:rsidP="004E6E62">
            <w:pPr>
              <w:pStyle w:val="Image-centree"/>
            </w:pPr>
            <w:r w:rsidRPr="00537868">
              <w:t>Comparaison des modules RFID</w:t>
            </w:r>
          </w:p>
        </w:tc>
      </w:tr>
      <w:tr w:rsidR="0029415F" w:rsidRPr="00537868" w14:paraId="364772C2" w14:textId="77777777" w:rsidTr="00AF4F88">
        <w:tc>
          <w:tcPr>
            <w:tcW w:w="1696" w:type="dxa"/>
          </w:tcPr>
          <w:p w14:paraId="37E8829F" w14:textId="77777777" w:rsidR="0029415F" w:rsidRPr="00537868" w:rsidRDefault="0029415F" w:rsidP="00AF4F88">
            <w:r w:rsidRPr="00537868">
              <w:t>Nom</w:t>
            </w:r>
          </w:p>
        </w:tc>
        <w:tc>
          <w:tcPr>
            <w:tcW w:w="3686" w:type="dxa"/>
          </w:tcPr>
          <w:p w14:paraId="6DE7F144" w14:textId="77777777" w:rsidR="0029415F" w:rsidRPr="00537868" w:rsidRDefault="0029415F" w:rsidP="004E6E62">
            <w:pPr>
              <w:pStyle w:val="Image-centree"/>
            </w:pPr>
            <w:r w:rsidRPr="00537868">
              <w:t>RFID CLICK</w:t>
            </w:r>
          </w:p>
        </w:tc>
        <w:tc>
          <w:tcPr>
            <w:tcW w:w="3680" w:type="dxa"/>
          </w:tcPr>
          <w:p w14:paraId="761F9FEE" w14:textId="77777777" w:rsidR="0029415F" w:rsidRPr="00537868" w:rsidRDefault="0029415F" w:rsidP="004E6E62">
            <w:pPr>
              <w:pStyle w:val="Image-centree"/>
            </w:pPr>
            <w:r w:rsidRPr="00537868">
              <w:t>CHILLI UART B1</w:t>
            </w:r>
          </w:p>
        </w:tc>
      </w:tr>
      <w:tr w:rsidR="0029415F" w:rsidRPr="00537868" w14:paraId="6E0F8185" w14:textId="77777777" w:rsidTr="00AF4F88">
        <w:tc>
          <w:tcPr>
            <w:tcW w:w="1696" w:type="dxa"/>
          </w:tcPr>
          <w:p w14:paraId="6E0A5BB5" w14:textId="77777777" w:rsidR="0029415F" w:rsidRPr="00537868" w:rsidRDefault="0029415F" w:rsidP="00AF4F88">
            <w:r w:rsidRPr="00537868">
              <w:t>Illustration</w:t>
            </w:r>
          </w:p>
        </w:tc>
        <w:tc>
          <w:tcPr>
            <w:tcW w:w="3686" w:type="dxa"/>
          </w:tcPr>
          <w:p w14:paraId="1E6D29CA" w14:textId="77777777" w:rsidR="0029415F" w:rsidRPr="00537868" w:rsidRDefault="0029415F" w:rsidP="004E6E62">
            <w:pPr>
              <w:pStyle w:val="Image-centree"/>
            </w:pPr>
            <w:r w:rsidRPr="00537868">
              <w:rPr>
                <w:lang w:val="fr-CH" w:eastAsia="fr-CH"/>
              </w:rPr>
              <w:drawing>
                <wp:inline distT="0" distB="0" distL="0" distR="0" wp14:anchorId="3DBE58BE" wp14:editId="4A5F4FE2">
                  <wp:extent cx="1243161" cy="1080000"/>
                  <wp:effectExtent l="0" t="0" r="0" b="6350"/>
                  <wp:docPr id="2" name="Image 2" descr="https://cdn1-shop.mikroe.com/img/product/rfid-click/rfid-click-large_default-12x.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1-shop.mikroe.com/img/product/rfid-click/rfid-click-large_default-12x.jpg"/>
                          <pic:cNvPicPr>
                            <a:picLocks noChangeAspect="1" noChangeArrowheads="1"/>
                          </pic:cNvPicPr>
                        </pic:nvPicPr>
                        <pic:blipFill rotWithShape="1">
                          <a:blip r:embed="rId22">
                            <a:extLst>
                              <a:ext uri="{28A0092B-C50C-407E-A947-70E740481C1C}">
                                <a14:useLocalDpi xmlns:a14="http://schemas.microsoft.com/office/drawing/2010/main" val="0"/>
                              </a:ext>
                            </a:extLst>
                          </a:blip>
                          <a:srcRect t="9740" b="3386"/>
                          <a:stretch/>
                        </pic:blipFill>
                        <pic:spPr bwMode="auto">
                          <a:xfrm>
                            <a:off x="0" y="0"/>
                            <a:ext cx="1243161" cy="108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680" w:type="dxa"/>
          </w:tcPr>
          <w:p w14:paraId="5CE8E7BF" w14:textId="77777777" w:rsidR="0029415F" w:rsidRPr="00537868" w:rsidRDefault="0029415F" w:rsidP="004E6E62">
            <w:pPr>
              <w:pStyle w:val="Image-centree"/>
            </w:pPr>
            <w:r w:rsidRPr="00537868">
              <w:rPr>
                <w:lang w:val="fr-CH" w:eastAsia="fr-CH"/>
              </w:rPr>
              <w:drawing>
                <wp:inline distT="0" distB="0" distL="0" distR="0" wp14:anchorId="4588694B" wp14:editId="1D3C3412">
                  <wp:extent cx="1463745" cy="1080000"/>
                  <wp:effectExtent l="0" t="0" r="3175" b="6350"/>
                  <wp:docPr id="3" name="Image 3" descr="https://eccel.co.uk/wp-content/uploads/2018/02/UART-B1_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eccel.co.uk/wp-content/uploads/2018/02/UART-B1_1-1.jpg"/>
                          <pic:cNvPicPr>
                            <a:picLocks noChangeAspect="1" noChangeArrowheads="1"/>
                          </pic:cNvPicPr>
                        </pic:nvPicPr>
                        <pic:blipFill rotWithShape="1">
                          <a:blip r:embed="rId23">
                            <a:extLst>
                              <a:ext uri="{28A0092B-C50C-407E-A947-70E740481C1C}">
                                <a14:useLocalDpi xmlns:a14="http://schemas.microsoft.com/office/drawing/2010/main" val="0"/>
                              </a:ext>
                            </a:extLst>
                          </a:blip>
                          <a:srcRect t="12603" b="13614"/>
                          <a:stretch/>
                        </pic:blipFill>
                        <pic:spPr bwMode="auto">
                          <a:xfrm>
                            <a:off x="0" y="0"/>
                            <a:ext cx="1463745"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9415F" w:rsidRPr="00537868" w14:paraId="4E67D337" w14:textId="77777777" w:rsidTr="00AF4F88">
        <w:tc>
          <w:tcPr>
            <w:tcW w:w="1696" w:type="dxa"/>
          </w:tcPr>
          <w:p w14:paraId="63E8C42D" w14:textId="77777777" w:rsidR="0029415F" w:rsidRPr="00537868" w:rsidRDefault="0029415F" w:rsidP="00AF4F88">
            <w:r w:rsidRPr="00537868">
              <w:t>Prix</w:t>
            </w:r>
          </w:p>
        </w:tc>
        <w:tc>
          <w:tcPr>
            <w:tcW w:w="3686" w:type="dxa"/>
          </w:tcPr>
          <w:p w14:paraId="73BACBBC" w14:textId="0297F43B" w:rsidR="0029415F" w:rsidRPr="00537868" w:rsidRDefault="0029415F" w:rsidP="00AF4F88">
            <w:r w:rsidRPr="00537868">
              <w:t>25</w:t>
            </w:r>
            <w:r w:rsidR="00537868" w:rsidRPr="00537868">
              <w:t>,</w:t>
            </w:r>
            <w:r w:rsidRPr="00537868">
              <w:t>23 CHF</w:t>
            </w:r>
          </w:p>
        </w:tc>
        <w:tc>
          <w:tcPr>
            <w:tcW w:w="3680" w:type="dxa"/>
          </w:tcPr>
          <w:p w14:paraId="6026DFE2" w14:textId="6792C218" w:rsidR="0029415F" w:rsidRPr="00537868" w:rsidRDefault="0029415F" w:rsidP="00AF4F88">
            <w:r w:rsidRPr="00537868">
              <w:t>34</w:t>
            </w:r>
            <w:r w:rsidR="00537868" w:rsidRPr="00537868">
              <w:t>,</w:t>
            </w:r>
            <w:r w:rsidRPr="00537868">
              <w:t>82 CHF</w:t>
            </w:r>
          </w:p>
        </w:tc>
      </w:tr>
      <w:tr w:rsidR="0029415F" w:rsidRPr="00537868" w14:paraId="316B8665" w14:textId="77777777" w:rsidTr="00AF4F88">
        <w:tc>
          <w:tcPr>
            <w:tcW w:w="1696" w:type="dxa"/>
          </w:tcPr>
          <w:p w14:paraId="001ED753" w14:textId="77777777" w:rsidR="0029415F" w:rsidRPr="00537868" w:rsidRDefault="0029415F" w:rsidP="00AF4F88">
            <w:r w:rsidRPr="00537868">
              <w:t>Interface</w:t>
            </w:r>
          </w:p>
        </w:tc>
        <w:tc>
          <w:tcPr>
            <w:tcW w:w="3686" w:type="dxa"/>
          </w:tcPr>
          <w:p w14:paraId="3A3745AC" w14:textId="3F61065C" w:rsidR="0029415F" w:rsidRPr="00537868" w:rsidRDefault="00567DE9" w:rsidP="00567DE9">
            <w:r w:rsidRPr="00537868">
              <w:t xml:space="preserve">UART, </w:t>
            </w:r>
            <w:r w:rsidR="0029415F" w:rsidRPr="00537868">
              <w:t xml:space="preserve">SPI </w:t>
            </w:r>
          </w:p>
        </w:tc>
        <w:tc>
          <w:tcPr>
            <w:tcW w:w="3680" w:type="dxa"/>
          </w:tcPr>
          <w:p w14:paraId="7578AC01" w14:textId="2B42C8FA" w:rsidR="0029415F" w:rsidRPr="00537868" w:rsidRDefault="0029415F" w:rsidP="00AF4F88">
            <w:r w:rsidRPr="00537868">
              <w:t>UART</w:t>
            </w:r>
            <w:r w:rsidR="00567DE9" w:rsidRPr="00537868">
              <w:t>, GPIO</w:t>
            </w:r>
          </w:p>
        </w:tc>
      </w:tr>
      <w:tr w:rsidR="0029415F" w:rsidRPr="00537868" w14:paraId="414C5B8A" w14:textId="77777777" w:rsidTr="00AF4F88">
        <w:tc>
          <w:tcPr>
            <w:tcW w:w="1696" w:type="dxa"/>
          </w:tcPr>
          <w:p w14:paraId="050F970E" w14:textId="77777777" w:rsidR="0029415F" w:rsidRPr="00537868" w:rsidRDefault="0029415F" w:rsidP="00AF4F88">
            <w:r w:rsidRPr="00537868">
              <w:t>Taille</w:t>
            </w:r>
          </w:p>
        </w:tc>
        <w:tc>
          <w:tcPr>
            <w:tcW w:w="3686" w:type="dxa"/>
          </w:tcPr>
          <w:p w14:paraId="422296B4" w14:textId="659C0DC7" w:rsidR="0029415F" w:rsidRPr="00537868" w:rsidRDefault="0029415F" w:rsidP="00AF4F88">
            <w:r w:rsidRPr="00537868">
              <w:t>57</w:t>
            </w:r>
            <w:r w:rsidR="00537868" w:rsidRPr="00537868">
              <w:t>,</w:t>
            </w:r>
            <w:r w:rsidRPr="00537868">
              <w:t>15 x 25</w:t>
            </w:r>
            <w:r w:rsidR="00537868" w:rsidRPr="00537868">
              <w:t>,</w:t>
            </w:r>
            <w:r w:rsidRPr="00537868">
              <w:t>4 mm</w:t>
            </w:r>
          </w:p>
        </w:tc>
        <w:tc>
          <w:tcPr>
            <w:tcW w:w="3680" w:type="dxa"/>
          </w:tcPr>
          <w:p w14:paraId="43FC4E15" w14:textId="77777777" w:rsidR="0029415F" w:rsidRPr="00537868" w:rsidRDefault="0029415F" w:rsidP="00AF4F88">
            <w:r w:rsidRPr="00537868">
              <w:t>75 x 50 mm</w:t>
            </w:r>
          </w:p>
        </w:tc>
      </w:tr>
      <w:tr w:rsidR="0029415F" w:rsidRPr="00537868" w14:paraId="69ED82A1" w14:textId="77777777" w:rsidTr="00AF4F88">
        <w:tc>
          <w:tcPr>
            <w:tcW w:w="1696" w:type="dxa"/>
          </w:tcPr>
          <w:p w14:paraId="296083CB" w14:textId="77777777" w:rsidR="0029415F" w:rsidRPr="00537868" w:rsidRDefault="0029415F" w:rsidP="00AF4F88">
            <w:r w:rsidRPr="00537868">
              <w:t>Connecteur</w:t>
            </w:r>
          </w:p>
        </w:tc>
        <w:tc>
          <w:tcPr>
            <w:tcW w:w="3686" w:type="dxa"/>
          </w:tcPr>
          <w:p w14:paraId="76ACC13C" w14:textId="77777777" w:rsidR="0029415F" w:rsidRPr="00537868" w:rsidRDefault="0029415F" w:rsidP="00AF4F88">
            <w:proofErr w:type="spellStart"/>
            <w:r w:rsidRPr="00537868">
              <w:t>mikroBUS</w:t>
            </w:r>
            <w:proofErr w:type="spellEnd"/>
          </w:p>
        </w:tc>
        <w:tc>
          <w:tcPr>
            <w:tcW w:w="3680" w:type="dxa"/>
          </w:tcPr>
          <w:p w14:paraId="5C7E075E" w14:textId="6A620994" w:rsidR="0029415F" w:rsidRPr="00537868" w:rsidRDefault="00537868" w:rsidP="00AF4F88">
            <w:r w:rsidRPr="00537868">
              <w:t>Header</w:t>
            </w:r>
            <w:r w:rsidR="0029415F" w:rsidRPr="00537868">
              <w:t xml:space="preserve"> 2</w:t>
            </w:r>
            <w:r w:rsidRPr="00537868">
              <w:t>,</w:t>
            </w:r>
            <w:r w:rsidR="0029415F" w:rsidRPr="00537868">
              <w:t>54</w:t>
            </w:r>
            <w:r w:rsidRPr="00537868">
              <w:t xml:space="preserve"> ou</w:t>
            </w:r>
            <w:r w:rsidR="0029415F" w:rsidRPr="00537868">
              <w:t xml:space="preserve"> 2mm</w:t>
            </w:r>
          </w:p>
        </w:tc>
      </w:tr>
      <w:tr w:rsidR="0029415F" w:rsidRPr="00537868" w14:paraId="61E75209" w14:textId="77777777" w:rsidTr="00AF4F88">
        <w:tc>
          <w:tcPr>
            <w:tcW w:w="1696" w:type="dxa"/>
          </w:tcPr>
          <w:p w14:paraId="57B94064" w14:textId="77777777" w:rsidR="0029415F" w:rsidRPr="00537868" w:rsidRDefault="0029415F" w:rsidP="00AF4F88">
            <w:r w:rsidRPr="00537868">
              <w:t>Avantages</w:t>
            </w:r>
          </w:p>
        </w:tc>
        <w:tc>
          <w:tcPr>
            <w:tcW w:w="3686" w:type="dxa"/>
          </w:tcPr>
          <w:p w14:paraId="78E8175D" w14:textId="77777777" w:rsidR="0029415F" w:rsidRPr="00537868" w:rsidRDefault="0029415F" w:rsidP="00AF4F88">
            <w:r w:rsidRPr="00537868">
              <w:t>Déjà utilisé au sein de l’ES</w:t>
            </w:r>
          </w:p>
        </w:tc>
        <w:tc>
          <w:tcPr>
            <w:tcW w:w="3680" w:type="dxa"/>
          </w:tcPr>
          <w:p w14:paraId="794EF252" w14:textId="77777777" w:rsidR="0029415F" w:rsidRDefault="0029415F" w:rsidP="00AF4F88">
            <w:r w:rsidRPr="00537868">
              <w:t>Placement</w:t>
            </w:r>
            <w:r w:rsidR="00537868" w:rsidRPr="00537868">
              <w:t xml:space="preserve"> </w:t>
            </w:r>
            <w:r w:rsidR="00A80E2F" w:rsidRPr="00537868">
              <w:t>dans le boitier plus flexible</w:t>
            </w:r>
          </w:p>
          <w:p w14:paraId="7AD53F38" w14:textId="5A601377" w:rsidR="00537868" w:rsidRPr="00537868" w:rsidRDefault="00537868" w:rsidP="00AF4F88"/>
        </w:tc>
      </w:tr>
      <w:tr w:rsidR="0029415F" w:rsidRPr="00537868" w14:paraId="282BE82F" w14:textId="77777777" w:rsidTr="00AF4F88">
        <w:tc>
          <w:tcPr>
            <w:tcW w:w="1696" w:type="dxa"/>
          </w:tcPr>
          <w:p w14:paraId="02430581" w14:textId="77777777" w:rsidR="0029415F" w:rsidRPr="00537868" w:rsidRDefault="0029415F" w:rsidP="00AF4F88">
            <w:r w:rsidRPr="00537868">
              <w:t>Inconvénients</w:t>
            </w:r>
          </w:p>
        </w:tc>
        <w:tc>
          <w:tcPr>
            <w:tcW w:w="3686" w:type="dxa"/>
          </w:tcPr>
          <w:p w14:paraId="33FD479E" w14:textId="3226CEE0" w:rsidR="0029415F" w:rsidRPr="00537868" w:rsidRDefault="0029415F" w:rsidP="00AF4F88">
            <w:r w:rsidRPr="00537868">
              <w:t xml:space="preserve">Antenne </w:t>
            </w:r>
            <w:r w:rsidR="00537868">
              <w:t xml:space="preserve">à </w:t>
            </w:r>
            <w:r w:rsidRPr="00537868">
              <w:t>faible portée</w:t>
            </w:r>
          </w:p>
        </w:tc>
        <w:tc>
          <w:tcPr>
            <w:tcW w:w="3680" w:type="dxa"/>
          </w:tcPr>
          <w:p w14:paraId="169AF461" w14:textId="77777777" w:rsidR="0029415F" w:rsidRDefault="00537868" w:rsidP="00AF4F88">
            <w:r>
              <w:t>Coût plus élevé</w:t>
            </w:r>
          </w:p>
          <w:p w14:paraId="16B13ADD" w14:textId="0914E3D8" w:rsidR="00537868" w:rsidRPr="00537868" w:rsidRDefault="00537868" w:rsidP="00AF4F88">
            <w:r>
              <w:t>Taille plus grande</w:t>
            </w:r>
          </w:p>
        </w:tc>
      </w:tr>
    </w:tbl>
    <w:p w14:paraId="377719E2" w14:textId="199192D2" w:rsidR="0029415F" w:rsidRPr="00537868" w:rsidRDefault="0029415F" w:rsidP="0029415F">
      <w:r w:rsidRPr="00537868">
        <w:t xml:space="preserve">Mon choix s’est porté sur le module « CHILLI UART B1 » pour sa possibilité de le placer librement dans le boitier. La portée de l’antenne, déterminé en partie par sa taille, a aussi été un critère décisif pour le choix de ce module. Néanmoins, </w:t>
      </w:r>
      <w:r w:rsidR="00AC4A84" w:rsidRPr="00537868">
        <w:t>il a été</w:t>
      </w:r>
      <w:r w:rsidRPr="00537868">
        <w:t xml:space="preserve"> demandé à garder la possibilité de connecter un module « </w:t>
      </w:r>
      <w:proofErr w:type="spellStart"/>
      <w:r w:rsidRPr="00537868">
        <w:t>MikroE</w:t>
      </w:r>
      <w:proofErr w:type="spellEnd"/>
      <w:r w:rsidRPr="00537868">
        <w:t xml:space="preserve"> » </w:t>
      </w:r>
      <w:r w:rsidR="00AC4A84" w:rsidRPr="00537868">
        <w:t xml:space="preserve">pour de </w:t>
      </w:r>
      <w:r w:rsidR="00537868" w:rsidRPr="00537868">
        <w:t>futurs développements</w:t>
      </w:r>
      <w:r w:rsidR="00AC4A84" w:rsidRPr="00537868">
        <w:t xml:space="preserve"> </w:t>
      </w:r>
      <w:r w:rsidRPr="00537868">
        <w:t>en intégrant une empreinte « </w:t>
      </w:r>
      <w:proofErr w:type="spellStart"/>
      <w:r w:rsidRPr="00537868">
        <w:t>mikroBUS</w:t>
      </w:r>
      <w:proofErr w:type="spellEnd"/>
      <w:r w:rsidRPr="00537868">
        <w:t xml:space="preserve"> » sur le PCB. </w:t>
      </w:r>
    </w:p>
    <w:p w14:paraId="770D8ED4" w14:textId="20332216" w:rsidR="0029415F" w:rsidRPr="00537868" w:rsidRDefault="0029415F">
      <w:pPr>
        <w:spacing w:before="0" w:after="160"/>
        <w:jc w:val="left"/>
      </w:pPr>
      <w:r w:rsidRPr="00537868">
        <w:lastRenderedPageBreak/>
        <w:br w:type="page"/>
      </w:r>
    </w:p>
    <w:p w14:paraId="385E3BA8" w14:textId="3152101E" w:rsidR="00282B24" w:rsidRPr="00537868" w:rsidRDefault="00282B24" w:rsidP="00D97689">
      <w:pPr>
        <w:pStyle w:val="Titre2"/>
      </w:pPr>
      <w:bookmarkStart w:id="20" w:name="_Toc145974049"/>
      <w:r w:rsidRPr="00537868">
        <w:lastRenderedPageBreak/>
        <w:t>Microcontrôleur</w:t>
      </w:r>
      <w:bookmarkEnd w:id="20"/>
    </w:p>
    <w:p w14:paraId="4E786DB6" w14:textId="7410AC29" w:rsidR="00537868" w:rsidRDefault="00537868" w:rsidP="00537868">
      <w:r w:rsidRPr="00537868">
        <w:t xml:space="preserve">Le microcontrôleur a pour but de </w:t>
      </w:r>
      <w:r w:rsidR="00BE730E">
        <w:t xml:space="preserve">coordonner et gérer </w:t>
      </w:r>
      <w:r w:rsidRPr="00537868">
        <w:t>les différents périphériques.</w:t>
      </w:r>
      <w:r w:rsidR="00BE730E">
        <w:t xml:space="preserve"> Il sert notamment d’interface entre le module RFID, le module Wi-Fi ainsi que les </w:t>
      </w:r>
      <w:proofErr w:type="spellStart"/>
      <w:r w:rsidR="00BE730E">
        <w:t>LEDs</w:t>
      </w:r>
      <w:proofErr w:type="spellEnd"/>
      <w:r w:rsidR="00BE730E">
        <w:t xml:space="preserve"> et le </w:t>
      </w:r>
      <w:proofErr w:type="spellStart"/>
      <w:r w:rsidR="00BE730E">
        <w:t>buzzer</w:t>
      </w:r>
      <w:proofErr w:type="spellEnd"/>
      <w:r w:rsidR="00BE730E">
        <w:t>.</w:t>
      </w:r>
    </w:p>
    <w:p w14:paraId="105FA95B" w14:textId="429B0067" w:rsidR="00C93A0C" w:rsidRPr="00537868" w:rsidRDefault="00C93A0C" w:rsidP="00C93A0C">
      <w:r>
        <w:t>Un PIC32 a été sélectionné car i</w:t>
      </w:r>
      <w:r w:rsidRPr="00FC58D4">
        <w:t>l s'agit d</w:t>
      </w:r>
      <w:r w:rsidR="00EE34CE">
        <w:t>e la famille de</w:t>
      </w:r>
      <w:r w:rsidRPr="00FC58D4">
        <w:t xml:space="preserve"> microcontrôleur l</w:t>
      </w:r>
      <w:r w:rsidR="00EE34CE">
        <w:t>a</w:t>
      </w:r>
      <w:r w:rsidRPr="00FC58D4">
        <w:t xml:space="preserve"> plus étudié</w:t>
      </w:r>
      <w:r w:rsidR="00EE34CE">
        <w:t>e</w:t>
      </w:r>
      <w:r w:rsidRPr="00FC58D4">
        <w:t xml:space="preserve"> au sein </w:t>
      </w:r>
      <w:r>
        <w:t>de la</w:t>
      </w:r>
      <w:r w:rsidRPr="00FC58D4">
        <w:t xml:space="preserve"> formation à l'ES</w:t>
      </w:r>
      <w:r>
        <w:t xml:space="preserve"> et offre une relative facilité de programmation grâce à </w:t>
      </w:r>
      <w:r w:rsidR="00EE34CE">
        <w:t>l’</w:t>
      </w:r>
      <w:r>
        <w:t>IDE</w:t>
      </w:r>
      <w:r w:rsidR="00EE34CE">
        <w:t xml:space="preserve"> « MPLAB X »</w:t>
      </w:r>
      <w:r>
        <w:t xml:space="preserve">. Il intègre un module Ethernet MAC, conçu pour s’interface avec un contrôleur PHY externe afin d’établir une connexion Ethernet. De plus il dispose d’un grand nombre de périphériques nécessaires pour communiquer avec les autres modules. Sa faible consommation de courant est aussi un atout non négligeable. </w:t>
      </w:r>
    </w:p>
    <w:p w14:paraId="53675868" w14:textId="796A8C78" w:rsidR="00C93A0C" w:rsidRDefault="00C93A0C" w:rsidP="00D80EA5">
      <w:r>
        <w:t xml:space="preserve">Il </w:t>
      </w:r>
      <w:r w:rsidR="00914004">
        <w:t>est important de faire</w:t>
      </w:r>
      <w:r>
        <w:t xml:space="preserve"> le bon choix </w:t>
      </w:r>
      <w:r w:rsidR="00914004">
        <w:t xml:space="preserve">de modèle </w:t>
      </w:r>
      <w:r>
        <w:t>car</w:t>
      </w:r>
      <w:r w:rsidRPr="00C93A0C">
        <w:t xml:space="preserve"> en raison de sa popularité, </w:t>
      </w:r>
      <w:r>
        <w:t>il n’est pas rare de le voir</w:t>
      </w:r>
      <w:r w:rsidRPr="00C93A0C">
        <w:t xml:space="preserve"> en rupture de stock. De plus, il présente une</w:t>
      </w:r>
      <w:r>
        <w:t xml:space="preserve"> certaine</w:t>
      </w:r>
      <w:r w:rsidRPr="00C93A0C">
        <w:t xml:space="preserve"> rigidité dans le choix des broches pour les périphériques, ce qui nécessite une </w:t>
      </w:r>
      <w:r w:rsidR="00914004">
        <w:t>certaine</w:t>
      </w:r>
      <w:r w:rsidRPr="00C93A0C">
        <w:t xml:space="preserve"> attention lors de la phase de conception.</w:t>
      </w:r>
    </w:p>
    <w:p w14:paraId="7ECF9494" w14:textId="65639DB2" w:rsidR="00914004" w:rsidRDefault="009A5B0B" w:rsidP="00D80EA5">
      <w:r w:rsidRPr="009A5B0B">
        <w:rPr>
          <w:noProof/>
          <w:lang w:eastAsia="fr-CH"/>
        </w:rPr>
        <w:drawing>
          <wp:inline distT="0" distB="0" distL="0" distR="0" wp14:anchorId="0BFD45CE" wp14:editId="6F5ACB07">
            <wp:extent cx="5760720" cy="247225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472255"/>
                    </a:xfrm>
                    <a:prstGeom prst="rect">
                      <a:avLst/>
                    </a:prstGeom>
                    <a:noFill/>
                    <a:ln>
                      <a:noFill/>
                    </a:ln>
                  </pic:spPr>
                </pic:pic>
              </a:graphicData>
            </a:graphic>
          </wp:inline>
        </w:drawing>
      </w:r>
    </w:p>
    <w:p w14:paraId="6E259A8F" w14:textId="77777777" w:rsidR="00914004" w:rsidRDefault="00914004" w:rsidP="00D80EA5">
      <w:pPr>
        <w:rPr>
          <w:highlight w:val="yellow"/>
        </w:rPr>
      </w:pPr>
    </w:p>
    <w:p w14:paraId="631EB9A8" w14:textId="57B4EFFB" w:rsidR="00376C41" w:rsidRPr="00537868" w:rsidRDefault="00376C41" w:rsidP="00D80EA5">
      <w:pPr>
        <w:rPr>
          <w:highlight w:val="yellow"/>
        </w:rPr>
      </w:pPr>
      <w:r w:rsidRPr="00537868">
        <w:rPr>
          <w:highlight w:val="yellow"/>
        </w:rPr>
        <w:t>Ports utilisées</w:t>
      </w:r>
    </w:p>
    <w:p w14:paraId="4EE10473" w14:textId="26CBA636" w:rsidR="00376C41" w:rsidRPr="00537868" w:rsidRDefault="00376C41" w:rsidP="00D80EA5">
      <w:pPr>
        <w:rPr>
          <w:highlight w:val="yellow"/>
        </w:rPr>
      </w:pPr>
      <w:proofErr w:type="spellStart"/>
      <w:r w:rsidRPr="00537868">
        <w:rPr>
          <w:highlight w:val="yellow"/>
        </w:rPr>
        <w:t>Gpio</w:t>
      </w:r>
      <w:proofErr w:type="spellEnd"/>
    </w:p>
    <w:p w14:paraId="1FBCD939" w14:textId="320D8247" w:rsidR="00376C41" w:rsidRPr="00537868" w:rsidRDefault="00376C41" w:rsidP="00D80EA5">
      <w:pPr>
        <w:rPr>
          <w:highlight w:val="yellow"/>
        </w:rPr>
      </w:pPr>
      <w:r w:rsidRPr="00537868">
        <w:rPr>
          <w:highlight w:val="yellow"/>
        </w:rPr>
        <w:t>Mémoire</w:t>
      </w:r>
    </w:p>
    <w:p w14:paraId="3411B0A0" w14:textId="582D9E14" w:rsidR="00376C41" w:rsidRPr="00537868" w:rsidRDefault="00376C41" w:rsidP="00D80EA5">
      <w:pPr>
        <w:rPr>
          <w:highlight w:val="yellow"/>
        </w:rPr>
      </w:pPr>
      <w:r w:rsidRPr="00537868">
        <w:rPr>
          <w:highlight w:val="yellow"/>
        </w:rPr>
        <w:t>Fréquence</w:t>
      </w:r>
    </w:p>
    <w:p w14:paraId="47C25811" w14:textId="5C198AE9" w:rsidR="00376C41" w:rsidRPr="00537868" w:rsidRDefault="00376C41" w:rsidP="00D80EA5">
      <w:r w:rsidRPr="00537868">
        <w:rPr>
          <w:highlight w:val="yellow"/>
        </w:rPr>
        <w:t>Quartz</w:t>
      </w:r>
    </w:p>
    <w:p w14:paraId="5D0A8D07" w14:textId="77777777" w:rsidR="00376C41" w:rsidRPr="00537868" w:rsidRDefault="00376C41" w:rsidP="00D80EA5"/>
    <w:p w14:paraId="1DED59AC" w14:textId="1894C677" w:rsidR="00376C41" w:rsidRPr="00537868" w:rsidRDefault="00376C41">
      <w:pPr>
        <w:spacing w:before="0" w:after="160"/>
        <w:jc w:val="left"/>
      </w:pPr>
      <w:r w:rsidRPr="00537868">
        <w:br w:type="page"/>
      </w:r>
    </w:p>
    <w:p w14:paraId="4990EA8D" w14:textId="04945607" w:rsidR="009D35AC" w:rsidRPr="00537868" w:rsidRDefault="009D35AC" w:rsidP="00D97689">
      <w:pPr>
        <w:pStyle w:val="Titre2"/>
      </w:pPr>
      <w:bookmarkStart w:id="21" w:name="_Toc145974050"/>
      <w:r w:rsidRPr="00537868">
        <w:lastRenderedPageBreak/>
        <w:t xml:space="preserve">Module </w:t>
      </w:r>
      <w:proofErr w:type="spellStart"/>
      <w:r w:rsidRPr="00537868">
        <w:t>Wi-fi</w:t>
      </w:r>
      <w:bookmarkEnd w:id="21"/>
      <w:proofErr w:type="spellEnd"/>
    </w:p>
    <w:p w14:paraId="0962C238" w14:textId="5D5FDB51" w:rsidR="000A3752" w:rsidRDefault="000A3752" w:rsidP="009D35AC">
      <w:r>
        <w:t xml:space="preserve">Une module Wi-Fi permet d’assurer la connectivité sans fil avec une base de données externe. Il permet ainsi de vérifier les droits accordés aux badges scannés. </w:t>
      </w:r>
    </w:p>
    <w:p w14:paraId="49B4F9AC" w14:textId="57667922" w:rsidR="009D35AC" w:rsidRPr="00537868" w:rsidRDefault="000A3752" w:rsidP="009D35AC">
      <w:r>
        <w:t>Un</w:t>
      </w:r>
      <w:r w:rsidR="00557ADD" w:rsidRPr="00537868">
        <w:t xml:space="preserve"> module </w:t>
      </w:r>
      <w:r w:rsidR="0070774A" w:rsidRPr="00537868">
        <w:t>« ESP32</w:t>
      </w:r>
      <w:r w:rsidR="00EE34CE">
        <w:t>-C3</w:t>
      </w:r>
      <w:r w:rsidR="0070774A" w:rsidRPr="00537868">
        <w:t xml:space="preserve"> » </w:t>
      </w:r>
      <w:r w:rsidR="00557ADD" w:rsidRPr="00537868">
        <w:t>a été sélectionné parmi les anciens projets réalisés au sein de l’ES. Cela permet ainsi de bénéficier de l’expérience et de la documentation d’anciens étudiants ou des enseignants.</w:t>
      </w:r>
      <w:r w:rsidR="0070774A" w:rsidRPr="00537868">
        <w:t xml:space="preserve"> Sa popularité et sa documentation abondante participent aussi à en faire un choix idéal.</w:t>
      </w:r>
    </w:p>
    <w:p w14:paraId="539CFF42" w14:textId="608C87AA" w:rsidR="00A80E2F" w:rsidRPr="00537868" w:rsidRDefault="0070774A" w:rsidP="009D35AC">
      <w:r w:rsidRPr="00537868">
        <w:t xml:space="preserve">Son contrôle s’effectue par l’envoi d’instructions </w:t>
      </w:r>
      <w:r w:rsidR="000602C9">
        <w:t>« </w:t>
      </w:r>
      <w:r w:rsidRPr="00537868">
        <w:t>AT</w:t>
      </w:r>
      <w:r w:rsidR="000602C9">
        <w:t xml:space="preserve"> » </w:t>
      </w:r>
      <w:r w:rsidR="000602C9" w:rsidRPr="00537868">
        <w:t>à l’aide d’une communication UART</w:t>
      </w:r>
      <w:r w:rsidRPr="00537868">
        <w:t>.</w:t>
      </w:r>
      <w:r w:rsidR="004E425B" w:rsidRPr="00537868">
        <w:t xml:space="preserve"> </w:t>
      </w:r>
      <w:r w:rsidRPr="00537868">
        <w:t>Le « ESP-AT User Guide » fournit une liste détaillée des commandes à utiliser.</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557ADD" w:rsidRPr="00537868" w14:paraId="424257A3"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4362D997" w14:textId="0FBDB621" w:rsidR="00557ADD" w:rsidRPr="00537868" w:rsidRDefault="004E425B" w:rsidP="000301CF">
            <w:pPr>
              <w:pStyle w:val="texte-Tableaux"/>
            </w:pPr>
            <w:r w:rsidRPr="00537868">
              <w:t>Module Wi-</w:t>
            </w:r>
            <w:r w:rsidR="0010580E">
              <w:t>F</w:t>
            </w:r>
            <w:r w:rsidRPr="00537868">
              <w:t>i</w:t>
            </w:r>
          </w:p>
        </w:tc>
      </w:tr>
      <w:tr w:rsidR="00557ADD" w:rsidRPr="00537868" w14:paraId="24612A22" w14:textId="77777777" w:rsidTr="00AF4F88">
        <w:trPr>
          <w:trHeight w:val="454"/>
          <w:jc w:val="center"/>
        </w:trPr>
        <w:tc>
          <w:tcPr>
            <w:tcW w:w="2551" w:type="dxa"/>
            <w:tcBorders>
              <w:top w:val="single" w:sz="8" w:space="0" w:color="auto"/>
              <w:bottom w:val="single" w:sz="4" w:space="0" w:color="auto"/>
              <w:right w:val="single" w:sz="4" w:space="0" w:color="auto"/>
            </w:tcBorders>
            <w:vAlign w:val="center"/>
          </w:tcPr>
          <w:p w14:paraId="0628E3A2" w14:textId="77777777" w:rsidR="00557ADD" w:rsidRPr="00537868" w:rsidRDefault="00557ADD"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69B1620A" w14:textId="2F353739" w:rsidR="00557ADD" w:rsidRPr="00537868" w:rsidRDefault="00557ADD" w:rsidP="000301CF">
            <w:pPr>
              <w:pStyle w:val="texte-Tableaux"/>
            </w:pPr>
            <w:r w:rsidRPr="00537868">
              <w:t>ESP32-C3-WROOM-02-N4</w:t>
            </w:r>
          </w:p>
        </w:tc>
        <w:tc>
          <w:tcPr>
            <w:tcW w:w="2835" w:type="dxa"/>
            <w:vMerge w:val="restart"/>
            <w:tcBorders>
              <w:top w:val="single" w:sz="8" w:space="0" w:color="auto"/>
              <w:left w:val="single" w:sz="8" w:space="0" w:color="auto"/>
            </w:tcBorders>
            <w:vAlign w:val="center"/>
          </w:tcPr>
          <w:p w14:paraId="550B0F92" w14:textId="77777777" w:rsidR="00557ADD" w:rsidRPr="00537868" w:rsidRDefault="00557ADD" w:rsidP="004E6E62">
            <w:pPr>
              <w:pStyle w:val="Image-centree"/>
            </w:pPr>
            <w:r w:rsidRPr="00537868">
              <w:rPr>
                <w:lang w:val="fr-CH" w:eastAsia="fr-CH"/>
              </w:rPr>
              <w:drawing>
                <wp:inline distT="0" distB="0" distL="0" distR="0" wp14:anchorId="4335935F" wp14:editId="19A3B65F">
                  <wp:extent cx="1157693" cy="1260000"/>
                  <wp:effectExtent l="0" t="0" r="4445"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157693" cy="126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557ADD" w:rsidRPr="00537868" w14:paraId="14F998FD"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3E9A28E0" w14:textId="4A86689E" w:rsidR="00557ADD" w:rsidRPr="00537868" w:rsidRDefault="00557ADD" w:rsidP="00557ADD">
            <w:pPr>
              <w:pStyle w:val="texte-Tableaux"/>
            </w:pPr>
            <w:r w:rsidRPr="00537868">
              <w:t>Tension d’alimentation</w:t>
            </w:r>
          </w:p>
        </w:tc>
        <w:tc>
          <w:tcPr>
            <w:tcW w:w="2268" w:type="dxa"/>
            <w:tcBorders>
              <w:left w:val="single" w:sz="4" w:space="0" w:color="auto"/>
            </w:tcBorders>
            <w:vAlign w:val="center"/>
          </w:tcPr>
          <w:p w14:paraId="3B1F0100" w14:textId="38B98B41" w:rsidR="00557ADD" w:rsidRPr="00537868" w:rsidRDefault="00557ADD" w:rsidP="000301CF">
            <w:pPr>
              <w:pStyle w:val="texte-Tableaux"/>
            </w:pPr>
            <w:r w:rsidRPr="00537868">
              <w:t>3 ~ 3.6</w:t>
            </w:r>
          </w:p>
        </w:tc>
        <w:tc>
          <w:tcPr>
            <w:tcW w:w="850" w:type="dxa"/>
            <w:tcBorders>
              <w:right w:val="single" w:sz="8" w:space="0" w:color="auto"/>
            </w:tcBorders>
            <w:vAlign w:val="center"/>
          </w:tcPr>
          <w:p w14:paraId="2F763EDC" w14:textId="2D06B4D9" w:rsidR="00557ADD" w:rsidRPr="00537868" w:rsidRDefault="00557ADD" w:rsidP="000301CF">
            <w:pPr>
              <w:pStyle w:val="texte-Tableaux"/>
            </w:pPr>
            <w:r w:rsidRPr="00537868">
              <w:t>[VDC]</w:t>
            </w:r>
          </w:p>
        </w:tc>
        <w:tc>
          <w:tcPr>
            <w:tcW w:w="2835" w:type="dxa"/>
            <w:vMerge/>
            <w:tcBorders>
              <w:left w:val="single" w:sz="8" w:space="0" w:color="auto"/>
            </w:tcBorders>
            <w:vAlign w:val="center"/>
          </w:tcPr>
          <w:p w14:paraId="665639F0" w14:textId="77777777" w:rsidR="00557ADD" w:rsidRPr="00537868" w:rsidRDefault="00557ADD" w:rsidP="007A2175">
            <w:pPr>
              <w:jc w:val="left"/>
            </w:pPr>
          </w:p>
        </w:tc>
      </w:tr>
      <w:tr w:rsidR="00557ADD" w:rsidRPr="00537868" w14:paraId="739C4CD0"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66ECB7F" w14:textId="2726B4F1" w:rsidR="00557ADD" w:rsidRPr="00537868" w:rsidRDefault="00557ADD" w:rsidP="000301CF">
            <w:pPr>
              <w:pStyle w:val="texte-Tableaux"/>
            </w:pPr>
            <w:r w:rsidRPr="00537868">
              <w:t>Courant de réception</w:t>
            </w:r>
          </w:p>
        </w:tc>
        <w:tc>
          <w:tcPr>
            <w:tcW w:w="2268" w:type="dxa"/>
            <w:tcBorders>
              <w:left w:val="single" w:sz="4" w:space="0" w:color="auto"/>
            </w:tcBorders>
            <w:vAlign w:val="center"/>
          </w:tcPr>
          <w:p w14:paraId="238199B6" w14:textId="649801D5" w:rsidR="00557ADD" w:rsidRPr="00537868" w:rsidRDefault="00557ADD" w:rsidP="000301CF">
            <w:pPr>
              <w:pStyle w:val="texte-Tableaux"/>
            </w:pPr>
            <w:r w:rsidRPr="00537868">
              <w:t>82 ~ 84</w:t>
            </w:r>
          </w:p>
        </w:tc>
        <w:tc>
          <w:tcPr>
            <w:tcW w:w="850" w:type="dxa"/>
            <w:tcBorders>
              <w:right w:val="single" w:sz="8" w:space="0" w:color="auto"/>
            </w:tcBorders>
            <w:vAlign w:val="center"/>
          </w:tcPr>
          <w:p w14:paraId="3DF2950A" w14:textId="0D9DD6A8" w:rsidR="00557ADD" w:rsidRPr="00537868" w:rsidRDefault="00557ADD" w:rsidP="00557ADD">
            <w:pPr>
              <w:pStyle w:val="texte-Tableaux"/>
            </w:pPr>
            <w:r w:rsidRPr="00537868">
              <w:t>[mA]</w:t>
            </w:r>
          </w:p>
        </w:tc>
        <w:tc>
          <w:tcPr>
            <w:tcW w:w="2835" w:type="dxa"/>
            <w:vMerge/>
            <w:tcBorders>
              <w:left w:val="single" w:sz="8" w:space="0" w:color="auto"/>
            </w:tcBorders>
            <w:vAlign w:val="center"/>
          </w:tcPr>
          <w:p w14:paraId="1E4C63C5" w14:textId="77777777" w:rsidR="00557ADD" w:rsidRPr="00537868" w:rsidRDefault="00557ADD" w:rsidP="007A2175">
            <w:pPr>
              <w:jc w:val="left"/>
            </w:pPr>
          </w:p>
        </w:tc>
      </w:tr>
      <w:tr w:rsidR="00557ADD" w:rsidRPr="00537868" w14:paraId="2AB37FAB" w14:textId="77777777" w:rsidTr="00AF4F88">
        <w:trPr>
          <w:trHeight w:val="454"/>
          <w:jc w:val="center"/>
        </w:trPr>
        <w:tc>
          <w:tcPr>
            <w:tcW w:w="2551" w:type="dxa"/>
            <w:tcBorders>
              <w:top w:val="single" w:sz="4" w:space="0" w:color="auto"/>
              <w:bottom w:val="single" w:sz="4" w:space="0" w:color="auto"/>
              <w:right w:val="single" w:sz="4" w:space="0" w:color="auto"/>
            </w:tcBorders>
            <w:vAlign w:val="center"/>
          </w:tcPr>
          <w:p w14:paraId="4E3BB602" w14:textId="024FC19C" w:rsidR="00557ADD" w:rsidRPr="00537868" w:rsidRDefault="00557ADD" w:rsidP="00557ADD">
            <w:pPr>
              <w:pStyle w:val="texte-Tableaux"/>
            </w:pPr>
            <w:r w:rsidRPr="00537868">
              <w:t>Courant de transmission</w:t>
            </w:r>
          </w:p>
        </w:tc>
        <w:tc>
          <w:tcPr>
            <w:tcW w:w="2268" w:type="dxa"/>
            <w:tcBorders>
              <w:left w:val="single" w:sz="4" w:space="0" w:color="auto"/>
            </w:tcBorders>
            <w:vAlign w:val="center"/>
          </w:tcPr>
          <w:p w14:paraId="63C23AAC" w14:textId="3ECB31BB" w:rsidR="00557ADD" w:rsidRPr="00537868" w:rsidRDefault="00557ADD" w:rsidP="000301CF">
            <w:pPr>
              <w:pStyle w:val="texte-Tableaux"/>
            </w:pPr>
            <w:r w:rsidRPr="00537868">
              <w:t>280 ~ 345</w:t>
            </w:r>
          </w:p>
        </w:tc>
        <w:tc>
          <w:tcPr>
            <w:tcW w:w="850" w:type="dxa"/>
            <w:tcBorders>
              <w:right w:val="single" w:sz="8" w:space="0" w:color="auto"/>
            </w:tcBorders>
            <w:vAlign w:val="center"/>
          </w:tcPr>
          <w:p w14:paraId="2D51D16C" w14:textId="77777777" w:rsidR="00557ADD" w:rsidRPr="00537868" w:rsidRDefault="00557ADD" w:rsidP="000301CF">
            <w:pPr>
              <w:pStyle w:val="texte-Tableaux"/>
            </w:pPr>
            <w:r w:rsidRPr="00537868">
              <w:t>[mA]</w:t>
            </w:r>
          </w:p>
        </w:tc>
        <w:tc>
          <w:tcPr>
            <w:tcW w:w="2835" w:type="dxa"/>
            <w:vMerge/>
            <w:tcBorders>
              <w:left w:val="single" w:sz="8" w:space="0" w:color="auto"/>
            </w:tcBorders>
            <w:vAlign w:val="center"/>
          </w:tcPr>
          <w:p w14:paraId="36DBD628" w14:textId="77777777" w:rsidR="00557ADD" w:rsidRPr="00537868" w:rsidRDefault="00557ADD" w:rsidP="007A2175">
            <w:pPr>
              <w:jc w:val="left"/>
            </w:pPr>
          </w:p>
        </w:tc>
      </w:tr>
      <w:tr w:rsidR="00557ADD" w:rsidRPr="009A5B0B" w14:paraId="722F8514" w14:textId="77777777" w:rsidTr="00AF4F88">
        <w:trPr>
          <w:trHeight w:val="454"/>
          <w:jc w:val="center"/>
        </w:trPr>
        <w:tc>
          <w:tcPr>
            <w:tcW w:w="2551" w:type="dxa"/>
            <w:tcBorders>
              <w:top w:val="single" w:sz="4" w:space="0" w:color="auto"/>
              <w:bottom w:val="single" w:sz="8" w:space="0" w:color="auto"/>
              <w:right w:val="single" w:sz="4" w:space="0" w:color="auto"/>
            </w:tcBorders>
            <w:vAlign w:val="center"/>
          </w:tcPr>
          <w:p w14:paraId="56DF1ADB" w14:textId="57F10AC6" w:rsidR="00557ADD" w:rsidRPr="00537868" w:rsidRDefault="00557ADD" w:rsidP="00557ADD">
            <w:pPr>
              <w:pStyle w:val="texte-Tableaux"/>
            </w:pPr>
            <w:r w:rsidRPr="00537868">
              <w:t>Protocoles</w:t>
            </w:r>
          </w:p>
        </w:tc>
        <w:tc>
          <w:tcPr>
            <w:tcW w:w="3118" w:type="dxa"/>
            <w:gridSpan w:val="2"/>
            <w:tcBorders>
              <w:left w:val="single" w:sz="4" w:space="0" w:color="auto"/>
              <w:right w:val="single" w:sz="8" w:space="0" w:color="auto"/>
            </w:tcBorders>
            <w:vAlign w:val="center"/>
          </w:tcPr>
          <w:p w14:paraId="13CE9F97" w14:textId="3AF9646D" w:rsidR="00557ADD" w:rsidRPr="003D1EF0" w:rsidRDefault="00557ADD" w:rsidP="000301CF">
            <w:pPr>
              <w:pStyle w:val="texte-Tableaux"/>
              <w:rPr>
                <w:lang w:val="en-US"/>
              </w:rPr>
            </w:pPr>
            <w:r w:rsidRPr="003D1EF0">
              <w:rPr>
                <w:lang w:val="en-US"/>
              </w:rPr>
              <w:t>802.11b/g/n, Bluetooth v5.0</w:t>
            </w:r>
          </w:p>
        </w:tc>
        <w:tc>
          <w:tcPr>
            <w:tcW w:w="2835" w:type="dxa"/>
            <w:vMerge/>
            <w:tcBorders>
              <w:left w:val="single" w:sz="8" w:space="0" w:color="auto"/>
              <w:bottom w:val="single" w:sz="8" w:space="0" w:color="auto"/>
            </w:tcBorders>
            <w:vAlign w:val="center"/>
          </w:tcPr>
          <w:p w14:paraId="78CD2C75" w14:textId="77777777" w:rsidR="00557ADD" w:rsidRPr="003D1EF0" w:rsidRDefault="00557ADD" w:rsidP="00557ADD">
            <w:pPr>
              <w:keepNext/>
              <w:jc w:val="left"/>
              <w:rPr>
                <w:lang w:val="en-US"/>
              </w:rPr>
            </w:pPr>
          </w:p>
        </w:tc>
      </w:tr>
    </w:tbl>
    <w:p w14:paraId="18AB2095" w14:textId="0808A63B" w:rsidR="00557ADD" w:rsidRPr="00537868" w:rsidRDefault="00557ADD" w:rsidP="00557ADD">
      <w:pPr>
        <w:pStyle w:val="Lgende"/>
      </w:pPr>
      <w:bookmarkStart w:id="22" w:name="_Toc146055481"/>
      <w:r w:rsidRPr="00537868">
        <w:t xml:space="preserve">Tableau </w:t>
      </w:r>
      <w:fldSimple w:instr=" SEQ Tableau \* ARABIC ">
        <w:r w:rsidR="0082027A">
          <w:rPr>
            <w:noProof/>
          </w:rPr>
          <w:t>6</w:t>
        </w:r>
      </w:fldSimple>
      <w:r w:rsidRPr="00537868">
        <w:t xml:space="preserve"> : Caractéristiques principales du module Wi-</w:t>
      </w:r>
      <w:r w:rsidR="0010580E">
        <w:t>F</w:t>
      </w:r>
      <w:r w:rsidRPr="00537868">
        <w:t>i</w:t>
      </w:r>
      <w:bookmarkEnd w:id="22"/>
    </w:p>
    <w:p w14:paraId="3D141F7E" w14:textId="0EE4797C" w:rsidR="00AF4F88" w:rsidRPr="00537868" w:rsidRDefault="00AF4F88" w:rsidP="00AF4F88">
      <w:r w:rsidRPr="00537868">
        <w:t xml:space="preserve">Le module nécessite d’être programmé avant son </w:t>
      </w:r>
      <w:r w:rsidR="004E425B" w:rsidRPr="00537868">
        <w:t xml:space="preserve">utilisation. </w:t>
      </w:r>
      <w:r w:rsidR="003D1EF0">
        <w:t>Pour cela, il doit</w:t>
      </w:r>
      <w:r w:rsidRPr="00537868">
        <w:t xml:space="preserve"> pouvoir </w:t>
      </w:r>
      <w:r w:rsidR="003D1EF0">
        <w:t xml:space="preserve">être </w:t>
      </w:r>
      <w:r w:rsidRPr="00537868">
        <w:t>commut</w:t>
      </w:r>
      <w:r w:rsidR="003D1EF0">
        <w:t>é</w:t>
      </w:r>
      <w:r w:rsidRPr="00537868">
        <w:t xml:space="preserve"> dans un mode « Boot Download » permettant </w:t>
      </w:r>
      <w:r w:rsidR="004E425B" w:rsidRPr="00537868">
        <w:t>d’y implémenter son code par le biais du port de programmation. La transition vers ce mode s'effectue en activant certaines broches du module à un état haut au moment de son démarrage, comme décris par la datasheet :</w:t>
      </w:r>
    </w:p>
    <w:p w14:paraId="382BACBF" w14:textId="77777777" w:rsidR="004E425B" w:rsidRPr="00537868" w:rsidRDefault="004E425B" w:rsidP="004E6E62">
      <w:pPr>
        <w:pStyle w:val="Image-centree"/>
      </w:pPr>
      <w:r w:rsidRPr="00537868">
        <w:rPr>
          <w:lang w:val="fr-CH" w:eastAsia="fr-CH"/>
        </w:rPr>
        <w:drawing>
          <wp:inline distT="0" distB="0" distL="0" distR="0" wp14:anchorId="2641671E" wp14:editId="17FD7744">
            <wp:extent cx="4680000" cy="1009227"/>
            <wp:effectExtent l="19050" t="19050" r="25400" b="1968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637" t="1940" r="791" b="1348"/>
                    <a:stretch/>
                  </pic:blipFill>
                  <pic:spPr bwMode="auto">
                    <a:xfrm>
                      <a:off x="0" y="0"/>
                      <a:ext cx="4680000" cy="1009227"/>
                    </a:xfrm>
                    <a:prstGeom prst="rect">
                      <a:avLst/>
                    </a:prstGeom>
                    <a:ln w="12700"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826557F" w14:textId="16E95C0A" w:rsidR="004E425B" w:rsidRPr="00537868" w:rsidRDefault="004E425B" w:rsidP="004E425B">
      <w:pPr>
        <w:pStyle w:val="Lgende"/>
      </w:pPr>
      <w:bookmarkStart w:id="23" w:name="_Toc146055491"/>
      <w:r w:rsidRPr="00537868">
        <w:t xml:space="preserve">Figure </w:t>
      </w:r>
      <w:fldSimple w:instr=" SEQ Figure \* ARABIC ">
        <w:r w:rsidR="00040F67">
          <w:rPr>
            <w:noProof/>
          </w:rPr>
          <w:t>3</w:t>
        </w:r>
      </w:fldSimple>
      <w:r w:rsidRPr="00537868">
        <w:t xml:space="preserve"> : Modes de démarrage de l'ESP32</w:t>
      </w:r>
      <w:bookmarkEnd w:id="23"/>
    </w:p>
    <w:p w14:paraId="3FF4BDCE" w14:textId="613CDC36" w:rsidR="0070774A" w:rsidRDefault="0070774A" w:rsidP="0070774A">
      <w:r w:rsidRPr="00537868">
        <w:t xml:space="preserve">Dans le cas de ce circuit, il suffit de maintenir presser </w:t>
      </w:r>
      <w:r w:rsidR="000602C9">
        <w:t xml:space="preserve">et maintenir </w:t>
      </w:r>
      <w:r w:rsidRPr="00537868">
        <w:t>le bouton de « BOOT » et d’appuyer sur le bouton de « RESET » pour commuter dans ce mode de programmation.</w:t>
      </w:r>
    </w:p>
    <w:p w14:paraId="08984474" w14:textId="77777777" w:rsidR="00EE34CE" w:rsidRDefault="00EE34CE" w:rsidP="003D1EF0"/>
    <w:p w14:paraId="0C1B729D" w14:textId="77777777" w:rsidR="00EE34CE" w:rsidRDefault="00EE34CE" w:rsidP="003D1EF0"/>
    <w:p w14:paraId="54F3E169" w14:textId="77777777" w:rsidR="00EE34CE" w:rsidRDefault="00EE34CE" w:rsidP="003D1EF0"/>
    <w:p w14:paraId="29B841F4" w14:textId="2B1B5AA1" w:rsidR="004E425B" w:rsidRPr="00537868" w:rsidRDefault="00EE34CE" w:rsidP="00EE34CE">
      <w:pPr>
        <w:pStyle w:val="TitreCorrections"/>
      </w:pPr>
      <w:r w:rsidRPr="00EE34CE">
        <w:t>(</w:t>
      </w:r>
      <w:r w:rsidR="003D1EF0" w:rsidRPr="00EE34CE">
        <w:t>Corrections à apporter : voir fiche de modifications</w:t>
      </w:r>
      <w:r w:rsidRPr="00EE34CE">
        <w:t>)</w:t>
      </w:r>
      <w:r w:rsidR="004E425B" w:rsidRPr="00537868">
        <w:br w:type="page"/>
      </w:r>
    </w:p>
    <w:p w14:paraId="1D0CBC1C" w14:textId="77777777" w:rsidR="00D80EA5" w:rsidRDefault="00D80EA5" w:rsidP="00D97689">
      <w:pPr>
        <w:pStyle w:val="Titre2"/>
      </w:pPr>
      <w:bookmarkStart w:id="24" w:name="_Toc145974051"/>
      <w:r w:rsidRPr="00537868">
        <w:lastRenderedPageBreak/>
        <w:t>Ethernet</w:t>
      </w:r>
      <w:bookmarkEnd w:id="24"/>
    </w:p>
    <w:p w14:paraId="6F51A607" w14:textId="3334059F" w:rsidR="000602C9" w:rsidRDefault="000602C9" w:rsidP="000602C9">
      <w:r>
        <w:t xml:space="preserve">L’intégration d’une connexion Ethernet a pour but d’offrir une alternative plus fiable à la connexion Wi-Fi. Néanmoins au vu de la complexité de cette partie, il a été décidé qu’elle serait </w:t>
      </w:r>
      <w:r w:rsidR="00013E04">
        <w:t>développée</w:t>
      </w:r>
      <w:r>
        <w:t xml:space="preserve"> en dernière priorité.</w:t>
      </w:r>
    </w:p>
    <w:p w14:paraId="318E3A0A" w14:textId="3B6A0773" w:rsidR="00D80EA5" w:rsidRDefault="00013E04" w:rsidP="00D80EA5">
      <w:r>
        <w:t>Le</w:t>
      </w:r>
      <w:r w:rsidR="00D80EA5" w:rsidRPr="00537868">
        <w:t xml:space="preserve"> « Kit PIC32 » utilisée en deuxième année</w:t>
      </w:r>
      <w:r>
        <w:t xml:space="preserve"> de l’ES</w:t>
      </w:r>
      <w:r w:rsidR="00D80EA5" w:rsidRPr="00537868">
        <w:t xml:space="preserve">, se base </w:t>
      </w:r>
      <w:r w:rsidR="00A80E2F" w:rsidRPr="00537868">
        <w:t>sur le « Ethernet Start Kit » développé par</w:t>
      </w:r>
      <w:r w:rsidR="00D80EA5" w:rsidRPr="00537868">
        <w:t xml:space="preserve"> « Microchip » pour la partie liée à l’Ethernet. Il a été recommandé de suivre la même approche en l’actualisant avec la deuxième version</w:t>
      </w:r>
      <w:r w:rsidR="00A80E2F" w:rsidRPr="00537868">
        <w:t xml:space="preserve"> plus récente</w:t>
      </w:r>
      <w:r w:rsidR="00D80EA5" w:rsidRPr="00537868">
        <w:t xml:space="preserve"> de ce kit. </w:t>
      </w:r>
      <w:r w:rsidR="00D80EA5" w:rsidRPr="00537868">
        <w:fldChar w:fldCharType="begin"/>
      </w:r>
      <w:r w:rsidR="004E5D5C">
        <w:instrText xml:space="preserve"> ADDIN ZOTERO_ITEM CSL_CITATION {"citationID":"ZnLL6beZ","properties":{"formattedCitation":"[6]","plainCitation":"[6]","noteIndex":0},"citationItems":[{"id":27,"uris":["http://zotero.org/users/10756185/items/G4FP86S5"],"itemData":{"id":27,"type":"webpage","abstract":"The PIC32 Ethernet Starter Kit II provides the easiest and lowest-cost method to experience 10/100 Ethernet development with PIC32 microcontrollers. This starter kit features a socket that can accommodate various 10/100 Ethernet transceiver (RJ-45) PHY ...","language":"en-US","title":"Ethernet Starter Kit II","URL":"https://www.microchip.com/en-us/development-tool/dm320004-2","accessed":{"date-parts":[["2023",8,22]]},"citation-key":"EthernetStarterKit"}}],"schema":"https://github.com/citation-style-language/schema/raw/master/csl-citation.json"} </w:instrText>
      </w:r>
      <w:r w:rsidR="00D80EA5" w:rsidRPr="00537868">
        <w:fldChar w:fldCharType="separate"/>
      </w:r>
      <w:r w:rsidR="004E5D5C" w:rsidRPr="004E5D5C">
        <w:t>[6]</w:t>
      </w:r>
      <w:r w:rsidR="00D80EA5" w:rsidRPr="00537868">
        <w:fldChar w:fldCharType="end"/>
      </w:r>
    </w:p>
    <w:p w14:paraId="393CB5C0" w14:textId="3E294878" w:rsidR="00013E04" w:rsidRDefault="00013E04" w:rsidP="00D80EA5">
      <w:r>
        <w:t>Ce contrôleur PHY peut-être configuré directement depuis l’IDE</w:t>
      </w:r>
    </w:p>
    <w:p w14:paraId="29F2C2DC" w14:textId="64736027" w:rsidR="004D70A5" w:rsidRPr="00537868" w:rsidRDefault="004D70A5" w:rsidP="00D80EA5">
      <w:r w:rsidRPr="00537868">
        <w:t xml:space="preserve">Il faut veiller à l’utilisation de </w:t>
      </w:r>
      <w:r w:rsidR="00D3373A" w:rsidRPr="00537868">
        <w:t>paires</w:t>
      </w:r>
      <w:r w:rsidRPr="00537868">
        <w:t xml:space="preserve"> différentielles pour le transfert des données sur les signaux « RX » et « TX ». Ceci depuis le microcontrôleur au contrôleur PHY et au port RJ45.</w:t>
      </w:r>
    </w:p>
    <w:p w14:paraId="34C8E5A5" w14:textId="1887D9CD" w:rsidR="004D70A5" w:rsidRPr="00537868" w:rsidRDefault="004D70A5" w:rsidP="00D80EA5">
      <w:r w:rsidRPr="00537868">
        <w:t>Le port RJ45 est doté de transformateurs de couplage. Ceux-ci peuvent être externe mais il est de plus en plus commun de les retrouver intégré directement dans le connecteur RJ45. Leur rôle est d’assurer une isolation galvanique entre la ligne Ethernet et le circuit, permettant de le protéger contre les surtensions ou les perturbations électromagnétique. L’isolation galvanique permet aussi de garantir les caractéristiques d’impédances de la ligne et du circuit.</w:t>
      </w:r>
    </w:p>
    <w:p w14:paraId="5C324431" w14:textId="1975485D" w:rsidR="00376C41" w:rsidRPr="00537868" w:rsidRDefault="00376C41" w:rsidP="00D80EA5">
      <w:r w:rsidRPr="00537868">
        <w:rPr>
          <w:highlight w:val="yellow"/>
        </w:rPr>
        <w:t xml:space="preserve">Liens avec </w:t>
      </w:r>
      <w:proofErr w:type="spellStart"/>
      <w:r w:rsidRPr="00537868">
        <w:rPr>
          <w:highlight w:val="yellow"/>
        </w:rPr>
        <w:t>uc</w:t>
      </w:r>
      <w:proofErr w:type="spellEnd"/>
    </w:p>
    <w:p w14:paraId="4365D839" w14:textId="77777777" w:rsidR="00376C41" w:rsidRPr="00537868" w:rsidRDefault="00376C41">
      <w:pPr>
        <w:spacing w:before="0" w:after="160"/>
        <w:jc w:val="left"/>
      </w:pPr>
      <w:r w:rsidRPr="00537868">
        <w:br w:type="page"/>
      </w:r>
    </w:p>
    <w:p w14:paraId="399A0564" w14:textId="71B3AEBA" w:rsidR="00531FDB" w:rsidRPr="00537868" w:rsidRDefault="00531FDB" w:rsidP="00D97689">
      <w:pPr>
        <w:pStyle w:val="Titre2"/>
      </w:pPr>
      <w:bookmarkStart w:id="25" w:name="_Toc145974052"/>
      <w:proofErr w:type="spellStart"/>
      <w:r w:rsidRPr="00537868">
        <w:lastRenderedPageBreak/>
        <w:t>LED</w:t>
      </w:r>
      <w:r w:rsidR="00DF7743">
        <w:t>s</w:t>
      </w:r>
      <w:proofErr w:type="spellEnd"/>
      <w:r w:rsidR="00DF7743">
        <w:t xml:space="preserve"> d’interface</w:t>
      </w:r>
      <w:bookmarkEnd w:id="25"/>
    </w:p>
    <w:p w14:paraId="444139E3" w14:textId="1D3677EA" w:rsidR="00013E04" w:rsidRDefault="00DF7743" w:rsidP="00376C41">
      <w:r>
        <w:t>Trois</w:t>
      </w:r>
      <w:r w:rsidR="00D02187" w:rsidRPr="00537868">
        <w:t xml:space="preserve"> </w:t>
      </w:r>
      <w:proofErr w:type="spellStart"/>
      <w:r w:rsidR="00D02187" w:rsidRPr="00537868">
        <w:t>LED</w:t>
      </w:r>
      <w:r>
        <w:t>s</w:t>
      </w:r>
      <w:proofErr w:type="spellEnd"/>
      <w:r w:rsidR="00D02187" w:rsidRPr="00537868">
        <w:t xml:space="preserve"> extérieurs ont pour but d’informer l’utilisateur</w:t>
      </w:r>
      <w:r w:rsidR="00013E04">
        <w:t xml:space="preserve"> sur l’état du système. </w:t>
      </w:r>
      <w:r>
        <w:t>Notamment pour avertir sur l’extinction du système, si une communication Wi-Fi ou Ethernet a lieu et si le badge RFID a été accepté ou non.</w:t>
      </w:r>
    </w:p>
    <w:p w14:paraId="0FC64820" w14:textId="6F6821A3" w:rsidR="00DF7743" w:rsidRDefault="00DF7743" w:rsidP="00376C41">
      <w:r>
        <w:t xml:space="preserve">Des </w:t>
      </w:r>
      <w:proofErr w:type="spellStart"/>
      <w:r>
        <w:t>LEDs</w:t>
      </w:r>
      <w:proofErr w:type="spellEnd"/>
      <w:r>
        <w:t xml:space="preserve"> RGB sont utilisées afin d’offrir une plus grande variété d</w:t>
      </w:r>
      <w:r w:rsidR="003009F4">
        <w:t xml:space="preserve">e couleurs </w:t>
      </w:r>
      <w:r>
        <w:t xml:space="preserve">possibles. Elles sont contrôlées par un </w:t>
      </w:r>
      <w:r w:rsidR="00055E28">
        <w:t>driver de LED</w:t>
      </w:r>
      <w:r>
        <w:t xml:space="preserve"> dédié pour chacune d’entre elles.</w:t>
      </w:r>
      <w:r w:rsidR="003E015A">
        <w:t xml:space="preserve"> Des </w:t>
      </w:r>
      <w:proofErr w:type="spellStart"/>
      <w:r w:rsidR="003E015A">
        <w:t>LEDs</w:t>
      </w:r>
      <w:proofErr w:type="spellEnd"/>
      <w:r w:rsidR="003E015A">
        <w:t xml:space="preserve"> bicolores étaient initialement prévues, mais au vu </w:t>
      </w:r>
      <w:r w:rsidR="00770B33">
        <w:t>du fait qu’il n’y aucune différence de prix et que la méthode de contrôle reste la même, l</w:t>
      </w:r>
      <w:r w:rsidR="003E015A">
        <w:t xml:space="preserve">e choix </w:t>
      </w:r>
      <w:r w:rsidR="00770B33">
        <w:t>s’est tourné vers</w:t>
      </w:r>
      <w:r w:rsidR="003E015A">
        <w:t xml:space="preserve"> des </w:t>
      </w:r>
      <w:proofErr w:type="spellStart"/>
      <w:r w:rsidR="003E015A">
        <w:t>LEDs</w:t>
      </w:r>
      <w:proofErr w:type="spellEnd"/>
      <w:r w:rsidR="003E015A">
        <w:t xml:space="preserve"> </w:t>
      </w:r>
      <w:r w:rsidR="00770B33">
        <w:t>RGB</w:t>
      </w:r>
      <w:r w:rsidR="003E015A">
        <w:t>.</w:t>
      </w:r>
      <w:r w:rsidR="00770B33">
        <w:t xml:space="preserve"> Il s’agit d’une décision purement esthétique afin d’offrir plus de possibilités. Leur utilisation pourra être étudié et envisagé dans de futurs projets de l’ES. </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06145D" w:rsidRPr="00537868" w14:paraId="6B972193"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3DD4B1B" w14:textId="0D36AEFF" w:rsidR="0006145D" w:rsidRPr="00537868" w:rsidRDefault="00F61F48" w:rsidP="009A5B0B">
            <w:pPr>
              <w:pStyle w:val="texte-Tableaux"/>
            </w:pPr>
            <w:r>
              <w:t>LED d’interface RGB (x3)</w:t>
            </w:r>
          </w:p>
        </w:tc>
      </w:tr>
      <w:tr w:rsidR="0006145D" w:rsidRPr="00537868" w14:paraId="1CBBEFFC" w14:textId="77777777" w:rsidTr="009A5B0B">
        <w:trPr>
          <w:trHeight w:val="454"/>
          <w:jc w:val="center"/>
        </w:trPr>
        <w:tc>
          <w:tcPr>
            <w:tcW w:w="2551" w:type="dxa"/>
            <w:tcBorders>
              <w:top w:val="single" w:sz="8" w:space="0" w:color="auto"/>
              <w:bottom w:val="single" w:sz="4" w:space="0" w:color="auto"/>
              <w:right w:val="single" w:sz="4" w:space="0" w:color="auto"/>
            </w:tcBorders>
            <w:vAlign w:val="center"/>
          </w:tcPr>
          <w:p w14:paraId="1FEFEB48" w14:textId="77777777" w:rsidR="0006145D" w:rsidRPr="00537868" w:rsidRDefault="0006145D" w:rsidP="009A5B0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5221EBC4" w14:textId="57EEE041" w:rsidR="0006145D" w:rsidRPr="00537868" w:rsidRDefault="00F61F48" w:rsidP="009A5B0B">
            <w:pPr>
              <w:pStyle w:val="texte-Tableaux"/>
            </w:pPr>
            <w:r w:rsidRPr="00F61F48">
              <w:t>150141M173100</w:t>
            </w:r>
          </w:p>
        </w:tc>
        <w:tc>
          <w:tcPr>
            <w:tcW w:w="2835" w:type="dxa"/>
            <w:vMerge w:val="restart"/>
            <w:tcBorders>
              <w:top w:val="single" w:sz="8" w:space="0" w:color="auto"/>
              <w:left w:val="single" w:sz="8" w:space="0" w:color="auto"/>
              <w:bottom w:val="single" w:sz="8" w:space="0" w:color="auto"/>
            </w:tcBorders>
            <w:vAlign w:val="center"/>
          </w:tcPr>
          <w:p w14:paraId="7A5EAA65" w14:textId="3F1FC38E" w:rsidR="0006145D" w:rsidRPr="00537868" w:rsidRDefault="0006145D" w:rsidP="004E6E62">
            <w:pPr>
              <w:pStyle w:val="Image-centree"/>
            </w:pPr>
            <w:r>
              <w:rPr>
                <w:lang w:val="fr-CH" w:eastAsia="fr-CH"/>
              </w:rPr>
              <w:drawing>
                <wp:inline distT="0" distB="0" distL="0" distR="0" wp14:anchorId="418386FF" wp14:editId="476CE0B2">
                  <wp:extent cx="720000" cy="681818"/>
                  <wp:effectExtent l="0" t="0" r="4445" b="4445"/>
                  <wp:docPr id="198327705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0000" cy="681818"/>
                          </a:xfrm>
                          <a:prstGeom prst="rect">
                            <a:avLst/>
                          </a:prstGeom>
                          <a:noFill/>
                        </pic:spPr>
                      </pic:pic>
                    </a:graphicData>
                  </a:graphic>
                </wp:inline>
              </w:drawing>
            </w:r>
          </w:p>
        </w:tc>
      </w:tr>
      <w:tr w:rsidR="0006145D" w:rsidRPr="00537868" w14:paraId="6A596276"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70F263CC" w14:textId="1EFA9EC5" w:rsidR="0006145D" w:rsidRPr="00537868" w:rsidRDefault="0006145D" w:rsidP="009A5B0B">
            <w:pPr>
              <w:pStyle w:val="texte-Tableaux"/>
            </w:pPr>
            <w:r>
              <w:t>Tension directe</w:t>
            </w:r>
          </w:p>
        </w:tc>
        <w:tc>
          <w:tcPr>
            <w:tcW w:w="2268" w:type="dxa"/>
            <w:tcBorders>
              <w:left w:val="single" w:sz="4" w:space="0" w:color="auto"/>
            </w:tcBorders>
            <w:vAlign w:val="center"/>
          </w:tcPr>
          <w:p w14:paraId="1DEB6D5E" w14:textId="4A3A3BB3" w:rsidR="0006145D" w:rsidRPr="00537868" w:rsidRDefault="0006145D" w:rsidP="009A5B0B">
            <w:pPr>
              <w:pStyle w:val="texte-Tableaux"/>
            </w:pPr>
            <w:r>
              <w:t>R 2,0 - V 3,2 - B 3,2</w:t>
            </w:r>
          </w:p>
        </w:tc>
        <w:tc>
          <w:tcPr>
            <w:tcW w:w="850" w:type="dxa"/>
            <w:tcBorders>
              <w:right w:val="single" w:sz="8" w:space="0" w:color="auto"/>
            </w:tcBorders>
            <w:vAlign w:val="center"/>
          </w:tcPr>
          <w:p w14:paraId="6BCF641F" w14:textId="77777777" w:rsidR="0006145D" w:rsidRPr="00537868" w:rsidRDefault="0006145D" w:rsidP="009A5B0B">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0E40E337" w14:textId="77777777" w:rsidR="0006145D" w:rsidRPr="00537868" w:rsidRDefault="0006145D" w:rsidP="009A5B0B"/>
        </w:tc>
      </w:tr>
      <w:tr w:rsidR="0006145D" w:rsidRPr="00537868" w14:paraId="4A0B3AA4"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7C2B3BBF" w14:textId="1EEDC9F5" w:rsidR="0006145D" w:rsidRPr="00537868" w:rsidRDefault="0006145D" w:rsidP="009A5B0B">
            <w:pPr>
              <w:pStyle w:val="texte-Tableaux"/>
            </w:pPr>
            <w:r>
              <w:t xml:space="preserve">Courant </w:t>
            </w:r>
            <w:r w:rsidR="00F61F48">
              <w:t>maximal</w:t>
            </w:r>
          </w:p>
        </w:tc>
        <w:tc>
          <w:tcPr>
            <w:tcW w:w="2268" w:type="dxa"/>
            <w:tcBorders>
              <w:left w:val="single" w:sz="4" w:space="0" w:color="auto"/>
            </w:tcBorders>
            <w:vAlign w:val="center"/>
          </w:tcPr>
          <w:p w14:paraId="219FFE68" w14:textId="786DD691" w:rsidR="0006145D" w:rsidRPr="00537868" w:rsidRDefault="00F61F48" w:rsidP="009A5B0B">
            <w:pPr>
              <w:pStyle w:val="texte-Tableaux"/>
            </w:pPr>
            <w:r>
              <w:t>30</w:t>
            </w:r>
          </w:p>
        </w:tc>
        <w:tc>
          <w:tcPr>
            <w:tcW w:w="850" w:type="dxa"/>
            <w:tcBorders>
              <w:right w:val="single" w:sz="8" w:space="0" w:color="auto"/>
            </w:tcBorders>
            <w:vAlign w:val="center"/>
          </w:tcPr>
          <w:p w14:paraId="11EFA48A" w14:textId="4BE0BCE7" w:rsidR="0006145D" w:rsidRPr="00537868" w:rsidRDefault="0006145D" w:rsidP="009A5B0B">
            <w:pPr>
              <w:pStyle w:val="texte-Tableaux"/>
            </w:pPr>
            <w:r>
              <w:t>[</w:t>
            </w:r>
            <w:r w:rsidR="00F61F48">
              <w:t>mA</w:t>
            </w:r>
            <w:r>
              <w:t>]</w:t>
            </w:r>
          </w:p>
        </w:tc>
        <w:tc>
          <w:tcPr>
            <w:tcW w:w="2835" w:type="dxa"/>
            <w:vMerge/>
            <w:tcBorders>
              <w:top w:val="single" w:sz="4" w:space="0" w:color="auto"/>
              <w:left w:val="single" w:sz="8" w:space="0" w:color="auto"/>
              <w:bottom w:val="single" w:sz="8" w:space="0" w:color="auto"/>
            </w:tcBorders>
            <w:vAlign w:val="center"/>
          </w:tcPr>
          <w:p w14:paraId="318803EC" w14:textId="77777777" w:rsidR="0006145D" w:rsidRPr="00537868" w:rsidRDefault="0006145D" w:rsidP="003E015A">
            <w:pPr>
              <w:keepNext/>
            </w:pPr>
          </w:p>
        </w:tc>
      </w:tr>
    </w:tbl>
    <w:p w14:paraId="0C24CDC3" w14:textId="03BDF562" w:rsidR="003E015A" w:rsidRDefault="003E015A">
      <w:pPr>
        <w:pStyle w:val="Lgende"/>
      </w:pPr>
      <w:bookmarkStart w:id="26" w:name="_Toc146055482"/>
      <w:r>
        <w:t xml:space="preserve">Tableau </w:t>
      </w:r>
      <w:fldSimple w:instr=" SEQ Tableau \* ARABIC ">
        <w:r w:rsidR="0082027A">
          <w:rPr>
            <w:noProof/>
          </w:rPr>
          <w:t>7</w:t>
        </w:r>
      </w:fldSimple>
      <w:r>
        <w:t xml:space="preserve"> : Caractéristiques principales des </w:t>
      </w:r>
      <w:proofErr w:type="spellStart"/>
      <w:r>
        <w:t>LEDs</w:t>
      </w:r>
      <w:proofErr w:type="spellEnd"/>
      <w:r>
        <w:t xml:space="preserve"> RGB</w:t>
      </w:r>
      <w:bookmarkEnd w:id="26"/>
    </w:p>
    <w:p w14:paraId="7637EFCA" w14:textId="5A68BFC3" w:rsidR="003009F4" w:rsidRDefault="00D12C9D" w:rsidP="00D12C9D">
      <w:r>
        <w:t xml:space="preserve">Le driver de LED dispose de 3 canaux, adapté ainsi au contrôle de </w:t>
      </w:r>
      <w:proofErr w:type="spellStart"/>
      <w:r>
        <w:t>LEDs</w:t>
      </w:r>
      <w:proofErr w:type="spellEnd"/>
      <w:r>
        <w:t xml:space="preserve"> RGB. Il permet de réduire la charge de courant sollicité au microcontrôleur. </w:t>
      </w:r>
      <w:r w:rsidR="003009F4">
        <w:t>De</w:t>
      </w:r>
      <w:r w:rsidR="003009F4" w:rsidRPr="003009F4">
        <w:t xml:space="preserve"> </w:t>
      </w:r>
      <w:r w:rsidR="003009F4">
        <w:t>plus</w:t>
      </w:r>
      <w:r w:rsidR="003009F4" w:rsidRPr="003009F4">
        <w:t xml:space="preserve">, la commande s'effectue sur une unique ligne en série. Le pilote utilisé </w:t>
      </w:r>
      <w:r>
        <w:t>utilise</w:t>
      </w:r>
      <w:r w:rsidR="003009F4" w:rsidRPr="003009F4">
        <w:t xml:space="preserve"> la méthode </w:t>
      </w:r>
      <w:r>
        <w:t>« </w:t>
      </w:r>
      <w:proofErr w:type="spellStart"/>
      <w:r w:rsidR="003009F4" w:rsidRPr="003009F4">
        <w:t>Grayscale</w:t>
      </w:r>
      <w:proofErr w:type="spellEnd"/>
      <w:r>
        <w:t> »</w:t>
      </w:r>
      <w:r w:rsidR="003009F4" w:rsidRPr="003009F4">
        <w:t xml:space="preserve">, qui régule l'intensité de chaque LED grâce à des signaux PWM. Cela offre la possibilité de créer une diversité d'effets </w:t>
      </w:r>
      <w:r>
        <w:t>varié</w:t>
      </w:r>
      <w:r w:rsidR="003009F4" w:rsidRPr="003009F4">
        <w:t>.</w:t>
      </w:r>
      <w:r w:rsidR="00055E28">
        <w:t xml:space="preserve"> </w:t>
      </w:r>
    </w:p>
    <w:p w14:paraId="10B0669B" w14:textId="42EF1F1A" w:rsidR="00D12C9D" w:rsidRDefault="00D12C9D" w:rsidP="00376C41">
      <w:r>
        <w:t>Le courant de sortie pour chaque canal est fixé par une</w:t>
      </w:r>
      <w:r w:rsidR="009C0329">
        <w:t xml:space="preserve"> unique</w:t>
      </w:r>
      <w:r>
        <w:t xml:space="preserve"> résistance externe</w:t>
      </w:r>
      <w:r w:rsidR="009C0329">
        <w:t>. L</w:t>
      </w:r>
      <w:r>
        <w:t xml:space="preserve">a valeur </w:t>
      </w:r>
      <w:r w:rsidR="009C0329">
        <w:t>est</w:t>
      </w:r>
      <w:r>
        <w:t xml:space="preserve"> déterminé</w:t>
      </w:r>
      <w:r w:rsidR="009C0329">
        <w:t>e</w:t>
      </w:r>
      <w:r>
        <w:t xml:space="preserve"> </w:t>
      </w:r>
      <w:r w:rsidR="009C0329">
        <w:t>par</w:t>
      </w:r>
      <w:r>
        <w:t xml:space="preserve"> la formule suivante, fourni par la datasheet :</w:t>
      </w:r>
    </w:p>
    <w:p w14:paraId="73A62E18" w14:textId="77777777" w:rsidR="00B52898" w:rsidRDefault="00D12C9D" w:rsidP="004E6E62">
      <w:pPr>
        <w:pStyle w:val="Image-centree"/>
      </w:pPr>
      <w:r w:rsidRPr="00D12C9D">
        <w:rPr>
          <w:lang w:val="fr-CH" w:eastAsia="fr-CH"/>
        </w:rPr>
        <w:drawing>
          <wp:inline distT="0" distB="0" distL="0" distR="0" wp14:anchorId="71A9AEF3" wp14:editId="34774D01">
            <wp:extent cx="1828800" cy="463138"/>
            <wp:effectExtent l="0" t="0" r="0" b="0"/>
            <wp:docPr id="401276610" name="Image 1" descr="Une image contenant texte, Police, blanc,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1276610" name="Image 1" descr="Une image contenant texte, Police, blanc, ligne&#10;&#10;Description générée automatiquement"/>
                    <pic:cNvPicPr/>
                  </pic:nvPicPr>
                  <pic:blipFill>
                    <a:blip r:embed="rId28"/>
                    <a:stretch>
                      <a:fillRect/>
                    </a:stretch>
                  </pic:blipFill>
                  <pic:spPr>
                    <a:xfrm>
                      <a:off x="0" y="0"/>
                      <a:ext cx="1837160" cy="465255"/>
                    </a:xfrm>
                    <a:prstGeom prst="rect">
                      <a:avLst/>
                    </a:prstGeom>
                  </pic:spPr>
                </pic:pic>
              </a:graphicData>
            </a:graphic>
          </wp:inline>
        </w:drawing>
      </w:r>
    </w:p>
    <w:p w14:paraId="619A1A17" w14:textId="743654AD" w:rsidR="00FA1AB0" w:rsidRPr="00FA1AB0" w:rsidRDefault="00B52898" w:rsidP="009C0329">
      <w:pPr>
        <w:pStyle w:val="Lgende"/>
      </w:pPr>
      <w:bookmarkStart w:id="27" w:name="_Toc146055494"/>
      <w:r>
        <w:t xml:space="preserve">Équation </w:t>
      </w:r>
      <w:fldSimple w:instr=" SEQ Équation \* ARABIC ">
        <w:r w:rsidR="004E5D5C">
          <w:rPr>
            <w:noProof/>
          </w:rPr>
          <w:t>1</w:t>
        </w:r>
      </w:fldSimple>
      <w:r>
        <w:t xml:space="preserve"> : Résistance de courant maximal, TLC5973</w:t>
      </w:r>
      <w:bookmarkEnd w:id="27"/>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3009F4" w:rsidRPr="00537868" w14:paraId="5C4A9894"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7BAAA360" w14:textId="4493173A" w:rsidR="003009F4" w:rsidRPr="00537868" w:rsidRDefault="003009F4" w:rsidP="009A5B0B">
            <w:pPr>
              <w:pStyle w:val="texte-Tableaux"/>
            </w:pPr>
            <w:r>
              <w:t>Driver de LED (x3)</w:t>
            </w:r>
          </w:p>
        </w:tc>
      </w:tr>
      <w:tr w:rsidR="003009F4" w:rsidRPr="00537868" w14:paraId="2875A1DA" w14:textId="77777777" w:rsidTr="009A5B0B">
        <w:trPr>
          <w:trHeight w:val="454"/>
          <w:jc w:val="center"/>
        </w:trPr>
        <w:tc>
          <w:tcPr>
            <w:tcW w:w="2551" w:type="dxa"/>
            <w:tcBorders>
              <w:top w:val="single" w:sz="8" w:space="0" w:color="auto"/>
              <w:bottom w:val="single" w:sz="4" w:space="0" w:color="auto"/>
              <w:right w:val="single" w:sz="4" w:space="0" w:color="auto"/>
            </w:tcBorders>
            <w:vAlign w:val="center"/>
          </w:tcPr>
          <w:p w14:paraId="34CC459A" w14:textId="77777777" w:rsidR="003009F4" w:rsidRPr="00537868" w:rsidRDefault="003009F4" w:rsidP="009A5B0B">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1B96E4A3" w14:textId="3211A1F8" w:rsidR="003009F4" w:rsidRPr="00537868" w:rsidRDefault="003009F4" w:rsidP="009A5B0B">
            <w:pPr>
              <w:pStyle w:val="texte-Tableaux"/>
            </w:pPr>
            <w:r w:rsidRPr="003009F4">
              <w:t>TLC5973DR</w:t>
            </w:r>
          </w:p>
        </w:tc>
        <w:tc>
          <w:tcPr>
            <w:tcW w:w="2835" w:type="dxa"/>
            <w:vMerge w:val="restart"/>
            <w:tcBorders>
              <w:top w:val="single" w:sz="8" w:space="0" w:color="auto"/>
              <w:left w:val="single" w:sz="8" w:space="0" w:color="auto"/>
              <w:bottom w:val="single" w:sz="8" w:space="0" w:color="auto"/>
            </w:tcBorders>
            <w:vAlign w:val="center"/>
          </w:tcPr>
          <w:p w14:paraId="06CE03D4" w14:textId="6B589FC6" w:rsidR="003009F4" w:rsidRPr="00537868" w:rsidRDefault="003009F4" w:rsidP="004E6E62">
            <w:pPr>
              <w:pStyle w:val="Image-centree"/>
            </w:pPr>
            <w:r>
              <w:rPr>
                <w:lang w:val="fr-CH" w:eastAsia="fr-CH"/>
              </w:rPr>
              <w:drawing>
                <wp:inline distT="0" distB="0" distL="0" distR="0" wp14:anchorId="0F45D31B" wp14:editId="404F2AFC">
                  <wp:extent cx="1260000" cy="1260000"/>
                  <wp:effectExtent l="0" t="0" r="0" b="0"/>
                  <wp:docPr id="820659701"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60000" cy="1260000"/>
                          </a:xfrm>
                          <a:prstGeom prst="rect">
                            <a:avLst/>
                          </a:prstGeom>
                          <a:noFill/>
                        </pic:spPr>
                      </pic:pic>
                    </a:graphicData>
                  </a:graphic>
                </wp:inline>
              </w:drawing>
            </w:r>
          </w:p>
        </w:tc>
      </w:tr>
      <w:tr w:rsidR="003009F4" w:rsidRPr="00537868" w14:paraId="77173C99"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43CEE6C3" w14:textId="77777777" w:rsidR="003009F4" w:rsidRPr="00537868" w:rsidRDefault="003009F4" w:rsidP="009A5B0B">
            <w:pPr>
              <w:pStyle w:val="texte-Tableaux"/>
            </w:pPr>
            <w:r w:rsidRPr="00537868">
              <w:t>Tension d’alimentation</w:t>
            </w:r>
          </w:p>
        </w:tc>
        <w:tc>
          <w:tcPr>
            <w:tcW w:w="2268" w:type="dxa"/>
            <w:tcBorders>
              <w:left w:val="single" w:sz="4" w:space="0" w:color="auto"/>
            </w:tcBorders>
            <w:vAlign w:val="center"/>
          </w:tcPr>
          <w:p w14:paraId="73779403" w14:textId="13E4522B" w:rsidR="003009F4" w:rsidRPr="00537868" w:rsidRDefault="003009F4" w:rsidP="009A5B0B">
            <w:pPr>
              <w:pStyle w:val="texte-Tableaux"/>
            </w:pPr>
            <w:r>
              <w:t>3</w:t>
            </w:r>
            <w:r w:rsidRPr="00537868">
              <w:t xml:space="preserve"> ~ </w:t>
            </w:r>
            <w:r>
              <w:t>6</w:t>
            </w:r>
          </w:p>
        </w:tc>
        <w:tc>
          <w:tcPr>
            <w:tcW w:w="850" w:type="dxa"/>
            <w:tcBorders>
              <w:right w:val="single" w:sz="8" w:space="0" w:color="auto"/>
            </w:tcBorders>
            <w:vAlign w:val="center"/>
          </w:tcPr>
          <w:p w14:paraId="4D763ABD" w14:textId="77777777" w:rsidR="003009F4" w:rsidRPr="00537868" w:rsidRDefault="003009F4" w:rsidP="009A5B0B">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4BB8440B" w14:textId="77777777" w:rsidR="003009F4" w:rsidRPr="00537868" w:rsidRDefault="003009F4" w:rsidP="009A5B0B"/>
        </w:tc>
      </w:tr>
      <w:tr w:rsidR="00EE34CE" w:rsidRPr="00537868" w14:paraId="5364FE61"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517CBB48" w14:textId="3E88368A" w:rsidR="00EE34CE" w:rsidRPr="00537868" w:rsidRDefault="00EE34CE" w:rsidP="00EE34CE">
            <w:pPr>
              <w:pStyle w:val="texte-Tableaux"/>
            </w:pPr>
            <w:r>
              <w:t>Tension par canal</w:t>
            </w:r>
          </w:p>
        </w:tc>
        <w:tc>
          <w:tcPr>
            <w:tcW w:w="2268" w:type="dxa"/>
            <w:tcBorders>
              <w:left w:val="single" w:sz="4" w:space="0" w:color="auto"/>
            </w:tcBorders>
            <w:vAlign w:val="center"/>
          </w:tcPr>
          <w:p w14:paraId="3929A32E" w14:textId="5F143BEE" w:rsidR="00EE34CE" w:rsidRPr="00537868" w:rsidRDefault="00EE34CE" w:rsidP="00EE34CE">
            <w:pPr>
              <w:pStyle w:val="texte-Tableaux"/>
            </w:pPr>
            <w:r>
              <w:t>21</w:t>
            </w:r>
          </w:p>
        </w:tc>
        <w:tc>
          <w:tcPr>
            <w:tcW w:w="850" w:type="dxa"/>
            <w:tcBorders>
              <w:right w:val="single" w:sz="8" w:space="0" w:color="auto"/>
            </w:tcBorders>
            <w:vAlign w:val="center"/>
          </w:tcPr>
          <w:p w14:paraId="0D65F661" w14:textId="44027E1D" w:rsidR="00EE34CE" w:rsidRPr="00537868" w:rsidRDefault="00EE34CE" w:rsidP="00EE34CE">
            <w:pPr>
              <w:pStyle w:val="texte-Tableaux"/>
            </w:pPr>
            <w:r>
              <w:t>[V]</w:t>
            </w:r>
          </w:p>
        </w:tc>
        <w:tc>
          <w:tcPr>
            <w:tcW w:w="2835" w:type="dxa"/>
            <w:vMerge/>
            <w:tcBorders>
              <w:top w:val="single" w:sz="4" w:space="0" w:color="auto"/>
              <w:left w:val="single" w:sz="8" w:space="0" w:color="auto"/>
              <w:bottom w:val="single" w:sz="8" w:space="0" w:color="auto"/>
            </w:tcBorders>
            <w:vAlign w:val="center"/>
          </w:tcPr>
          <w:p w14:paraId="1BA99279" w14:textId="77777777" w:rsidR="00EE34CE" w:rsidRPr="00537868" w:rsidRDefault="00EE34CE" w:rsidP="00EE34CE"/>
        </w:tc>
      </w:tr>
      <w:tr w:rsidR="00EE34CE" w:rsidRPr="00537868" w14:paraId="7F40431F" w14:textId="77777777" w:rsidTr="009A5B0B">
        <w:trPr>
          <w:trHeight w:val="454"/>
          <w:jc w:val="center"/>
        </w:trPr>
        <w:tc>
          <w:tcPr>
            <w:tcW w:w="2551" w:type="dxa"/>
            <w:tcBorders>
              <w:top w:val="single" w:sz="4" w:space="0" w:color="auto"/>
              <w:bottom w:val="single" w:sz="4" w:space="0" w:color="auto"/>
              <w:right w:val="single" w:sz="4" w:space="0" w:color="auto"/>
            </w:tcBorders>
            <w:vAlign w:val="center"/>
          </w:tcPr>
          <w:p w14:paraId="647FA195" w14:textId="7656AEA5" w:rsidR="00EE34CE" w:rsidRPr="00537868" w:rsidRDefault="00EE34CE" w:rsidP="00EE34CE">
            <w:pPr>
              <w:pStyle w:val="texte-Tableaux"/>
            </w:pPr>
            <w:r w:rsidRPr="00537868">
              <w:t xml:space="preserve">Courant </w:t>
            </w:r>
            <w:r>
              <w:t>par canal</w:t>
            </w:r>
          </w:p>
        </w:tc>
        <w:tc>
          <w:tcPr>
            <w:tcW w:w="2268" w:type="dxa"/>
            <w:tcBorders>
              <w:left w:val="single" w:sz="4" w:space="0" w:color="auto"/>
            </w:tcBorders>
            <w:vAlign w:val="center"/>
          </w:tcPr>
          <w:p w14:paraId="0F66C2E0" w14:textId="3A3228A5" w:rsidR="00EE34CE" w:rsidRPr="00537868" w:rsidRDefault="00EE34CE" w:rsidP="00EE34CE">
            <w:pPr>
              <w:pStyle w:val="texte-Tableaux"/>
            </w:pPr>
            <w:r>
              <w:t>50</w:t>
            </w:r>
          </w:p>
        </w:tc>
        <w:tc>
          <w:tcPr>
            <w:tcW w:w="850" w:type="dxa"/>
            <w:tcBorders>
              <w:right w:val="single" w:sz="8" w:space="0" w:color="auto"/>
            </w:tcBorders>
            <w:vAlign w:val="center"/>
          </w:tcPr>
          <w:p w14:paraId="744EB482" w14:textId="77777777" w:rsidR="00EE34CE" w:rsidRPr="00537868" w:rsidRDefault="00EE34CE" w:rsidP="00EE34CE">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0A6FD4B8" w14:textId="77777777" w:rsidR="00EE34CE" w:rsidRPr="00537868" w:rsidRDefault="00EE34CE" w:rsidP="00EE34CE"/>
        </w:tc>
      </w:tr>
      <w:tr w:rsidR="00EE34CE" w:rsidRPr="00537868" w14:paraId="1870844F" w14:textId="77777777" w:rsidTr="009A5B0B">
        <w:trPr>
          <w:trHeight w:val="454"/>
          <w:jc w:val="center"/>
        </w:trPr>
        <w:tc>
          <w:tcPr>
            <w:tcW w:w="2551" w:type="dxa"/>
            <w:tcBorders>
              <w:top w:val="single" w:sz="4" w:space="0" w:color="auto"/>
              <w:bottom w:val="single" w:sz="8" w:space="0" w:color="auto"/>
              <w:right w:val="single" w:sz="4" w:space="0" w:color="auto"/>
            </w:tcBorders>
            <w:vAlign w:val="center"/>
          </w:tcPr>
          <w:p w14:paraId="5F5C09E0" w14:textId="1A32631D" w:rsidR="00EE34CE" w:rsidRPr="00537868" w:rsidRDefault="00EE34CE" w:rsidP="00EE34CE">
            <w:pPr>
              <w:pStyle w:val="texte-Tableaux"/>
            </w:pPr>
            <w:r>
              <w:t>Interface</w:t>
            </w:r>
          </w:p>
        </w:tc>
        <w:tc>
          <w:tcPr>
            <w:tcW w:w="2268" w:type="dxa"/>
            <w:tcBorders>
              <w:left w:val="single" w:sz="4" w:space="0" w:color="auto"/>
            </w:tcBorders>
            <w:vAlign w:val="center"/>
          </w:tcPr>
          <w:p w14:paraId="68F3BBE7" w14:textId="4D787FDA" w:rsidR="00EE34CE" w:rsidRPr="00537868" w:rsidRDefault="00EE34CE" w:rsidP="00EE34CE">
            <w:pPr>
              <w:pStyle w:val="texte-Tableaux"/>
            </w:pPr>
            <w:r>
              <w:t>3-Mbps « </w:t>
            </w:r>
            <w:proofErr w:type="spellStart"/>
            <w:r>
              <w:t>EasySet</w:t>
            </w:r>
            <w:proofErr w:type="spellEnd"/>
            <w:r>
              <w:t> »</w:t>
            </w:r>
          </w:p>
        </w:tc>
        <w:tc>
          <w:tcPr>
            <w:tcW w:w="850" w:type="dxa"/>
            <w:tcBorders>
              <w:right w:val="single" w:sz="8" w:space="0" w:color="auto"/>
            </w:tcBorders>
            <w:vAlign w:val="center"/>
          </w:tcPr>
          <w:p w14:paraId="697C6B7A" w14:textId="2CB6F1D4" w:rsidR="00EE34CE" w:rsidRPr="00537868" w:rsidRDefault="00EE34CE" w:rsidP="00EE34CE">
            <w:pPr>
              <w:pStyle w:val="texte-Tableaux"/>
            </w:pPr>
          </w:p>
        </w:tc>
        <w:tc>
          <w:tcPr>
            <w:tcW w:w="2835" w:type="dxa"/>
            <w:vMerge/>
            <w:tcBorders>
              <w:top w:val="single" w:sz="4" w:space="0" w:color="auto"/>
              <w:left w:val="single" w:sz="8" w:space="0" w:color="auto"/>
              <w:bottom w:val="single" w:sz="8" w:space="0" w:color="auto"/>
            </w:tcBorders>
            <w:vAlign w:val="center"/>
          </w:tcPr>
          <w:p w14:paraId="65340A00" w14:textId="77777777" w:rsidR="00EE34CE" w:rsidRPr="00537868" w:rsidRDefault="00EE34CE" w:rsidP="00EE34CE">
            <w:pPr>
              <w:keepNext/>
            </w:pPr>
          </w:p>
        </w:tc>
      </w:tr>
    </w:tbl>
    <w:p w14:paraId="0EB43DAF" w14:textId="5D62D369" w:rsidR="00B52898" w:rsidRDefault="00B52898">
      <w:pPr>
        <w:pStyle w:val="Lgende"/>
      </w:pPr>
      <w:bookmarkStart w:id="28" w:name="_Toc146055483"/>
      <w:r>
        <w:t xml:space="preserve">Tableau </w:t>
      </w:r>
      <w:fldSimple w:instr=" SEQ Tableau \* ARABIC ">
        <w:r w:rsidR="0082027A">
          <w:rPr>
            <w:noProof/>
          </w:rPr>
          <w:t>8</w:t>
        </w:r>
      </w:fldSimple>
      <w:r>
        <w:t xml:space="preserve"> : Caractéristiques principales du driver de LED</w:t>
      </w:r>
      <w:bookmarkEnd w:id="28"/>
    </w:p>
    <w:p w14:paraId="600A603C" w14:textId="21EFD904" w:rsidR="00B52898" w:rsidRDefault="00B52898" w:rsidP="00B52898">
      <w:r>
        <w:t>Le protocole et la méthode de contrôle du circuit sont détaillés dans le chapitre « </w:t>
      </w:r>
      <w:r>
        <w:fldChar w:fldCharType="begin"/>
      </w:r>
      <w:r>
        <w:instrText xml:space="preserve"> REF _Ref145869045 \n \h </w:instrText>
      </w:r>
      <w:r>
        <w:fldChar w:fldCharType="separate"/>
      </w:r>
      <w:r w:rsidR="004E5D5C">
        <w:t>4</w:t>
      </w:r>
      <w:r>
        <w:fldChar w:fldCharType="end"/>
      </w:r>
      <w:r>
        <w:t xml:space="preserve"> Software ».</w:t>
      </w:r>
    </w:p>
    <w:p w14:paraId="5C043AB9" w14:textId="294DB2E9" w:rsidR="00770B33" w:rsidRDefault="00770B33">
      <w:pPr>
        <w:spacing w:before="0" w:after="160"/>
        <w:jc w:val="left"/>
      </w:pPr>
      <w:r>
        <w:br w:type="page"/>
      </w:r>
    </w:p>
    <w:p w14:paraId="403DD1D7" w14:textId="60275590" w:rsidR="003009F4" w:rsidRDefault="00D12C9D" w:rsidP="00D12C9D">
      <w:pPr>
        <w:pStyle w:val="Titre2"/>
      </w:pPr>
      <w:bookmarkStart w:id="29" w:name="_Toc145974053"/>
      <w:proofErr w:type="spellStart"/>
      <w:r>
        <w:lastRenderedPageBreak/>
        <w:t>LEDs</w:t>
      </w:r>
      <w:proofErr w:type="spellEnd"/>
      <w:r>
        <w:t xml:space="preserve"> témoins</w:t>
      </w:r>
      <w:bookmarkEnd w:id="29"/>
    </w:p>
    <w:p w14:paraId="161C283A" w14:textId="77777777" w:rsidR="009C0329" w:rsidRDefault="00B52898">
      <w:pPr>
        <w:spacing w:before="0" w:after="160"/>
        <w:jc w:val="left"/>
      </w:pPr>
      <w:r w:rsidRPr="00B52898">
        <w:t xml:space="preserve">Deux LED sont disposées sur le circuit </w:t>
      </w:r>
      <w:r w:rsidR="00770B33">
        <w:t xml:space="preserve">principalement </w:t>
      </w:r>
      <w:r w:rsidRPr="00B52898">
        <w:t>pour la phase de développement. L'une signale la présence de l'alimentation, tandis que l'autre peut être contrôlée par le microcontrôleur à des fins de débogage.</w:t>
      </w:r>
      <w:r>
        <w:t xml:space="preserve"> </w:t>
      </w:r>
      <w:r w:rsidR="00770B33">
        <w:t>Leur courant et luminosités sont volontairement faible et ne sont pas visibles depuis l’extérieur du boitier.</w:t>
      </w:r>
    </w:p>
    <w:p w14:paraId="120E4C32" w14:textId="30C6018B" w:rsidR="00B52898" w:rsidRDefault="00B52898">
      <w:pPr>
        <w:spacing w:before="0" w:after="160"/>
        <w:jc w:val="left"/>
      </w:pPr>
      <w:r>
        <w:t xml:space="preserve">Elles ont été sélectionnées </w:t>
      </w:r>
      <w:r w:rsidR="009C0329">
        <w:t xml:space="preserve">arbitrairement </w:t>
      </w:r>
      <w:r>
        <w:t>parmi le stock de l’ES.</w:t>
      </w:r>
    </w:p>
    <w:p w14:paraId="133DE813" w14:textId="2615941B" w:rsidR="00531FDB" w:rsidRPr="00537868" w:rsidRDefault="00531FDB" w:rsidP="00D97689">
      <w:pPr>
        <w:pStyle w:val="Titre2"/>
      </w:pPr>
      <w:bookmarkStart w:id="30" w:name="_Toc145974054"/>
      <w:r w:rsidRPr="00537868">
        <w:t>Buzzer</w:t>
      </w:r>
      <w:r w:rsidR="00DF7743">
        <w:t xml:space="preserve"> d’interface</w:t>
      </w:r>
      <w:bookmarkEnd w:id="30"/>
    </w:p>
    <w:p w14:paraId="784FD940" w14:textId="77777777" w:rsidR="00D97A36" w:rsidRDefault="00EE34CE" w:rsidP="0058140E">
      <w:r>
        <w:t>Le buzzer</w:t>
      </w:r>
      <w:r w:rsidR="0058140E" w:rsidRPr="00537868">
        <w:t xml:space="preserve"> a pour but d’informer l’</w:t>
      </w:r>
      <w:r w:rsidR="003E015A">
        <w:t>utilisateur</w:t>
      </w:r>
      <w:r w:rsidR="0058140E" w:rsidRPr="00537868">
        <w:t xml:space="preserve"> que la sortie 230</w:t>
      </w:r>
      <w:r>
        <w:t xml:space="preserve"> [</w:t>
      </w:r>
      <w:r w:rsidR="0058140E" w:rsidRPr="00537868">
        <w:t>VAC</w:t>
      </w:r>
      <w:r>
        <w:t>]</w:t>
      </w:r>
      <w:r w:rsidR="0058140E" w:rsidRPr="00537868">
        <w:t xml:space="preserve"> va être </w:t>
      </w:r>
      <w:r w:rsidRPr="00537868">
        <w:t>désactiver</w:t>
      </w:r>
      <w:r w:rsidR="0058140E" w:rsidRPr="00537868">
        <w:t xml:space="preserve"> et lui offrir la possibilité de prolonger la durée</w:t>
      </w:r>
      <w:r w:rsidR="003E015A">
        <w:t xml:space="preserve"> à l’aide de son badge</w:t>
      </w:r>
      <w:r w:rsidR="0058140E" w:rsidRPr="00537868">
        <w:t>.</w:t>
      </w:r>
    </w:p>
    <w:p w14:paraId="323811BB" w14:textId="0B9C54CA" w:rsidR="00D97A36" w:rsidRDefault="00D97A36" w:rsidP="0058140E">
      <w:r w:rsidRPr="00D97A36">
        <w:t xml:space="preserve">Un buzzer magnétique a été choisi en raison de son volume sonore plus élevé par rapport à un buzzer piézoélectrique, bien que cela implique une consommation de courant plus importante. Cependant, il est essentiel que l'utilisateur puisse entendre clairement le signal pour éviter </w:t>
      </w:r>
      <w:r w:rsidR="009C0329">
        <w:t>de voir</w:t>
      </w:r>
      <w:r w:rsidRPr="00D97A36">
        <w:t xml:space="preserve"> tous ses appareils </w:t>
      </w:r>
      <w:r w:rsidR="009C0329">
        <w:t>s’éteindre de manière imprévue</w:t>
      </w:r>
      <w:r w:rsidRPr="00D97A36">
        <w:t>. La consommation de courant est brève et aura finalement peu d'impact.</w:t>
      </w:r>
    </w:p>
    <w:p w14:paraId="6320865A" w14:textId="05AB063E" w:rsidR="009C0329" w:rsidRPr="00537868" w:rsidRDefault="009C0329" w:rsidP="0058140E">
      <w:r w:rsidRPr="00D97A36">
        <w:t xml:space="preserve">Une résistance </w:t>
      </w:r>
      <w:r>
        <w:t xml:space="preserve">placée </w:t>
      </w:r>
      <w:r w:rsidRPr="00D97A36">
        <w:t>en série</w:t>
      </w:r>
      <w:r>
        <w:t xml:space="preserve"> offre la possibilité de</w:t>
      </w:r>
      <w:r w:rsidRPr="00D97A36">
        <w:t xml:space="preserve"> rédui</w:t>
      </w:r>
      <w:r>
        <w:t>re le courant et</w:t>
      </w:r>
      <w:r w:rsidRPr="00D97A36">
        <w:t xml:space="preserve"> le volume sonore</w:t>
      </w:r>
      <w:r>
        <w:t>. Sa</w:t>
      </w:r>
      <w:r w:rsidRPr="00D97A36">
        <w:t xml:space="preserve"> valeur actuelle </w:t>
      </w:r>
      <w:r>
        <w:t xml:space="preserve">est </w:t>
      </w:r>
      <w:r w:rsidRPr="00D97A36">
        <w:t>de 0</w:t>
      </w:r>
      <w:r>
        <w:t xml:space="preserve"> [Ω] pour expérimenter</w:t>
      </w:r>
      <w:r w:rsidRPr="00D97A36">
        <w:t>, ajustable si nécessaire.</w:t>
      </w:r>
    </w:p>
    <w:p w14:paraId="4DAC4B21" w14:textId="7C454013" w:rsidR="009C0329" w:rsidRPr="00537868" w:rsidRDefault="009C0329" w:rsidP="00940FA5">
      <w:r w:rsidRPr="009C0329">
        <w:t>Le buzzer est contrôlé par un signal PWM à travers un transistor. Pour éviter les effets indésirables de la commutation, une diode de roue libre est placée en parallèle</w:t>
      </w:r>
      <w:r>
        <w:t>. L</w:t>
      </w:r>
      <w:r w:rsidRPr="009C0329">
        <w:t xml:space="preserve">es mêmes transistors et diodes que le relais sont choisis pour simplifier </w:t>
      </w:r>
      <w:r>
        <w:t>le nombre de références de</w:t>
      </w:r>
      <w:r w:rsidRPr="009C0329">
        <w:t xml:space="preserve"> composants.</w:t>
      </w:r>
    </w:p>
    <w:tbl>
      <w:tblPr>
        <w:tblStyle w:val="Grilledutableau"/>
        <w:tblW w:w="8504" w:type="dxa"/>
        <w:jc w:val="center"/>
        <w:tblBorders>
          <w:top w:val="single" w:sz="8" w:space="0" w:color="auto"/>
          <w:left w:val="single" w:sz="8" w:space="0" w:color="auto"/>
          <w:bottom w:val="single" w:sz="8" w:space="0" w:color="auto"/>
          <w:right w:val="single" w:sz="8" w:space="0" w:color="auto"/>
          <w:insideV w:val="none" w:sz="0" w:space="0" w:color="auto"/>
        </w:tblBorders>
        <w:tblLook w:val="04A0" w:firstRow="1" w:lastRow="0" w:firstColumn="1" w:lastColumn="0" w:noHBand="0" w:noVBand="1"/>
      </w:tblPr>
      <w:tblGrid>
        <w:gridCol w:w="2551"/>
        <w:gridCol w:w="2268"/>
        <w:gridCol w:w="850"/>
        <w:gridCol w:w="2835"/>
      </w:tblGrid>
      <w:tr w:rsidR="00940FA5" w:rsidRPr="00537868" w14:paraId="57D36798" w14:textId="77777777" w:rsidTr="008B2869">
        <w:trPr>
          <w:trHeight w:val="454"/>
          <w:jc w:val="center"/>
        </w:trPr>
        <w:tc>
          <w:tcPr>
            <w:tcW w:w="8504" w:type="dxa"/>
            <w:gridSpan w:val="4"/>
            <w:tcBorders>
              <w:top w:val="single" w:sz="8" w:space="0" w:color="auto"/>
              <w:bottom w:val="single" w:sz="8" w:space="0" w:color="auto"/>
            </w:tcBorders>
            <w:shd w:val="clear" w:color="auto" w:fill="F7CAAC" w:themeFill="accent2" w:themeFillTint="66"/>
            <w:vAlign w:val="center"/>
          </w:tcPr>
          <w:p w14:paraId="5AC1CC9C" w14:textId="37247A0E" w:rsidR="00940FA5" w:rsidRPr="00537868" w:rsidRDefault="00940FA5" w:rsidP="000301CF">
            <w:pPr>
              <w:pStyle w:val="texte-Tableaux"/>
            </w:pPr>
            <w:r w:rsidRPr="00537868">
              <w:t>Buzzer</w:t>
            </w:r>
          </w:p>
        </w:tc>
      </w:tr>
      <w:tr w:rsidR="00940FA5" w:rsidRPr="00537868" w14:paraId="1CCC74C8" w14:textId="77777777" w:rsidTr="000301CF">
        <w:trPr>
          <w:trHeight w:val="454"/>
          <w:jc w:val="center"/>
        </w:trPr>
        <w:tc>
          <w:tcPr>
            <w:tcW w:w="2551" w:type="dxa"/>
            <w:tcBorders>
              <w:top w:val="single" w:sz="8" w:space="0" w:color="auto"/>
              <w:bottom w:val="single" w:sz="4" w:space="0" w:color="auto"/>
              <w:right w:val="single" w:sz="4" w:space="0" w:color="auto"/>
            </w:tcBorders>
            <w:vAlign w:val="center"/>
          </w:tcPr>
          <w:p w14:paraId="643A13C6" w14:textId="77777777" w:rsidR="00940FA5" w:rsidRPr="00537868" w:rsidRDefault="00940FA5" w:rsidP="000301CF">
            <w:pPr>
              <w:pStyle w:val="texte-Tableaux"/>
            </w:pPr>
            <w:r w:rsidRPr="00537868">
              <w:t>N° de fabricant</w:t>
            </w:r>
          </w:p>
        </w:tc>
        <w:tc>
          <w:tcPr>
            <w:tcW w:w="3118" w:type="dxa"/>
            <w:gridSpan w:val="2"/>
            <w:tcBorders>
              <w:top w:val="single" w:sz="8" w:space="0" w:color="auto"/>
              <w:left w:val="single" w:sz="4" w:space="0" w:color="auto"/>
              <w:right w:val="single" w:sz="8" w:space="0" w:color="auto"/>
            </w:tcBorders>
            <w:vAlign w:val="center"/>
          </w:tcPr>
          <w:p w14:paraId="23157FCD" w14:textId="5D9DC6BF" w:rsidR="00940FA5" w:rsidRPr="00537868" w:rsidRDefault="00940FA5" w:rsidP="000301CF">
            <w:pPr>
              <w:pStyle w:val="texte-Tableaux"/>
            </w:pPr>
            <w:r w:rsidRPr="00537868">
              <w:t>CMT-0904-83T</w:t>
            </w:r>
          </w:p>
        </w:tc>
        <w:tc>
          <w:tcPr>
            <w:tcW w:w="2835" w:type="dxa"/>
            <w:vMerge w:val="restart"/>
            <w:tcBorders>
              <w:top w:val="single" w:sz="8" w:space="0" w:color="auto"/>
              <w:left w:val="single" w:sz="8" w:space="0" w:color="auto"/>
              <w:bottom w:val="single" w:sz="8" w:space="0" w:color="auto"/>
            </w:tcBorders>
            <w:vAlign w:val="center"/>
          </w:tcPr>
          <w:p w14:paraId="0AD4B265" w14:textId="0F8BC24B" w:rsidR="00940FA5" w:rsidRPr="00537868" w:rsidRDefault="00940FA5" w:rsidP="004E6E62">
            <w:pPr>
              <w:pStyle w:val="Image-centree"/>
            </w:pPr>
            <w:r w:rsidRPr="00537868">
              <w:rPr>
                <w:lang w:val="fr-CH" w:eastAsia="fr-CH"/>
              </w:rPr>
              <w:drawing>
                <wp:inline distT="0" distB="0" distL="0" distR="0" wp14:anchorId="192A7D72" wp14:editId="3C4082CA">
                  <wp:extent cx="1080000" cy="1080000"/>
                  <wp:effectExtent l="0" t="0" r="6350" b="635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mm.digikey.com/Volume0/opasdata/d220001/medias/images/2167/MFG_RAC05-K.jpg"/>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1080000" cy="108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940FA5" w:rsidRPr="00537868" w14:paraId="40507709"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AA8D6F3" w14:textId="5EC8CA1F" w:rsidR="00940FA5" w:rsidRPr="00537868" w:rsidRDefault="00940FA5" w:rsidP="00940FA5">
            <w:pPr>
              <w:pStyle w:val="texte-Tableaux"/>
            </w:pPr>
            <w:r w:rsidRPr="00537868">
              <w:t>Tension d’alimentation</w:t>
            </w:r>
          </w:p>
        </w:tc>
        <w:tc>
          <w:tcPr>
            <w:tcW w:w="2268" w:type="dxa"/>
            <w:tcBorders>
              <w:left w:val="single" w:sz="4" w:space="0" w:color="auto"/>
            </w:tcBorders>
            <w:vAlign w:val="center"/>
          </w:tcPr>
          <w:p w14:paraId="6A4B0E41" w14:textId="32577120" w:rsidR="00940FA5" w:rsidRPr="00537868" w:rsidRDefault="00940FA5" w:rsidP="000301CF">
            <w:pPr>
              <w:pStyle w:val="texte-Tableaux"/>
            </w:pPr>
            <w:r w:rsidRPr="00537868">
              <w:t>2 ~ 5</w:t>
            </w:r>
          </w:p>
        </w:tc>
        <w:tc>
          <w:tcPr>
            <w:tcW w:w="850" w:type="dxa"/>
            <w:tcBorders>
              <w:right w:val="single" w:sz="8" w:space="0" w:color="auto"/>
            </w:tcBorders>
            <w:vAlign w:val="center"/>
          </w:tcPr>
          <w:p w14:paraId="5C6EB59E" w14:textId="27000BF3" w:rsidR="00940FA5" w:rsidRPr="00537868" w:rsidRDefault="00940FA5" w:rsidP="00940FA5">
            <w:pPr>
              <w:pStyle w:val="texte-Tableaux"/>
            </w:pPr>
            <w:r w:rsidRPr="00537868">
              <w:t>[V]</w:t>
            </w:r>
          </w:p>
        </w:tc>
        <w:tc>
          <w:tcPr>
            <w:tcW w:w="2835" w:type="dxa"/>
            <w:vMerge/>
            <w:tcBorders>
              <w:top w:val="single" w:sz="4" w:space="0" w:color="auto"/>
              <w:left w:val="single" w:sz="8" w:space="0" w:color="auto"/>
              <w:bottom w:val="single" w:sz="8" w:space="0" w:color="auto"/>
            </w:tcBorders>
            <w:vAlign w:val="center"/>
          </w:tcPr>
          <w:p w14:paraId="1E3A5EB8" w14:textId="77777777" w:rsidR="00940FA5" w:rsidRPr="00537868" w:rsidRDefault="00940FA5" w:rsidP="007A2175"/>
        </w:tc>
      </w:tr>
      <w:tr w:rsidR="00940FA5" w:rsidRPr="00537868" w14:paraId="5A37D48A" w14:textId="77777777" w:rsidTr="000301CF">
        <w:trPr>
          <w:trHeight w:val="454"/>
          <w:jc w:val="center"/>
        </w:trPr>
        <w:tc>
          <w:tcPr>
            <w:tcW w:w="2551" w:type="dxa"/>
            <w:tcBorders>
              <w:top w:val="single" w:sz="4" w:space="0" w:color="auto"/>
              <w:bottom w:val="single" w:sz="4" w:space="0" w:color="auto"/>
              <w:right w:val="single" w:sz="4" w:space="0" w:color="auto"/>
            </w:tcBorders>
            <w:vAlign w:val="center"/>
          </w:tcPr>
          <w:p w14:paraId="69F364F7" w14:textId="3B393258" w:rsidR="00940FA5" w:rsidRPr="00537868" w:rsidRDefault="00940FA5" w:rsidP="000301CF">
            <w:pPr>
              <w:pStyle w:val="texte-Tableaux"/>
            </w:pPr>
            <w:r w:rsidRPr="00537868">
              <w:t>Courant maximale</w:t>
            </w:r>
          </w:p>
        </w:tc>
        <w:tc>
          <w:tcPr>
            <w:tcW w:w="2268" w:type="dxa"/>
            <w:tcBorders>
              <w:left w:val="single" w:sz="4" w:space="0" w:color="auto"/>
            </w:tcBorders>
            <w:vAlign w:val="center"/>
          </w:tcPr>
          <w:p w14:paraId="3975499F" w14:textId="6837DE72" w:rsidR="00940FA5" w:rsidRPr="00537868" w:rsidRDefault="00940FA5" w:rsidP="000301CF">
            <w:pPr>
              <w:pStyle w:val="texte-Tableaux"/>
            </w:pPr>
            <w:r w:rsidRPr="00537868">
              <w:t>90</w:t>
            </w:r>
          </w:p>
        </w:tc>
        <w:tc>
          <w:tcPr>
            <w:tcW w:w="850" w:type="dxa"/>
            <w:tcBorders>
              <w:right w:val="single" w:sz="8" w:space="0" w:color="auto"/>
            </w:tcBorders>
            <w:vAlign w:val="center"/>
          </w:tcPr>
          <w:p w14:paraId="63963632" w14:textId="07910764" w:rsidR="00940FA5" w:rsidRPr="00537868" w:rsidRDefault="00940FA5" w:rsidP="000301CF">
            <w:pPr>
              <w:pStyle w:val="texte-Tableaux"/>
            </w:pPr>
            <w:r w:rsidRPr="00537868">
              <w:t>[mA]</w:t>
            </w:r>
          </w:p>
        </w:tc>
        <w:tc>
          <w:tcPr>
            <w:tcW w:w="2835" w:type="dxa"/>
            <w:vMerge/>
            <w:tcBorders>
              <w:top w:val="single" w:sz="4" w:space="0" w:color="auto"/>
              <w:left w:val="single" w:sz="8" w:space="0" w:color="auto"/>
              <w:bottom w:val="single" w:sz="8" w:space="0" w:color="auto"/>
            </w:tcBorders>
            <w:vAlign w:val="center"/>
          </w:tcPr>
          <w:p w14:paraId="14AA096A" w14:textId="77777777" w:rsidR="00940FA5" w:rsidRPr="00537868" w:rsidRDefault="00940FA5" w:rsidP="007A2175"/>
        </w:tc>
      </w:tr>
      <w:tr w:rsidR="00940FA5" w:rsidRPr="00537868" w14:paraId="68D0466C" w14:textId="77777777" w:rsidTr="000301CF">
        <w:trPr>
          <w:trHeight w:val="454"/>
          <w:jc w:val="center"/>
        </w:trPr>
        <w:tc>
          <w:tcPr>
            <w:tcW w:w="2551" w:type="dxa"/>
            <w:tcBorders>
              <w:top w:val="single" w:sz="4" w:space="0" w:color="auto"/>
              <w:bottom w:val="single" w:sz="8" w:space="0" w:color="auto"/>
              <w:right w:val="single" w:sz="4" w:space="0" w:color="auto"/>
            </w:tcBorders>
            <w:vAlign w:val="center"/>
          </w:tcPr>
          <w:p w14:paraId="2AE19258" w14:textId="1DD99D3E" w:rsidR="00940FA5" w:rsidRPr="00537868" w:rsidRDefault="00940FA5" w:rsidP="000301CF">
            <w:pPr>
              <w:pStyle w:val="texte-Tableaux"/>
            </w:pPr>
            <w:r w:rsidRPr="00537868">
              <w:t>Fréquence nominale</w:t>
            </w:r>
          </w:p>
        </w:tc>
        <w:tc>
          <w:tcPr>
            <w:tcW w:w="2268" w:type="dxa"/>
            <w:tcBorders>
              <w:left w:val="single" w:sz="4" w:space="0" w:color="auto"/>
            </w:tcBorders>
            <w:vAlign w:val="center"/>
          </w:tcPr>
          <w:p w14:paraId="2AB7F623" w14:textId="48C337C9" w:rsidR="00940FA5" w:rsidRPr="00537868" w:rsidRDefault="00940FA5" w:rsidP="000301CF">
            <w:pPr>
              <w:pStyle w:val="texte-Tableaux"/>
            </w:pPr>
            <w:r w:rsidRPr="00537868">
              <w:t>2730</w:t>
            </w:r>
          </w:p>
        </w:tc>
        <w:tc>
          <w:tcPr>
            <w:tcW w:w="850" w:type="dxa"/>
            <w:tcBorders>
              <w:right w:val="single" w:sz="8" w:space="0" w:color="auto"/>
            </w:tcBorders>
            <w:vAlign w:val="center"/>
          </w:tcPr>
          <w:p w14:paraId="6E6A7115" w14:textId="465820CF" w:rsidR="00940FA5" w:rsidRPr="00537868" w:rsidRDefault="00940FA5" w:rsidP="000301CF">
            <w:pPr>
              <w:pStyle w:val="texte-Tableaux"/>
            </w:pPr>
            <w:r w:rsidRPr="00537868">
              <w:t>[Hz]</w:t>
            </w:r>
          </w:p>
        </w:tc>
        <w:tc>
          <w:tcPr>
            <w:tcW w:w="2835" w:type="dxa"/>
            <w:vMerge/>
            <w:tcBorders>
              <w:top w:val="single" w:sz="4" w:space="0" w:color="auto"/>
              <w:left w:val="single" w:sz="8" w:space="0" w:color="auto"/>
              <w:bottom w:val="single" w:sz="8" w:space="0" w:color="auto"/>
            </w:tcBorders>
            <w:vAlign w:val="center"/>
          </w:tcPr>
          <w:p w14:paraId="048120B4" w14:textId="77777777" w:rsidR="00940FA5" w:rsidRPr="00537868" w:rsidRDefault="00940FA5" w:rsidP="003460C3">
            <w:pPr>
              <w:keepNext/>
            </w:pPr>
          </w:p>
        </w:tc>
      </w:tr>
    </w:tbl>
    <w:p w14:paraId="1F2CBD71" w14:textId="3531B6E2" w:rsidR="00940FA5" w:rsidRPr="00537868" w:rsidRDefault="003460C3" w:rsidP="003460C3">
      <w:pPr>
        <w:pStyle w:val="Lgende"/>
      </w:pPr>
      <w:bookmarkStart w:id="31" w:name="_Toc146055484"/>
      <w:r w:rsidRPr="00537868">
        <w:t xml:space="preserve">Tableau </w:t>
      </w:r>
      <w:fldSimple w:instr=" SEQ Tableau \* ARABIC ">
        <w:r w:rsidR="0082027A">
          <w:rPr>
            <w:noProof/>
          </w:rPr>
          <w:t>9</w:t>
        </w:r>
      </w:fldSimple>
      <w:r w:rsidRPr="00537868">
        <w:t xml:space="preserve"> : Caractéristiques principales du buzzer</w:t>
      </w:r>
      <w:bookmarkEnd w:id="31"/>
    </w:p>
    <w:p w14:paraId="2E5CA877" w14:textId="30C59601" w:rsidR="009A5B0B" w:rsidRDefault="009A5B0B" w:rsidP="009A5B0B">
      <w:pPr>
        <w:pStyle w:val="Titre2"/>
        <w:numPr>
          <w:ilvl w:val="0"/>
          <w:numId w:val="0"/>
        </w:numPr>
        <w:ind w:left="454" w:hanging="284"/>
      </w:pPr>
      <w:bookmarkStart w:id="32" w:name="_Toc145974055"/>
      <w:r w:rsidRPr="009A5B0B">
        <w:rPr>
          <w:noProof/>
          <w:lang w:eastAsia="fr-CH"/>
        </w:rPr>
        <w:drawing>
          <wp:inline distT="0" distB="0" distL="0" distR="0" wp14:anchorId="08C4E46B" wp14:editId="25FF4899">
            <wp:extent cx="1733797" cy="2162887"/>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734903" cy="2164267"/>
                    </a:xfrm>
                    <a:prstGeom prst="rect">
                      <a:avLst/>
                    </a:prstGeom>
                    <a:noFill/>
                    <a:ln>
                      <a:noFill/>
                    </a:ln>
                  </pic:spPr>
                </pic:pic>
              </a:graphicData>
            </a:graphic>
          </wp:inline>
        </w:drawing>
      </w:r>
    </w:p>
    <w:p w14:paraId="23CEEB8C" w14:textId="21E37718" w:rsidR="003C48DD" w:rsidRDefault="003C48DD" w:rsidP="003C48DD">
      <w:pPr>
        <w:pStyle w:val="Titre2"/>
      </w:pPr>
      <w:r>
        <w:t>Transistor</w:t>
      </w:r>
      <w:bookmarkEnd w:id="32"/>
    </w:p>
    <w:p w14:paraId="730EEF9C" w14:textId="77777777" w:rsidR="00EE34CE" w:rsidRPr="00EE34CE" w:rsidRDefault="00EE34CE" w:rsidP="00EE34CE"/>
    <w:p w14:paraId="598EC8E6" w14:textId="63A8FB0D" w:rsidR="003460C3" w:rsidRPr="00537868" w:rsidRDefault="003460C3">
      <w:pPr>
        <w:spacing w:before="0" w:after="160"/>
        <w:jc w:val="left"/>
      </w:pPr>
      <w:r w:rsidRPr="00537868">
        <w:br w:type="page"/>
      </w:r>
    </w:p>
    <w:p w14:paraId="55872048" w14:textId="1540CDD6" w:rsidR="00537868" w:rsidRDefault="00055E28" w:rsidP="00D97689">
      <w:pPr>
        <w:pStyle w:val="Titre2"/>
      </w:pPr>
      <w:bookmarkStart w:id="33" w:name="_Toc145974056"/>
      <w:r>
        <w:lastRenderedPageBreak/>
        <w:t>Points</w:t>
      </w:r>
      <w:r w:rsidR="00013E04">
        <w:t xml:space="preserve"> de tests</w:t>
      </w:r>
      <w:bookmarkEnd w:id="33"/>
    </w:p>
    <w:p w14:paraId="084983F3" w14:textId="545DD577" w:rsidR="00013E04" w:rsidRDefault="00055E28" w:rsidP="00013E04">
      <w:r>
        <w:t xml:space="preserve">Divers header répartis sur la carte permettent la mesure de la plupart des signaux de communications ainsi que de l’alimentation et de la broche de débogage (connectés aussi aux </w:t>
      </w:r>
      <w:proofErr w:type="spellStart"/>
      <w:r>
        <w:t>LEDs</w:t>
      </w:r>
      <w:proofErr w:type="spellEnd"/>
      <w:r>
        <w:t xml:space="preserve"> témoins).</w:t>
      </w:r>
    </w:p>
    <w:p w14:paraId="14261596" w14:textId="71ACA372" w:rsidR="00055E28" w:rsidRPr="00013E04" w:rsidRDefault="00055E28" w:rsidP="00013E04">
      <w:r>
        <w:t>Aucun point de test n’a été placé sur la partie concernant l’Ethernet, car cela présente peu d’intérêt au vu de la complexité des trames qui sont transmises.</w:t>
      </w:r>
    </w:p>
    <w:p w14:paraId="08D57079" w14:textId="269C6F30" w:rsidR="005917CD" w:rsidRPr="00537868" w:rsidRDefault="008B228F" w:rsidP="00D97689">
      <w:pPr>
        <w:pStyle w:val="Titre2"/>
      </w:pPr>
      <w:bookmarkStart w:id="34" w:name="_Toc145974057"/>
      <w:r w:rsidRPr="00537868">
        <w:t>Serveur externe</w:t>
      </w:r>
      <w:bookmarkEnd w:id="34"/>
    </w:p>
    <w:p w14:paraId="64D7C8A6" w14:textId="77777777" w:rsidR="00461D01" w:rsidRPr="00537868" w:rsidRDefault="00F22A9D" w:rsidP="00036971">
      <w:r w:rsidRPr="00537868">
        <w:t>Un serveur externe est essentiel pour prendre en charge deux fonctionnalités principales : la configuration à distance et la</w:t>
      </w:r>
      <w:r w:rsidR="00461D01" w:rsidRPr="00537868">
        <w:t xml:space="preserve"> gestion d'une base de données.</w:t>
      </w:r>
    </w:p>
    <w:p w14:paraId="7F4886B4" w14:textId="0B3B3DFE" w:rsidR="005917CD" w:rsidRPr="00537868" w:rsidRDefault="00F22A9D" w:rsidP="00036971">
      <w:r w:rsidRPr="00537868">
        <w:t xml:space="preserve">Cette base de données </w:t>
      </w:r>
      <w:r w:rsidR="00DE2217">
        <w:t>permet de</w:t>
      </w:r>
      <w:r w:rsidRPr="00537868">
        <w:t xml:space="preserve"> stocker </w:t>
      </w:r>
      <w:r w:rsidR="00DE2217">
        <w:t>l</w:t>
      </w:r>
      <w:r w:rsidRPr="00537868">
        <w:t xml:space="preserve">es informations concernant les badges d'accès et les autorisations qui leur sont associées. Un serveur web basique </w:t>
      </w:r>
      <w:r w:rsidR="00DE2217">
        <w:t>facilite</w:t>
      </w:r>
      <w:r w:rsidRPr="00537868">
        <w:t xml:space="preserve"> l'accès à distance afin de configurer le système et administrer les droits d'accès.</w:t>
      </w:r>
    </w:p>
    <w:p w14:paraId="492B8C6F" w14:textId="5573A908" w:rsidR="00461D01" w:rsidRDefault="006D47C8" w:rsidP="00036971">
      <w:r w:rsidRPr="00537868">
        <w:t>Dans cette optique, l'utilisation du Raspberry Pi 3B+ se montre particulièrement appropriée.</w:t>
      </w:r>
      <w:r w:rsidR="00DE2217">
        <w:t xml:space="preserve"> </w:t>
      </w:r>
      <w:r w:rsidRPr="00537868">
        <w:t>Le langage de programmation privilégié, Python, bénéficie d’un grand nombre de librairies et d’une documentation abondante.</w:t>
      </w:r>
    </w:p>
    <w:p w14:paraId="73C0378C" w14:textId="77777777" w:rsidR="000E3D04" w:rsidRPr="00537868" w:rsidRDefault="000E3D04" w:rsidP="000E3D04">
      <w:pPr>
        <w:pStyle w:val="Titre2"/>
      </w:pPr>
      <w:bookmarkStart w:id="35" w:name="_Toc145974058"/>
      <w:r w:rsidRPr="00537868">
        <w:t>Boitier</w:t>
      </w:r>
      <w:bookmarkEnd w:id="35"/>
    </w:p>
    <w:p w14:paraId="301FEC79" w14:textId="77777777" w:rsidR="000E3D04" w:rsidRPr="00537868" w:rsidRDefault="000E3D04" w:rsidP="000E3D04">
      <w:r w:rsidRPr="00537868">
        <w:t>Il était initialement envisagé dans le CDC de se procurer un boitier disponible sur le marché. Après réflexions et négociations avec le mandant du projet, il a été décidé de réaliser un boitier imprimé en 3D. Cette méthode offre l’avantage de réaliser une conception réalisée entièrement sur mesure sans nécessité d’usinage. La charge de travail supplémentaire entrainé par la modélisation 3D sera en partie compensé par le gain de temps sur l’usinage d’un boitier standard.</w:t>
      </w:r>
    </w:p>
    <w:p w14:paraId="53BFA61D" w14:textId="77777777" w:rsidR="000E3D04" w:rsidRDefault="000E3D04" w:rsidP="000E3D04">
      <w:r w:rsidRPr="00537868">
        <w:t>Le matériau utilisé devra offrir une isolation et une résistance à la chaleur suffisamment élevée. Pour cela, des matériaux comme l’ABS ou le PETG semblent les plus adaptés. Le matériel le plus couramment utilisé dans l’impression 3D qu’est le PLA ne convient pas pour cette application ! En effet, sa tendance à absorber l’humidité et sa faible résistance à la chaleur représente un risque non négligeable lors de l’utilisation de hautes tensions et de courants élevés.</w:t>
      </w:r>
    </w:p>
    <w:p w14:paraId="081C82A8" w14:textId="3FAC4B8B" w:rsidR="000E3D04" w:rsidRPr="00537868" w:rsidRDefault="000E3D04" w:rsidP="00036971">
      <w:r>
        <w:t>Des détails supplémentaires sur le boitier sont fournis dans le chapitre « </w:t>
      </w:r>
      <w:r>
        <w:fldChar w:fldCharType="begin"/>
      </w:r>
      <w:r>
        <w:instrText xml:space="preserve"> REF _Ref145866661 \w \h </w:instrText>
      </w:r>
      <w:r>
        <w:fldChar w:fldCharType="separate"/>
      </w:r>
      <w:r>
        <w:t>3</w:t>
      </w:r>
      <w:r>
        <w:fldChar w:fldCharType="end"/>
      </w:r>
      <w:r>
        <w:t xml:space="preserve"> Hardware ».</w:t>
      </w:r>
    </w:p>
    <w:p w14:paraId="1A968F01" w14:textId="74C2B64E" w:rsidR="00376C41" w:rsidRPr="00537868" w:rsidRDefault="00376C41">
      <w:pPr>
        <w:spacing w:before="0" w:after="160"/>
        <w:jc w:val="left"/>
      </w:pPr>
      <w:r w:rsidRPr="00537868">
        <w:br w:type="page"/>
      </w:r>
    </w:p>
    <w:p w14:paraId="648D9E7B" w14:textId="494B66DC" w:rsidR="00282B24" w:rsidRDefault="008760E4" w:rsidP="00D97689">
      <w:pPr>
        <w:pStyle w:val="Titre1"/>
      </w:pPr>
      <w:bookmarkStart w:id="36" w:name="_Ref145866661"/>
      <w:bookmarkStart w:id="37" w:name="_Ref145866665"/>
      <w:bookmarkStart w:id="38" w:name="_Toc145974059"/>
      <w:r w:rsidRPr="00537868">
        <w:lastRenderedPageBreak/>
        <w:t>Hardware</w:t>
      </w:r>
      <w:bookmarkEnd w:id="36"/>
      <w:bookmarkEnd w:id="37"/>
      <w:bookmarkEnd w:id="38"/>
    </w:p>
    <w:p w14:paraId="4757D509" w14:textId="1F245AB6" w:rsidR="004C2D40" w:rsidRDefault="004C2D40" w:rsidP="004C2D40">
      <w:r w:rsidRPr="004C2D40">
        <w:t>Ce chapitre explore la conception du PCB</w:t>
      </w:r>
      <w:r>
        <w:t xml:space="preserve"> </w:t>
      </w:r>
      <w:r w:rsidRPr="004C2D40">
        <w:t>et la modélisation du boîtier qui l'abrite. Il détaille les raisons derrière les choix de conception et les contraintes de fabrication</w:t>
      </w:r>
      <w:r>
        <w:t>.</w:t>
      </w:r>
    </w:p>
    <w:p w14:paraId="0F396216" w14:textId="5DADE345" w:rsidR="005A0895" w:rsidRDefault="005A0895" w:rsidP="004C2D40">
      <w:r>
        <w:t>Les illustrations</w:t>
      </w:r>
      <w:r w:rsidRPr="005A0895">
        <w:t xml:space="preserve"> des couches principales et de la cotation du PCB sont fournies en annexe.</w:t>
      </w:r>
    </w:p>
    <w:p w14:paraId="7B460F9F" w14:textId="739F5D7E" w:rsidR="00800164" w:rsidRDefault="0010580E" w:rsidP="00800164">
      <w:pPr>
        <w:pStyle w:val="Titre2"/>
      </w:pPr>
      <w:bookmarkStart w:id="39" w:name="_Toc145974060"/>
      <w:r>
        <w:t xml:space="preserve">Spécifications </w:t>
      </w:r>
      <w:r w:rsidR="00800164">
        <w:t>du PCB</w:t>
      </w:r>
      <w:bookmarkEnd w:id="39"/>
    </w:p>
    <w:p w14:paraId="60C6BE56" w14:textId="7461B549" w:rsidR="004F417C" w:rsidRPr="004F417C" w:rsidRDefault="004F417C" w:rsidP="004F417C">
      <w:r>
        <w:t xml:space="preserve">Le PCB a été fabriqué par Eurocircuit, entreprise avec laquelle l'ES a l'habitude de collaborer. Voici ci-dessous </w:t>
      </w:r>
      <w:r w:rsidR="00830ECE">
        <w:t>(</w:t>
      </w:r>
      <w:r w:rsidR="00830ECE">
        <w:fldChar w:fldCharType="begin"/>
      </w:r>
      <w:r w:rsidR="00830ECE">
        <w:instrText xml:space="preserve"> REF _Ref145933640 \h </w:instrText>
      </w:r>
      <w:r w:rsidR="00830ECE">
        <w:fldChar w:fldCharType="separate"/>
      </w:r>
      <w:r w:rsidR="004E5D5C">
        <w:t xml:space="preserve">Tableau </w:t>
      </w:r>
      <w:r w:rsidR="004E5D5C">
        <w:rPr>
          <w:noProof/>
        </w:rPr>
        <w:t>9</w:t>
      </w:r>
      <w:r w:rsidR="00830ECE">
        <w:fldChar w:fldCharType="end"/>
      </w:r>
      <w:r w:rsidR="00830ECE">
        <w:t xml:space="preserve">) </w:t>
      </w:r>
      <w:r>
        <w:t>les caractéristiques clés de ce PCB</w:t>
      </w:r>
      <w:r w:rsidR="00F61193">
        <w:t>. Les paramètres à définir lors de la commande étaient fixé par l’ES. Le PCB</w:t>
      </w:r>
      <w:r>
        <w:t xml:space="preserve"> a été commandé en collaboration avec d'autres étudiants sous la forme d'un panel</w:t>
      </w:r>
      <w:r w:rsidR="00F61193">
        <w:t xml:space="preserve"> afin de réduire les coûts</w:t>
      </w:r>
      <w:r>
        <w:t>.</w:t>
      </w:r>
    </w:p>
    <w:tbl>
      <w:tblPr>
        <w:tblStyle w:val="Grilledutableau"/>
        <w:tblW w:w="5674" w:type="dxa"/>
        <w:jc w:val="center"/>
        <w:tblLook w:val="04A0" w:firstRow="1" w:lastRow="0" w:firstColumn="1" w:lastColumn="0" w:noHBand="0" w:noVBand="1"/>
      </w:tblPr>
      <w:tblGrid>
        <w:gridCol w:w="2665"/>
        <w:gridCol w:w="2154"/>
        <w:gridCol w:w="855"/>
      </w:tblGrid>
      <w:tr w:rsidR="00800164" w14:paraId="7BECF5C7" w14:textId="77777777" w:rsidTr="006B0841">
        <w:trPr>
          <w:jc w:val="center"/>
        </w:trPr>
        <w:tc>
          <w:tcPr>
            <w:tcW w:w="5674" w:type="dxa"/>
            <w:gridSpan w:val="3"/>
            <w:shd w:val="clear" w:color="auto" w:fill="C5E0B3" w:themeFill="accent6" w:themeFillTint="66"/>
          </w:tcPr>
          <w:p w14:paraId="1B71E864" w14:textId="269CFE15" w:rsidR="00800164" w:rsidRDefault="004F417C" w:rsidP="004C2D40">
            <w:r>
              <w:t>Eurocircuit : « PCB proto »</w:t>
            </w:r>
          </w:p>
        </w:tc>
      </w:tr>
      <w:tr w:rsidR="00800164" w14:paraId="59E617D0" w14:textId="77777777" w:rsidTr="006B0841">
        <w:trPr>
          <w:jc w:val="center"/>
        </w:trPr>
        <w:tc>
          <w:tcPr>
            <w:tcW w:w="2665" w:type="dxa"/>
          </w:tcPr>
          <w:p w14:paraId="3D61D30D" w14:textId="4988FD2B" w:rsidR="00800164" w:rsidRDefault="00800164" w:rsidP="004C2D40">
            <w:r>
              <w:t>Matéri</w:t>
            </w:r>
            <w:r w:rsidR="00F61193">
              <w:t>el</w:t>
            </w:r>
          </w:p>
        </w:tc>
        <w:tc>
          <w:tcPr>
            <w:tcW w:w="2154" w:type="dxa"/>
          </w:tcPr>
          <w:p w14:paraId="6CEA7DF9" w14:textId="72DEC229" w:rsidR="00800164" w:rsidRDefault="00800164" w:rsidP="004C2D40">
            <w:r>
              <w:t>FR-4</w:t>
            </w:r>
            <w:r w:rsidR="004F417C">
              <w:t xml:space="preserve"> amélioré</w:t>
            </w:r>
          </w:p>
        </w:tc>
        <w:tc>
          <w:tcPr>
            <w:tcW w:w="855" w:type="dxa"/>
          </w:tcPr>
          <w:p w14:paraId="7AEFBB01" w14:textId="77777777" w:rsidR="00800164" w:rsidRDefault="00800164" w:rsidP="00800164">
            <w:pPr>
              <w:jc w:val="center"/>
            </w:pPr>
          </w:p>
        </w:tc>
      </w:tr>
      <w:tr w:rsidR="00800164" w14:paraId="02CFDEC6" w14:textId="17084E17" w:rsidTr="006B0841">
        <w:trPr>
          <w:jc w:val="center"/>
        </w:trPr>
        <w:tc>
          <w:tcPr>
            <w:tcW w:w="2665" w:type="dxa"/>
          </w:tcPr>
          <w:p w14:paraId="23B4D563" w14:textId="75717F04" w:rsidR="00800164" w:rsidRDefault="00800164" w:rsidP="004C2D40">
            <w:r>
              <w:t>Nombre de couches</w:t>
            </w:r>
          </w:p>
        </w:tc>
        <w:tc>
          <w:tcPr>
            <w:tcW w:w="2154" w:type="dxa"/>
          </w:tcPr>
          <w:p w14:paraId="6B6AFF45" w14:textId="5A68A71A" w:rsidR="00800164" w:rsidRDefault="00800164" w:rsidP="004C2D40">
            <w:r>
              <w:t>2</w:t>
            </w:r>
          </w:p>
        </w:tc>
        <w:tc>
          <w:tcPr>
            <w:tcW w:w="855" w:type="dxa"/>
          </w:tcPr>
          <w:p w14:paraId="34A88B6B" w14:textId="77777777" w:rsidR="00800164" w:rsidRDefault="00800164" w:rsidP="00800164">
            <w:pPr>
              <w:jc w:val="center"/>
            </w:pPr>
          </w:p>
        </w:tc>
      </w:tr>
      <w:tr w:rsidR="00800164" w14:paraId="283B239D" w14:textId="40F95127" w:rsidTr="006B0841">
        <w:trPr>
          <w:jc w:val="center"/>
        </w:trPr>
        <w:tc>
          <w:tcPr>
            <w:tcW w:w="2665" w:type="dxa"/>
          </w:tcPr>
          <w:p w14:paraId="7BA20A33" w14:textId="080B1441" w:rsidR="00800164" w:rsidRDefault="00800164" w:rsidP="004C2D40">
            <w:r>
              <w:t>Epaisseur de cuivre</w:t>
            </w:r>
          </w:p>
        </w:tc>
        <w:tc>
          <w:tcPr>
            <w:tcW w:w="2154" w:type="dxa"/>
          </w:tcPr>
          <w:p w14:paraId="126E302F" w14:textId="0B84065C" w:rsidR="00800164" w:rsidRDefault="00800164" w:rsidP="004C2D40">
            <w:r>
              <w:t>35</w:t>
            </w:r>
          </w:p>
        </w:tc>
        <w:tc>
          <w:tcPr>
            <w:tcW w:w="855" w:type="dxa"/>
          </w:tcPr>
          <w:p w14:paraId="37AB115F" w14:textId="713DF642" w:rsidR="00800164" w:rsidRDefault="00800164" w:rsidP="00800164">
            <w:pPr>
              <w:jc w:val="center"/>
            </w:pPr>
            <w:r>
              <w:t>[µm]</w:t>
            </w:r>
          </w:p>
        </w:tc>
      </w:tr>
      <w:tr w:rsidR="00800164" w14:paraId="74648ED2" w14:textId="38C638F0" w:rsidTr="006B0841">
        <w:trPr>
          <w:jc w:val="center"/>
        </w:trPr>
        <w:tc>
          <w:tcPr>
            <w:tcW w:w="2665" w:type="dxa"/>
          </w:tcPr>
          <w:p w14:paraId="7FD1FBC6" w14:textId="302D074C" w:rsidR="00800164" w:rsidRDefault="00800164" w:rsidP="004C2D40">
            <w:r>
              <w:t>Longueur</w:t>
            </w:r>
          </w:p>
        </w:tc>
        <w:tc>
          <w:tcPr>
            <w:tcW w:w="2154" w:type="dxa"/>
          </w:tcPr>
          <w:p w14:paraId="35B4CE8C" w14:textId="59006112" w:rsidR="00800164" w:rsidRDefault="00800164" w:rsidP="004C2D40">
            <w:r>
              <w:t>130</w:t>
            </w:r>
          </w:p>
        </w:tc>
        <w:tc>
          <w:tcPr>
            <w:tcW w:w="855" w:type="dxa"/>
          </w:tcPr>
          <w:p w14:paraId="27831758" w14:textId="5DA13AAD" w:rsidR="00800164" w:rsidRDefault="00800164" w:rsidP="00800164">
            <w:pPr>
              <w:jc w:val="center"/>
            </w:pPr>
            <w:r>
              <w:t>[mm]</w:t>
            </w:r>
          </w:p>
        </w:tc>
      </w:tr>
      <w:tr w:rsidR="00800164" w14:paraId="0C2A9D69" w14:textId="6B2361BC" w:rsidTr="006B0841">
        <w:trPr>
          <w:jc w:val="center"/>
        </w:trPr>
        <w:tc>
          <w:tcPr>
            <w:tcW w:w="2665" w:type="dxa"/>
          </w:tcPr>
          <w:p w14:paraId="50C816CF" w14:textId="5D104286" w:rsidR="00800164" w:rsidRDefault="00800164" w:rsidP="004C2D40">
            <w:r>
              <w:t>Largeur</w:t>
            </w:r>
          </w:p>
        </w:tc>
        <w:tc>
          <w:tcPr>
            <w:tcW w:w="2154" w:type="dxa"/>
          </w:tcPr>
          <w:p w14:paraId="271FDB3E" w14:textId="2497269F" w:rsidR="00800164" w:rsidRDefault="00C41466" w:rsidP="004C2D40">
            <w:r>
              <w:t>87</w:t>
            </w:r>
          </w:p>
        </w:tc>
        <w:tc>
          <w:tcPr>
            <w:tcW w:w="855" w:type="dxa"/>
          </w:tcPr>
          <w:p w14:paraId="4769502C" w14:textId="37B76E2C" w:rsidR="00800164" w:rsidRDefault="00800164" w:rsidP="00800164">
            <w:pPr>
              <w:jc w:val="center"/>
            </w:pPr>
            <w:r>
              <w:t>[mm]</w:t>
            </w:r>
          </w:p>
        </w:tc>
      </w:tr>
      <w:tr w:rsidR="00800164" w14:paraId="5D86C50D" w14:textId="77777777" w:rsidTr="006B0841">
        <w:trPr>
          <w:jc w:val="center"/>
        </w:trPr>
        <w:tc>
          <w:tcPr>
            <w:tcW w:w="2665" w:type="dxa"/>
          </w:tcPr>
          <w:p w14:paraId="09C5E5AF" w14:textId="779E9F28" w:rsidR="00800164" w:rsidRDefault="00800164" w:rsidP="004C2D40">
            <w:r>
              <w:t>Epaisseur</w:t>
            </w:r>
          </w:p>
        </w:tc>
        <w:tc>
          <w:tcPr>
            <w:tcW w:w="2154" w:type="dxa"/>
          </w:tcPr>
          <w:p w14:paraId="08092180" w14:textId="5677E591" w:rsidR="00800164" w:rsidRDefault="00800164" w:rsidP="004C2D40">
            <w:r>
              <w:t>1,55</w:t>
            </w:r>
          </w:p>
        </w:tc>
        <w:tc>
          <w:tcPr>
            <w:tcW w:w="855" w:type="dxa"/>
          </w:tcPr>
          <w:p w14:paraId="6156E472" w14:textId="1D79CA5F" w:rsidR="00800164" w:rsidRDefault="00800164" w:rsidP="004F417C">
            <w:pPr>
              <w:keepNext/>
              <w:jc w:val="center"/>
            </w:pPr>
            <w:r>
              <w:t>[mm]</w:t>
            </w:r>
          </w:p>
        </w:tc>
      </w:tr>
    </w:tbl>
    <w:p w14:paraId="53581B60" w14:textId="78F85231" w:rsidR="004F417C" w:rsidRDefault="004F417C">
      <w:pPr>
        <w:pStyle w:val="Lgende"/>
      </w:pPr>
      <w:bookmarkStart w:id="40" w:name="_Ref145933640"/>
      <w:bookmarkStart w:id="41" w:name="_Toc146055485"/>
      <w:r>
        <w:t xml:space="preserve">Tableau </w:t>
      </w:r>
      <w:fldSimple w:instr=" SEQ Tableau \* ARABIC ">
        <w:r w:rsidR="0082027A">
          <w:rPr>
            <w:noProof/>
          </w:rPr>
          <w:t>10</w:t>
        </w:r>
      </w:fldSimple>
      <w:bookmarkEnd w:id="40"/>
      <w:r>
        <w:t xml:space="preserve"> : Spécifications principales du PCB</w:t>
      </w:r>
      <w:bookmarkEnd w:id="41"/>
    </w:p>
    <w:p w14:paraId="7172BBD7" w14:textId="6155B13E" w:rsidR="00055E28" w:rsidRDefault="00055E28" w:rsidP="00055E28">
      <w:pPr>
        <w:pStyle w:val="Titre2"/>
      </w:pPr>
      <w:bookmarkStart w:id="42" w:name="_Toc145974061"/>
      <w:r>
        <w:t>Règles de fabrication</w:t>
      </w:r>
      <w:bookmarkEnd w:id="42"/>
    </w:p>
    <w:p w14:paraId="33BADF7F" w14:textId="2DFB29D0" w:rsidR="00830ECE" w:rsidRDefault="00F61193" w:rsidP="004C2D40">
      <w:r>
        <w:t>Des</w:t>
      </w:r>
      <w:r w:rsidR="004C2D40" w:rsidRPr="004C2D40">
        <w:t xml:space="preserve"> règles </w:t>
      </w:r>
      <w:r>
        <w:t>de fabrication (</w:t>
      </w:r>
      <w:r>
        <w:fldChar w:fldCharType="begin"/>
      </w:r>
      <w:r>
        <w:instrText xml:space="preserve"> REF _Ref145933623 \h </w:instrText>
      </w:r>
      <w:r>
        <w:fldChar w:fldCharType="separate"/>
      </w:r>
      <w:r w:rsidR="004E5D5C">
        <w:t xml:space="preserve">Tableau </w:t>
      </w:r>
      <w:r w:rsidR="004E5D5C">
        <w:rPr>
          <w:noProof/>
        </w:rPr>
        <w:t>10</w:t>
      </w:r>
      <w:r>
        <w:fldChar w:fldCharType="end"/>
      </w:r>
      <w:r>
        <w:t xml:space="preserve">) </w:t>
      </w:r>
      <w:r w:rsidR="004C2D40" w:rsidRPr="004C2D40">
        <w:t>ont été intégrées dans le logiciel de CAO</w:t>
      </w:r>
      <w:r w:rsidR="00800164">
        <w:t xml:space="preserve"> (Altium Designer)</w:t>
      </w:r>
      <w:r w:rsidR="004C2D40" w:rsidRPr="004C2D40">
        <w:t xml:space="preserve"> pour répondre aux normes de fabrication </w:t>
      </w:r>
      <w:r>
        <w:t xml:space="preserve">minimales </w:t>
      </w:r>
      <w:r w:rsidR="004C2D40" w:rsidRPr="004C2D40">
        <w:t xml:space="preserve">de la catégorie </w:t>
      </w:r>
      <w:r w:rsidR="004C2D40">
        <w:t>« </w:t>
      </w:r>
      <w:r w:rsidR="004C2D40" w:rsidRPr="004C2D40">
        <w:t>6C</w:t>
      </w:r>
      <w:r w:rsidR="004C2D40">
        <w:t> »</w:t>
      </w:r>
      <w:r w:rsidR="004C2D40" w:rsidRPr="004C2D40">
        <w:t xml:space="preserve"> d'Eurocircuit</w:t>
      </w:r>
      <w:r>
        <w:t xml:space="preserve"> </w:t>
      </w:r>
      <w:r>
        <w:fldChar w:fldCharType="begin"/>
      </w:r>
      <w:r w:rsidR="004E5D5C">
        <w:instrText xml:space="preserve"> ADDIN ZOTERO_ITEM CSL_CITATION {"citationID":"pKhjAJZc","properties":{"formattedCitation":"[7]","plainCitation":"[7]","noteIndex":0},"citationItems":[{"id":34,"uris":["http://zotero.org/users/10756185/items/XEXEI97I"],"itemData":{"id":34,"type":"post-weblog","abstract":"PCB pattern classes and drill classes are used to measure the manufacturability of the PCB and wheter is can be pooled or not.","container-title":"Eurocircuits","language":"en-US","title":"Classification","URL":"https://www.eurocircuits.com/pcb-design-guidelines/classification/","accessed":{"date-parts":[["2023",9,18]]},"citation-key":"Classification"}}],"schema":"https://github.com/citation-style-language/schema/raw/master/csl-citation.json"} </w:instrText>
      </w:r>
      <w:r>
        <w:fldChar w:fldCharType="separate"/>
      </w:r>
      <w:r w:rsidR="004E5D5C" w:rsidRPr="004E5D5C">
        <w:t>[7]</w:t>
      </w:r>
      <w:r>
        <w:fldChar w:fldCharType="end"/>
      </w:r>
      <w:r w:rsidR="004C2D40" w:rsidRPr="004C2D40">
        <w:t>.</w:t>
      </w:r>
    </w:p>
    <w:p w14:paraId="32E1A8B7" w14:textId="27708FD6" w:rsidR="00800164" w:rsidRDefault="004C2D40" w:rsidP="004C2D40">
      <w:r w:rsidRPr="004C2D40">
        <w:t xml:space="preserve">Cette </w:t>
      </w:r>
      <w:r w:rsidR="00984954">
        <w:t>classe</w:t>
      </w:r>
      <w:r w:rsidRPr="004C2D40">
        <w:t xml:space="preserve"> est choisie en raison de la </w:t>
      </w:r>
      <w:r w:rsidR="00F61193">
        <w:t xml:space="preserve">préférence </w:t>
      </w:r>
      <w:r w:rsidRPr="004C2D40">
        <w:t xml:space="preserve">de l'ES avec ses spécifications. Elle représente le seuil </w:t>
      </w:r>
      <w:r w:rsidR="00800164">
        <w:t xml:space="preserve">idéal </w:t>
      </w:r>
      <w:r w:rsidRPr="004C2D40">
        <w:t>avant une augmentation notable des coûts de fabrication liés au PCB</w:t>
      </w:r>
      <w:r w:rsidR="006B0841">
        <w:t xml:space="preserve"> tout en offrant suffisamment de précision pour la plupart des circuits</w:t>
      </w:r>
      <w:r w:rsidRPr="004C2D40">
        <w:t>.</w:t>
      </w:r>
      <w:r w:rsidR="00F61193">
        <w:t xml:space="preserve"> </w:t>
      </w:r>
    </w:p>
    <w:tbl>
      <w:tblPr>
        <w:tblStyle w:val="Grilledutableau"/>
        <w:tblW w:w="5674" w:type="dxa"/>
        <w:jc w:val="center"/>
        <w:tblLook w:val="04A0" w:firstRow="1" w:lastRow="0" w:firstColumn="1" w:lastColumn="0" w:noHBand="0" w:noVBand="1"/>
      </w:tblPr>
      <w:tblGrid>
        <w:gridCol w:w="2665"/>
        <w:gridCol w:w="2154"/>
        <w:gridCol w:w="855"/>
      </w:tblGrid>
      <w:tr w:rsidR="006B0841" w14:paraId="2FC5703F" w14:textId="77777777" w:rsidTr="009A5B0B">
        <w:trPr>
          <w:jc w:val="center"/>
        </w:trPr>
        <w:tc>
          <w:tcPr>
            <w:tcW w:w="5674" w:type="dxa"/>
            <w:gridSpan w:val="3"/>
            <w:shd w:val="clear" w:color="auto" w:fill="C5E0B3" w:themeFill="accent6" w:themeFillTint="66"/>
          </w:tcPr>
          <w:p w14:paraId="5C61D216" w14:textId="58AAB4C0" w:rsidR="006B0841" w:rsidRDefault="006B0841" w:rsidP="009A5B0B">
            <w:r>
              <w:t>Eurocircuit : Classe 6C</w:t>
            </w:r>
          </w:p>
        </w:tc>
      </w:tr>
      <w:tr w:rsidR="006B0841" w14:paraId="53BE1739" w14:textId="77777777" w:rsidTr="009A5B0B">
        <w:trPr>
          <w:jc w:val="center"/>
        </w:trPr>
        <w:tc>
          <w:tcPr>
            <w:tcW w:w="2665" w:type="dxa"/>
          </w:tcPr>
          <w:p w14:paraId="446FDF61" w14:textId="1B55190A" w:rsidR="006B0841" w:rsidRDefault="006B0841" w:rsidP="006B0841">
            <w:r>
              <w:t>Largeur de piste</w:t>
            </w:r>
          </w:p>
        </w:tc>
        <w:tc>
          <w:tcPr>
            <w:tcW w:w="2154" w:type="dxa"/>
          </w:tcPr>
          <w:p w14:paraId="12D95273" w14:textId="7BFCE13C" w:rsidR="006B0841" w:rsidRDefault="006B0841" w:rsidP="006B0841">
            <w:r>
              <w:t>0.15</w:t>
            </w:r>
          </w:p>
        </w:tc>
        <w:tc>
          <w:tcPr>
            <w:tcW w:w="855" w:type="dxa"/>
          </w:tcPr>
          <w:p w14:paraId="363CC0D2" w14:textId="2F59C1E5" w:rsidR="006B0841" w:rsidRDefault="006B0841" w:rsidP="006B0841">
            <w:pPr>
              <w:jc w:val="center"/>
            </w:pPr>
            <w:r>
              <w:t>[mm]</w:t>
            </w:r>
          </w:p>
        </w:tc>
      </w:tr>
      <w:tr w:rsidR="006B0841" w14:paraId="272597BC" w14:textId="77777777" w:rsidTr="009A5B0B">
        <w:trPr>
          <w:jc w:val="center"/>
        </w:trPr>
        <w:tc>
          <w:tcPr>
            <w:tcW w:w="2665" w:type="dxa"/>
          </w:tcPr>
          <w:p w14:paraId="3E8DC4DE" w14:textId="68A84DAF" w:rsidR="006B0841" w:rsidRDefault="006B0841" w:rsidP="006B0841">
            <w:r>
              <w:t>Distances pistes et pads</w:t>
            </w:r>
          </w:p>
        </w:tc>
        <w:tc>
          <w:tcPr>
            <w:tcW w:w="2154" w:type="dxa"/>
          </w:tcPr>
          <w:p w14:paraId="5FC64659" w14:textId="27ECAFDA" w:rsidR="006B0841" w:rsidRDefault="006B0841" w:rsidP="006B0841">
            <w:r>
              <w:t>0.15</w:t>
            </w:r>
          </w:p>
        </w:tc>
        <w:tc>
          <w:tcPr>
            <w:tcW w:w="855" w:type="dxa"/>
          </w:tcPr>
          <w:p w14:paraId="5485AC08" w14:textId="3E22F6C4" w:rsidR="006B0841" w:rsidRDefault="006B0841" w:rsidP="006B0841">
            <w:pPr>
              <w:jc w:val="center"/>
            </w:pPr>
            <w:r>
              <w:t>[mm]</w:t>
            </w:r>
          </w:p>
        </w:tc>
      </w:tr>
      <w:tr w:rsidR="006B0841" w14:paraId="3D060D6E" w14:textId="77777777" w:rsidTr="009A5B0B">
        <w:trPr>
          <w:jc w:val="center"/>
        </w:trPr>
        <w:tc>
          <w:tcPr>
            <w:tcW w:w="2665" w:type="dxa"/>
          </w:tcPr>
          <w:p w14:paraId="683ABF31" w14:textId="61B8697C" w:rsidR="006B0841" w:rsidRDefault="006B0841" w:rsidP="006B0841">
            <w:r>
              <w:t>Largeur de pad</w:t>
            </w:r>
          </w:p>
        </w:tc>
        <w:tc>
          <w:tcPr>
            <w:tcW w:w="2154" w:type="dxa"/>
          </w:tcPr>
          <w:p w14:paraId="30C5A7F9" w14:textId="58510536" w:rsidR="006B0841" w:rsidRDefault="006B0841" w:rsidP="006B0841">
            <w:r>
              <w:t>0.125</w:t>
            </w:r>
          </w:p>
        </w:tc>
        <w:tc>
          <w:tcPr>
            <w:tcW w:w="855" w:type="dxa"/>
          </w:tcPr>
          <w:p w14:paraId="29C9C7E3" w14:textId="3741C6F4" w:rsidR="006B0841" w:rsidRDefault="006B0841" w:rsidP="006B0841">
            <w:pPr>
              <w:jc w:val="center"/>
            </w:pPr>
            <w:r>
              <w:t>[mm]</w:t>
            </w:r>
          </w:p>
        </w:tc>
      </w:tr>
      <w:tr w:rsidR="006B0841" w14:paraId="6C01741C" w14:textId="77777777" w:rsidTr="009A5B0B">
        <w:trPr>
          <w:jc w:val="center"/>
        </w:trPr>
        <w:tc>
          <w:tcPr>
            <w:tcW w:w="2665" w:type="dxa"/>
          </w:tcPr>
          <w:p w14:paraId="2C3E171E" w14:textId="3EF1ACA9" w:rsidR="006B0841" w:rsidRDefault="00F61193" w:rsidP="006B0841">
            <w:r>
              <w:t>Diamètre des perçages</w:t>
            </w:r>
          </w:p>
        </w:tc>
        <w:tc>
          <w:tcPr>
            <w:tcW w:w="2154" w:type="dxa"/>
          </w:tcPr>
          <w:p w14:paraId="6509B1CA" w14:textId="41167D4E" w:rsidR="006B0841" w:rsidRDefault="006B0841" w:rsidP="006B0841">
            <w:r>
              <w:t>0.35</w:t>
            </w:r>
          </w:p>
        </w:tc>
        <w:tc>
          <w:tcPr>
            <w:tcW w:w="855" w:type="dxa"/>
          </w:tcPr>
          <w:p w14:paraId="3FF66EB2" w14:textId="0C76D909" w:rsidR="006B0841" w:rsidRDefault="006B0841" w:rsidP="004F417C">
            <w:pPr>
              <w:keepNext/>
              <w:jc w:val="center"/>
            </w:pPr>
            <w:r>
              <w:t>[mm]</w:t>
            </w:r>
          </w:p>
        </w:tc>
      </w:tr>
    </w:tbl>
    <w:p w14:paraId="4DE3F093" w14:textId="6AA4A899" w:rsidR="006B0841" w:rsidRDefault="004F417C" w:rsidP="004F417C">
      <w:pPr>
        <w:pStyle w:val="Lgende"/>
      </w:pPr>
      <w:bookmarkStart w:id="43" w:name="_Ref145933623"/>
      <w:bookmarkStart w:id="44" w:name="_Toc146055486"/>
      <w:bookmarkStart w:id="45" w:name="_Ref145925027"/>
      <w:r>
        <w:t xml:space="preserve">Tableau </w:t>
      </w:r>
      <w:fldSimple w:instr=" SEQ Tableau \* ARABIC ">
        <w:r w:rsidR="0082027A">
          <w:rPr>
            <w:noProof/>
          </w:rPr>
          <w:t>11</w:t>
        </w:r>
      </w:fldSimple>
      <w:bookmarkEnd w:id="43"/>
      <w:r>
        <w:t xml:space="preserve"> : Règles de fabrication Eurocircuit - Classe 6C</w:t>
      </w:r>
      <w:bookmarkEnd w:id="44"/>
    </w:p>
    <w:p w14:paraId="5241AF31" w14:textId="77777777" w:rsidR="006B0841" w:rsidRDefault="006B0841">
      <w:pPr>
        <w:spacing w:before="0" w:after="160"/>
        <w:jc w:val="left"/>
        <w:rPr>
          <w:rFonts w:ascii="Gentium Basic" w:eastAsiaTheme="majorEastAsia" w:hAnsi="Gentium Basic" w:cstheme="majorBidi"/>
          <w:sz w:val="28"/>
          <w:szCs w:val="26"/>
        </w:rPr>
      </w:pPr>
      <w:r>
        <w:br w:type="page"/>
      </w:r>
    </w:p>
    <w:p w14:paraId="6BF9C690" w14:textId="2C26848A" w:rsidR="00CA7583" w:rsidRDefault="00CA7583" w:rsidP="00CA7583">
      <w:pPr>
        <w:pStyle w:val="Titre2"/>
      </w:pPr>
      <w:bookmarkStart w:id="46" w:name="_Toc145974062"/>
      <w:bookmarkEnd w:id="45"/>
      <w:r>
        <w:lastRenderedPageBreak/>
        <w:t>Largeurs de pistes</w:t>
      </w:r>
      <w:bookmarkEnd w:id="46"/>
    </w:p>
    <w:p w14:paraId="6843776C" w14:textId="4DACF5DD" w:rsidR="00CA7583" w:rsidRDefault="00CA7583" w:rsidP="00CA7583">
      <w:r>
        <w:t xml:space="preserve">Une attention particulière est nécessaire pour les pistes de puissance. </w:t>
      </w:r>
      <w:r w:rsidRPr="005A0895">
        <w:t xml:space="preserve">Cela implique notamment de garantir </w:t>
      </w:r>
      <w:r>
        <w:t>des</w:t>
      </w:r>
      <w:r w:rsidRPr="005A0895">
        <w:t xml:space="preserve"> largeur</w:t>
      </w:r>
      <w:r>
        <w:t>s</w:t>
      </w:r>
      <w:r w:rsidRPr="005A0895">
        <w:t xml:space="preserve"> de piste</w:t>
      </w:r>
      <w:r>
        <w:t>s</w:t>
      </w:r>
      <w:r w:rsidRPr="005A0895">
        <w:t xml:space="preserve"> </w:t>
      </w:r>
      <w:r>
        <w:t>suffisantes</w:t>
      </w:r>
      <w:r w:rsidRPr="005A0895">
        <w:t xml:space="preserve"> pour le passage du courant</w:t>
      </w:r>
      <w:r>
        <w:t xml:space="preserve">. Celles-ci ont été déterminées à l’aide du calculateur de </w:t>
      </w:r>
      <w:proofErr w:type="spellStart"/>
      <w:r>
        <w:t>Digi</w:t>
      </w:r>
      <w:proofErr w:type="spellEnd"/>
      <w:r>
        <w:t>-Key (</w:t>
      </w:r>
      <w:r>
        <w:fldChar w:fldCharType="begin"/>
      </w:r>
      <w:r>
        <w:instrText xml:space="preserve"> REF _Ref145933519 \h </w:instrText>
      </w:r>
      <w:r>
        <w:fldChar w:fldCharType="separate"/>
      </w:r>
      <w:r>
        <w:t xml:space="preserve">Tableau </w:t>
      </w:r>
      <w:r>
        <w:rPr>
          <w:noProof/>
        </w:rPr>
        <w:t>12</w:t>
      </w:r>
      <w:r>
        <w:fldChar w:fldCharType="end"/>
      </w:r>
      <w:r>
        <w:t>).</w:t>
      </w:r>
    </w:p>
    <w:tbl>
      <w:tblPr>
        <w:tblStyle w:val="Grilledutableau"/>
        <w:tblW w:w="8220" w:type="dxa"/>
        <w:jc w:val="center"/>
        <w:tblLook w:val="04A0" w:firstRow="1" w:lastRow="0" w:firstColumn="1" w:lastColumn="0" w:noHBand="0" w:noVBand="1"/>
      </w:tblPr>
      <w:tblGrid>
        <w:gridCol w:w="1413"/>
        <w:gridCol w:w="904"/>
        <w:gridCol w:w="791"/>
        <w:gridCol w:w="907"/>
        <w:gridCol w:w="794"/>
        <w:gridCol w:w="907"/>
        <w:gridCol w:w="800"/>
        <w:gridCol w:w="909"/>
        <w:gridCol w:w="795"/>
      </w:tblGrid>
      <w:tr w:rsidR="00CA7583" w14:paraId="3DFB2291" w14:textId="77777777" w:rsidTr="003C3C03">
        <w:trPr>
          <w:trHeight w:val="510"/>
          <w:jc w:val="center"/>
        </w:trPr>
        <w:tc>
          <w:tcPr>
            <w:tcW w:w="8220" w:type="dxa"/>
            <w:gridSpan w:val="9"/>
            <w:shd w:val="clear" w:color="auto" w:fill="C5E0B3" w:themeFill="accent6" w:themeFillTint="66"/>
          </w:tcPr>
          <w:p w14:paraId="7F4966D6" w14:textId="44801966" w:rsidR="00CA7583" w:rsidRDefault="003C3C03" w:rsidP="009A5B0B">
            <w:pPr>
              <w:tabs>
                <w:tab w:val="right" w:pos="7938"/>
              </w:tabs>
            </w:pPr>
            <w:r>
              <w:t>Largeurs des pistes de puissance</w:t>
            </w:r>
            <w:r w:rsidR="00CA7583">
              <w:tab/>
            </w:r>
            <w:hyperlink r:id="rId32" w:history="1">
              <w:r w:rsidR="00CA7583" w:rsidRPr="00830ECE">
                <w:rPr>
                  <w:rStyle w:val="Lienhypertexte"/>
                </w:rPr>
                <w:t>Calculateur</w:t>
              </w:r>
            </w:hyperlink>
            <w:r w:rsidR="00CA7583">
              <w:t xml:space="preserve"> </w:t>
            </w:r>
            <w:r w:rsidR="00CA7583">
              <w:fldChar w:fldCharType="begin"/>
            </w:r>
            <w:r w:rsidR="00CA7583">
              <w:instrText xml:space="preserve"> ADDIN ZOTERO_ITEM CSL_CITATION {"citationID":"zMSuaXoy","properties":{"formattedCitation":"[8]","plainCitation":"[8]","noteIndex":0},"citationItems":[{"id":32,"uris":["http://zotero.org/users/10756185/items/NNS2755M"],"itemData":{"id":32,"type":"webpage","title":"PCB Trace Width Conversion Calculator | DigiKey","URL":"https://www.digikey.hk/en/resources/conversion-calculators/conversion-calculator-pcb-trace-width","accessed":{"date-parts":[["2023",9,18]]},"citation-key":"PCBTraceWidth"}}],"schema":"https://github.com/citation-style-language/schema/raw/master/csl-citation.json"} </w:instrText>
            </w:r>
            <w:r w:rsidR="00CA7583">
              <w:fldChar w:fldCharType="separate"/>
            </w:r>
            <w:r w:rsidR="00CA7583" w:rsidRPr="004E5D5C">
              <w:t>[8]</w:t>
            </w:r>
            <w:r w:rsidR="00CA7583">
              <w:fldChar w:fldCharType="end"/>
            </w:r>
            <w:r w:rsidR="00CA7583">
              <w:t xml:space="preserve"> </w:t>
            </w:r>
          </w:p>
        </w:tc>
      </w:tr>
      <w:tr w:rsidR="00CA7583" w14:paraId="18AA921A" w14:textId="77777777" w:rsidTr="009A5B0B">
        <w:trPr>
          <w:trHeight w:val="454"/>
          <w:jc w:val="center"/>
        </w:trPr>
        <w:tc>
          <w:tcPr>
            <w:tcW w:w="1413" w:type="dxa"/>
            <w:shd w:val="clear" w:color="auto" w:fill="D9D9D9" w:themeFill="background1" w:themeFillShade="D9"/>
            <w:vAlign w:val="center"/>
          </w:tcPr>
          <w:p w14:paraId="6669F435" w14:textId="77777777" w:rsidR="00CA7583" w:rsidRPr="00CB3FCA" w:rsidRDefault="00CA758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09CA85CD" w14:textId="77777777" w:rsidR="00CA7583" w:rsidRPr="00CB3FCA" w:rsidRDefault="00CA7583" w:rsidP="009A5B0B">
            <w:pPr>
              <w:jc w:val="left"/>
              <w:rPr>
                <w:sz w:val="20"/>
                <w:szCs w:val="20"/>
              </w:rPr>
            </w:pPr>
            <w:r w:rsidRPr="00CB3FCA">
              <w:rPr>
                <w:sz w:val="20"/>
                <w:szCs w:val="20"/>
              </w:rPr>
              <w:t>Courant</w:t>
            </w:r>
          </w:p>
        </w:tc>
        <w:tc>
          <w:tcPr>
            <w:tcW w:w="1701" w:type="dxa"/>
            <w:gridSpan w:val="2"/>
            <w:shd w:val="clear" w:color="auto" w:fill="D9D9D9" w:themeFill="background1" w:themeFillShade="D9"/>
            <w:vAlign w:val="center"/>
          </w:tcPr>
          <w:p w14:paraId="397BB635" w14:textId="77777777" w:rsidR="00CA7583" w:rsidRPr="00CB3FCA" w:rsidRDefault="00CA7583" w:rsidP="009A5B0B">
            <w:pPr>
              <w:jc w:val="left"/>
              <w:rPr>
                <w:sz w:val="20"/>
                <w:szCs w:val="20"/>
              </w:rPr>
            </w:pPr>
            <w:r w:rsidRPr="00CB3FCA">
              <w:rPr>
                <w:sz w:val="20"/>
                <w:szCs w:val="20"/>
              </w:rPr>
              <w:t>Elévation de température</w:t>
            </w:r>
          </w:p>
        </w:tc>
        <w:tc>
          <w:tcPr>
            <w:tcW w:w="1707" w:type="dxa"/>
            <w:gridSpan w:val="2"/>
            <w:shd w:val="clear" w:color="auto" w:fill="D9D9D9" w:themeFill="background1" w:themeFillShade="D9"/>
            <w:vAlign w:val="center"/>
          </w:tcPr>
          <w:p w14:paraId="5A09D396" w14:textId="77777777" w:rsidR="00CA7583" w:rsidRPr="00CB3FCA" w:rsidRDefault="00CA7583" w:rsidP="009A5B0B">
            <w:pPr>
              <w:jc w:val="left"/>
              <w:rPr>
                <w:sz w:val="20"/>
                <w:szCs w:val="20"/>
              </w:rPr>
            </w:pPr>
            <w:r w:rsidRPr="00CB3FCA">
              <w:rPr>
                <w:sz w:val="20"/>
                <w:szCs w:val="20"/>
              </w:rPr>
              <w:t>Largeur minimale</w:t>
            </w:r>
          </w:p>
        </w:tc>
        <w:tc>
          <w:tcPr>
            <w:tcW w:w="1703" w:type="dxa"/>
            <w:gridSpan w:val="2"/>
            <w:shd w:val="clear" w:color="auto" w:fill="D9D9D9" w:themeFill="background1" w:themeFillShade="D9"/>
            <w:vAlign w:val="center"/>
          </w:tcPr>
          <w:p w14:paraId="46071482" w14:textId="77777777" w:rsidR="00CA7583" w:rsidRPr="00CB3FCA" w:rsidRDefault="00CA7583" w:rsidP="009A5B0B">
            <w:pPr>
              <w:jc w:val="left"/>
              <w:rPr>
                <w:sz w:val="20"/>
                <w:szCs w:val="20"/>
              </w:rPr>
            </w:pPr>
            <w:r w:rsidRPr="00CB3FCA">
              <w:rPr>
                <w:sz w:val="20"/>
                <w:szCs w:val="20"/>
              </w:rPr>
              <w:t>Largeur sélectionnée</w:t>
            </w:r>
          </w:p>
        </w:tc>
      </w:tr>
      <w:tr w:rsidR="00CA7583" w14:paraId="1CF3A510" w14:textId="77777777" w:rsidTr="00CA7583">
        <w:trPr>
          <w:trHeight w:val="567"/>
          <w:jc w:val="center"/>
        </w:trPr>
        <w:tc>
          <w:tcPr>
            <w:tcW w:w="1413" w:type="dxa"/>
            <w:vMerge w:val="restart"/>
            <w:vAlign w:val="center"/>
          </w:tcPr>
          <w:p w14:paraId="62B39EE0" w14:textId="77777777" w:rsidR="00CA7583" w:rsidRPr="00BF16DD" w:rsidRDefault="00CA7583" w:rsidP="00CA7583">
            <w:pPr>
              <w:spacing w:before="0" w:after="0"/>
              <w:jc w:val="left"/>
              <w:rPr>
                <w:lang w:val="en-US"/>
              </w:rPr>
            </w:pPr>
            <w:r w:rsidRPr="00BF16DD">
              <w:rPr>
                <w:lang w:val="en-US"/>
              </w:rPr>
              <w:t>AC-L-IN</w:t>
            </w:r>
          </w:p>
          <w:p w14:paraId="1FE2D064" w14:textId="77777777" w:rsidR="00CA7583" w:rsidRPr="00BF16DD" w:rsidRDefault="00CA7583" w:rsidP="00CA7583">
            <w:pPr>
              <w:spacing w:before="0" w:after="0"/>
              <w:jc w:val="left"/>
              <w:rPr>
                <w:lang w:val="en-US"/>
              </w:rPr>
            </w:pPr>
            <w:r w:rsidRPr="00BF16DD">
              <w:rPr>
                <w:lang w:val="en-US"/>
              </w:rPr>
              <w:t>AC-L-OUT</w:t>
            </w:r>
          </w:p>
          <w:p w14:paraId="5B615E13" w14:textId="77777777" w:rsidR="00CA7583" w:rsidRDefault="00CA7583" w:rsidP="00CA7583">
            <w:pPr>
              <w:spacing w:before="0" w:after="0"/>
              <w:jc w:val="left"/>
            </w:pPr>
            <w:r>
              <w:t>AC-N</w:t>
            </w:r>
          </w:p>
          <w:p w14:paraId="4162DF43" w14:textId="77777777" w:rsidR="00CA7583" w:rsidRPr="00BF16DD" w:rsidRDefault="00CA7583" w:rsidP="00CA7583">
            <w:pPr>
              <w:spacing w:before="0" w:after="0"/>
              <w:jc w:val="left"/>
              <w:rPr>
                <w:lang w:val="en-US"/>
              </w:rPr>
            </w:pPr>
            <w:r>
              <w:t>EARTH</w:t>
            </w:r>
          </w:p>
        </w:tc>
        <w:tc>
          <w:tcPr>
            <w:tcW w:w="904" w:type="dxa"/>
            <w:tcBorders>
              <w:right w:val="nil"/>
            </w:tcBorders>
            <w:shd w:val="clear" w:color="auto" w:fill="FFFFFF" w:themeFill="background1"/>
            <w:vAlign w:val="center"/>
          </w:tcPr>
          <w:p w14:paraId="091BD773" w14:textId="77777777" w:rsidR="00CA7583" w:rsidRDefault="00CA7583" w:rsidP="00CA7583">
            <w:pPr>
              <w:jc w:val="center"/>
            </w:pPr>
            <w:r>
              <w:t>10</w:t>
            </w:r>
          </w:p>
        </w:tc>
        <w:tc>
          <w:tcPr>
            <w:tcW w:w="791" w:type="dxa"/>
            <w:tcBorders>
              <w:left w:val="nil"/>
            </w:tcBorders>
            <w:shd w:val="clear" w:color="auto" w:fill="FFFFFF" w:themeFill="background1"/>
            <w:vAlign w:val="center"/>
          </w:tcPr>
          <w:p w14:paraId="0C24FC8B" w14:textId="77777777" w:rsidR="00CA7583" w:rsidRDefault="00CA7583" w:rsidP="00CA7583">
            <w:pPr>
              <w:jc w:val="center"/>
            </w:pPr>
            <w:r>
              <w:t>[A]</w:t>
            </w:r>
          </w:p>
        </w:tc>
        <w:tc>
          <w:tcPr>
            <w:tcW w:w="907" w:type="dxa"/>
            <w:tcBorders>
              <w:right w:val="nil"/>
            </w:tcBorders>
            <w:shd w:val="clear" w:color="auto" w:fill="FFFFFF" w:themeFill="background1"/>
            <w:vAlign w:val="center"/>
          </w:tcPr>
          <w:p w14:paraId="01F928F5" w14:textId="77777777" w:rsidR="00CA7583" w:rsidRDefault="00CA7583" w:rsidP="00CA7583">
            <w:pPr>
              <w:jc w:val="center"/>
            </w:pPr>
            <w:r>
              <w:t>10</w:t>
            </w:r>
          </w:p>
        </w:tc>
        <w:tc>
          <w:tcPr>
            <w:tcW w:w="794" w:type="dxa"/>
            <w:tcBorders>
              <w:left w:val="nil"/>
            </w:tcBorders>
            <w:shd w:val="clear" w:color="auto" w:fill="FFFFFF" w:themeFill="background1"/>
            <w:vAlign w:val="center"/>
          </w:tcPr>
          <w:p w14:paraId="4EA4E4EB" w14:textId="77777777" w:rsidR="00CA7583" w:rsidRDefault="00CA7583" w:rsidP="00CA7583">
            <w:pPr>
              <w:jc w:val="center"/>
            </w:pPr>
            <w:r>
              <w:t>[°C]</w:t>
            </w:r>
          </w:p>
        </w:tc>
        <w:tc>
          <w:tcPr>
            <w:tcW w:w="907" w:type="dxa"/>
            <w:tcBorders>
              <w:right w:val="nil"/>
            </w:tcBorders>
            <w:shd w:val="clear" w:color="auto" w:fill="FFFFFF" w:themeFill="background1"/>
            <w:vAlign w:val="center"/>
          </w:tcPr>
          <w:p w14:paraId="26EEE1C5" w14:textId="77777777" w:rsidR="00CA7583" w:rsidRDefault="00CA7583" w:rsidP="00CA7583">
            <w:pPr>
              <w:jc w:val="center"/>
            </w:pPr>
            <w:r>
              <w:t>7,19</w:t>
            </w:r>
          </w:p>
        </w:tc>
        <w:tc>
          <w:tcPr>
            <w:tcW w:w="800" w:type="dxa"/>
            <w:tcBorders>
              <w:left w:val="nil"/>
            </w:tcBorders>
            <w:shd w:val="clear" w:color="auto" w:fill="FFFFFF" w:themeFill="background1"/>
            <w:vAlign w:val="center"/>
          </w:tcPr>
          <w:p w14:paraId="3557F73E" w14:textId="77777777" w:rsidR="00CA7583" w:rsidRDefault="00CA7583" w:rsidP="00CA7583">
            <w:pPr>
              <w:jc w:val="center"/>
            </w:pPr>
            <w:r>
              <w:t>[mm]</w:t>
            </w:r>
          </w:p>
        </w:tc>
        <w:tc>
          <w:tcPr>
            <w:tcW w:w="909" w:type="dxa"/>
            <w:tcBorders>
              <w:right w:val="nil"/>
            </w:tcBorders>
            <w:shd w:val="clear" w:color="auto" w:fill="FFFFFF" w:themeFill="background1"/>
            <w:vAlign w:val="center"/>
          </w:tcPr>
          <w:p w14:paraId="0AB4D39A" w14:textId="77777777" w:rsidR="00CA7583" w:rsidRDefault="00CA7583" w:rsidP="00CA7583">
            <w:pPr>
              <w:jc w:val="center"/>
            </w:pPr>
            <w:r>
              <w:t>(8,00)</w:t>
            </w:r>
          </w:p>
        </w:tc>
        <w:tc>
          <w:tcPr>
            <w:tcW w:w="794" w:type="dxa"/>
            <w:tcBorders>
              <w:left w:val="nil"/>
            </w:tcBorders>
            <w:shd w:val="clear" w:color="auto" w:fill="FFFFFF" w:themeFill="background1"/>
            <w:vAlign w:val="center"/>
          </w:tcPr>
          <w:p w14:paraId="562678C3" w14:textId="77777777" w:rsidR="00CA7583" w:rsidRDefault="00CA7583" w:rsidP="00CA7583">
            <w:pPr>
              <w:jc w:val="center"/>
            </w:pPr>
            <w:r>
              <w:t>[mm]</w:t>
            </w:r>
          </w:p>
        </w:tc>
      </w:tr>
      <w:tr w:rsidR="00CA7583" w14:paraId="44DC62BF" w14:textId="77777777" w:rsidTr="00CA7583">
        <w:trPr>
          <w:trHeight w:val="567"/>
          <w:jc w:val="center"/>
        </w:trPr>
        <w:tc>
          <w:tcPr>
            <w:tcW w:w="1413" w:type="dxa"/>
            <w:vMerge/>
            <w:vAlign w:val="center"/>
          </w:tcPr>
          <w:p w14:paraId="4A101095" w14:textId="77777777" w:rsidR="00CA7583" w:rsidRDefault="00CA7583" w:rsidP="00CA7583">
            <w:pPr>
              <w:jc w:val="left"/>
            </w:pPr>
          </w:p>
        </w:tc>
        <w:tc>
          <w:tcPr>
            <w:tcW w:w="904" w:type="dxa"/>
            <w:tcBorders>
              <w:right w:val="nil"/>
            </w:tcBorders>
            <w:vAlign w:val="center"/>
          </w:tcPr>
          <w:p w14:paraId="6558FFB0" w14:textId="77777777" w:rsidR="00CA7583" w:rsidRDefault="00CA7583" w:rsidP="00CA7583">
            <w:pPr>
              <w:jc w:val="center"/>
            </w:pPr>
            <w:r>
              <w:t>5,0</w:t>
            </w:r>
          </w:p>
        </w:tc>
        <w:tc>
          <w:tcPr>
            <w:tcW w:w="791" w:type="dxa"/>
            <w:tcBorders>
              <w:left w:val="nil"/>
            </w:tcBorders>
            <w:vAlign w:val="center"/>
          </w:tcPr>
          <w:p w14:paraId="225601CB" w14:textId="77777777" w:rsidR="00CA7583" w:rsidRDefault="00CA7583" w:rsidP="00CA7583">
            <w:pPr>
              <w:jc w:val="center"/>
            </w:pPr>
            <w:r>
              <w:t>[A]</w:t>
            </w:r>
          </w:p>
        </w:tc>
        <w:tc>
          <w:tcPr>
            <w:tcW w:w="907" w:type="dxa"/>
            <w:tcBorders>
              <w:right w:val="nil"/>
            </w:tcBorders>
            <w:vAlign w:val="center"/>
          </w:tcPr>
          <w:p w14:paraId="588F9014" w14:textId="77777777" w:rsidR="00CA7583" w:rsidRDefault="00CA7583" w:rsidP="00CA7583">
            <w:pPr>
              <w:jc w:val="center"/>
            </w:pPr>
            <w:r>
              <w:t>10</w:t>
            </w:r>
          </w:p>
        </w:tc>
        <w:tc>
          <w:tcPr>
            <w:tcW w:w="794" w:type="dxa"/>
            <w:tcBorders>
              <w:left w:val="nil"/>
            </w:tcBorders>
            <w:vAlign w:val="center"/>
          </w:tcPr>
          <w:p w14:paraId="1697261C" w14:textId="77777777" w:rsidR="00CA7583" w:rsidRDefault="00CA7583" w:rsidP="00CA7583">
            <w:pPr>
              <w:jc w:val="center"/>
            </w:pPr>
            <w:r>
              <w:t>[°C]</w:t>
            </w:r>
          </w:p>
        </w:tc>
        <w:tc>
          <w:tcPr>
            <w:tcW w:w="907" w:type="dxa"/>
            <w:tcBorders>
              <w:right w:val="nil"/>
            </w:tcBorders>
            <w:vAlign w:val="center"/>
          </w:tcPr>
          <w:p w14:paraId="3F9DC7A7" w14:textId="77777777" w:rsidR="00CA7583" w:rsidRDefault="00CA7583" w:rsidP="00CA7583">
            <w:pPr>
              <w:jc w:val="center"/>
            </w:pPr>
            <w:r>
              <w:t>2,77</w:t>
            </w:r>
          </w:p>
        </w:tc>
        <w:tc>
          <w:tcPr>
            <w:tcW w:w="800" w:type="dxa"/>
            <w:tcBorders>
              <w:left w:val="nil"/>
            </w:tcBorders>
            <w:vAlign w:val="center"/>
          </w:tcPr>
          <w:p w14:paraId="23013673" w14:textId="77777777" w:rsidR="00CA7583" w:rsidRDefault="00CA7583" w:rsidP="00CA7583">
            <w:pPr>
              <w:jc w:val="center"/>
            </w:pPr>
            <w:r>
              <w:t>[mm]</w:t>
            </w:r>
          </w:p>
        </w:tc>
        <w:tc>
          <w:tcPr>
            <w:tcW w:w="909" w:type="dxa"/>
            <w:tcBorders>
              <w:right w:val="nil"/>
            </w:tcBorders>
            <w:vAlign w:val="center"/>
          </w:tcPr>
          <w:p w14:paraId="00929905" w14:textId="77777777" w:rsidR="00CA7583" w:rsidRDefault="00CA7583" w:rsidP="00CA7583">
            <w:pPr>
              <w:jc w:val="center"/>
            </w:pPr>
            <w:r>
              <w:t>3,00</w:t>
            </w:r>
          </w:p>
        </w:tc>
        <w:tc>
          <w:tcPr>
            <w:tcW w:w="794" w:type="dxa"/>
            <w:tcBorders>
              <w:left w:val="nil"/>
            </w:tcBorders>
            <w:vAlign w:val="center"/>
          </w:tcPr>
          <w:p w14:paraId="130513FC" w14:textId="77777777" w:rsidR="00CA7583" w:rsidRDefault="00CA7583" w:rsidP="00CA7583">
            <w:pPr>
              <w:jc w:val="center"/>
            </w:pPr>
            <w:r>
              <w:t>[mm]</w:t>
            </w:r>
          </w:p>
        </w:tc>
      </w:tr>
      <w:tr w:rsidR="00CA7583" w14:paraId="2DE08F0A" w14:textId="77777777" w:rsidTr="00CA7583">
        <w:trPr>
          <w:trHeight w:val="567"/>
          <w:jc w:val="center"/>
        </w:trPr>
        <w:tc>
          <w:tcPr>
            <w:tcW w:w="1413" w:type="dxa"/>
            <w:vAlign w:val="center"/>
          </w:tcPr>
          <w:p w14:paraId="55C50134" w14:textId="77777777" w:rsidR="00CA7583" w:rsidRDefault="00CA7583" w:rsidP="00CA7583">
            <w:pPr>
              <w:jc w:val="left"/>
            </w:pPr>
            <w:r>
              <w:t>+3V3</w:t>
            </w:r>
          </w:p>
        </w:tc>
        <w:tc>
          <w:tcPr>
            <w:tcW w:w="904" w:type="dxa"/>
            <w:tcBorders>
              <w:right w:val="nil"/>
            </w:tcBorders>
            <w:vAlign w:val="center"/>
          </w:tcPr>
          <w:p w14:paraId="01CC18E3" w14:textId="77777777" w:rsidR="00CA7583" w:rsidRDefault="00CA7583" w:rsidP="00CA7583">
            <w:pPr>
              <w:jc w:val="center"/>
            </w:pPr>
            <w:r>
              <w:t>1,6</w:t>
            </w:r>
          </w:p>
        </w:tc>
        <w:tc>
          <w:tcPr>
            <w:tcW w:w="791" w:type="dxa"/>
            <w:tcBorders>
              <w:left w:val="nil"/>
            </w:tcBorders>
            <w:vAlign w:val="center"/>
          </w:tcPr>
          <w:p w14:paraId="0DE36CA6" w14:textId="77777777" w:rsidR="00CA7583" w:rsidRDefault="00CA7583" w:rsidP="00CA7583">
            <w:pPr>
              <w:jc w:val="center"/>
            </w:pPr>
            <w:r>
              <w:t>[A]</w:t>
            </w:r>
          </w:p>
        </w:tc>
        <w:tc>
          <w:tcPr>
            <w:tcW w:w="907" w:type="dxa"/>
            <w:tcBorders>
              <w:right w:val="nil"/>
            </w:tcBorders>
            <w:vAlign w:val="center"/>
          </w:tcPr>
          <w:p w14:paraId="68CBC7EA" w14:textId="77777777" w:rsidR="00CA7583" w:rsidRDefault="00CA7583" w:rsidP="00CA7583">
            <w:pPr>
              <w:jc w:val="center"/>
            </w:pPr>
            <w:r>
              <w:t>10</w:t>
            </w:r>
          </w:p>
        </w:tc>
        <w:tc>
          <w:tcPr>
            <w:tcW w:w="794" w:type="dxa"/>
            <w:tcBorders>
              <w:left w:val="nil"/>
            </w:tcBorders>
            <w:vAlign w:val="center"/>
          </w:tcPr>
          <w:p w14:paraId="6CC141E8" w14:textId="77777777" w:rsidR="00CA7583" w:rsidRDefault="00CA7583" w:rsidP="00CA7583">
            <w:pPr>
              <w:jc w:val="center"/>
            </w:pPr>
            <w:r>
              <w:t>[°C]</w:t>
            </w:r>
          </w:p>
        </w:tc>
        <w:tc>
          <w:tcPr>
            <w:tcW w:w="907" w:type="dxa"/>
            <w:tcBorders>
              <w:right w:val="nil"/>
            </w:tcBorders>
            <w:vAlign w:val="center"/>
          </w:tcPr>
          <w:p w14:paraId="4D0A62AF" w14:textId="77777777" w:rsidR="00CA7583" w:rsidRDefault="00CA7583" w:rsidP="00CA7583">
            <w:pPr>
              <w:jc w:val="center"/>
            </w:pPr>
            <w:r>
              <w:t>0,57</w:t>
            </w:r>
          </w:p>
        </w:tc>
        <w:tc>
          <w:tcPr>
            <w:tcW w:w="800" w:type="dxa"/>
            <w:tcBorders>
              <w:left w:val="nil"/>
            </w:tcBorders>
            <w:vAlign w:val="center"/>
          </w:tcPr>
          <w:p w14:paraId="2278A1BA" w14:textId="77777777" w:rsidR="00CA7583" w:rsidRDefault="00CA7583" w:rsidP="00CA7583">
            <w:pPr>
              <w:jc w:val="center"/>
            </w:pPr>
            <w:r>
              <w:t>[mm]</w:t>
            </w:r>
          </w:p>
        </w:tc>
        <w:tc>
          <w:tcPr>
            <w:tcW w:w="909" w:type="dxa"/>
            <w:tcBorders>
              <w:right w:val="nil"/>
            </w:tcBorders>
            <w:vAlign w:val="center"/>
          </w:tcPr>
          <w:p w14:paraId="08E1215C" w14:textId="77777777" w:rsidR="00CA7583" w:rsidRDefault="00CA7583" w:rsidP="00CA7583">
            <w:pPr>
              <w:jc w:val="center"/>
            </w:pPr>
            <w:r>
              <w:t>1,00</w:t>
            </w:r>
          </w:p>
        </w:tc>
        <w:tc>
          <w:tcPr>
            <w:tcW w:w="794" w:type="dxa"/>
            <w:tcBorders>
              <w:left w:val="nil"/>
            </w:tcBorders>
            <w:vAlign w:val="center"/>
          </w:tcPr>
          <w:p w14:paraId="3FC97028" w14:textId="77777777" w:rsidR="00CA7583" w:rsidRDefault="00CA7583" w:rsidP="00CA7583">
            <w:pPr>
              <w:keepNext/>
              <w:jc w:val="center"/>
            </w:pPr>
            <w:r>
              <w:t>[mm]</w:t>
            </w:r>
          </w:p>
        </w:tc>
      </w:tr>
    </w:tbl>
    <w:p w14:paraId="7D316B99" w14:textId="48214C87" w:rsidR="00CA7583" w:rsidRDefault="00CA7583" w:rsidP="00CA7583">
      <w:pPr>
        <w:pStyle w:val="Lgende"/>
      </w:pPr>
      <w:bookmarkStart w:id="47" w:name="_Ref145933519"/>
      <w:bookmarkStart w:id="48" w:name="_Ref145973994"/>
      <w:bookmarkStart w:id="49" w:name="_Toc146055487"/>
      <w:r>
        <w:t xml:space="preserve">Tableau </w:t>
      </w:r>
      <w:fldSimple w:instr=" SEQ Tableau \* ARABIC ">
        <w:r w:rsidR="0082027A">
          <w:rPr>
            <w:noProof/>
          </w:rPr>
          <w:t>12</w:t>
        </w:r>
      </w:fldSimple>
      <w:bookmarkEnd w:id="47"/>
      <w:r>
        <w:t xml:space="preserve"> : Largeurs des pistes de puissance</w:t>
      </w:r>
      <w:bookmarkEnd w:id="48"/>
      <w:bookmarkEnd w:id="49"/>
    </w:p>
    <w:p w14:paraId="266640F6" w14:textId="03FF6972" w:rsidR="00297220" w:rsidRDefault="00392B42" w:rsidP="00297220">
      <w:pPr>
        <w:pStyle w:val="Titre2"/>
      </w:pPr>
      <w:bookmarkStart w:id="50" w:name="_Toc145974063"/>
      <w:r>
        <w:t>Piste</w:t>
      </w:r>
      <w:r w:rsidR="00CA7583">
        <w:t>s</w:t>
      </w:r>
      <w:r>
        <w:t xml:space="preserve"> d’alimentation +3V3</w:t>
      </w:r>
      <w:bookmarkEnd w:id="50"/>
    </w:p>
    <w:p w14:paraId="07F9E300" w14:textId="77777777" w:rsidR="00CA7583" w:rsidRDefault="00392B42" w:rsidP="00392B42">
      <w:r>
        <w:t>La piste d'alimentation +3V3 est tracée sous forme d'un réseau arborescent au centre du PCB, se subdivisant en branches connectées aux différents composants. Cette approche permet une distribution efficace de l'alimentation électrique tout en évitant la formation de boucles d'alimentation indésirables, susceptibles de perturber le circuit.</w:t>
      </w:r>
    </w:p>
    <w:p w14:paraId="019221B1" w14:textId="0E7FD4B0" w:rsidR="00392B42" w:rsidRDefault="00392B42" w:rsidP="00392B42">
      <w:r>
        <w:t xml:space="preserve">La piste principale est dimensionnée selon les spécifications définies </w:t>
      </w:r>
      <w:r w:rsidR="00CA7583">
        <w:fldChar w:fldCharType="begin"/>
      </w:r>
      <w:r w:rsidR="00CA7583">
        <w:instrText xml:space="preserve"> REF _Ref145973994 \p \h </w:instrText>
      </w:r>
      <w:r w:rsidR="00CA7583">
        <w:fldChar w:fldCharType="separate"/>
      </w:r>
      <w:r w:rsidR="00CA7583">
        <w:t>ci-dessus</w:t>
      </w:r>
      <w:r w:rsidR="00CA7583">
        <w:fldChar w:fldCharType="end"/>
      </w:r>
      <w:r w:rsidR="00CA7583">
        <w:t xml:space="preserve"> (</w:t>
      </w:r>
      <w:r w:rsidR="00CA7583">
        <w:fldChar w:fldCharType="begin"/>
      </w:r>
      <w:r w:rsidR="00CA7583">
        <w:instrText xml:space="preserve"> REF _Ref145933519 \h </w:instrText>
      </w:r>
      <w:r w:rsidR="00CA7583">
        <w:fldChar w:fldCharType="separate"/>
      </w:r>
      <w:r w:rsidR="00CA7583">
        <w:t xml:space="preserve">Tableau </w:t>
      </w:r>
      <w:r w:rsidR="00CA7583">
        <w:rPr>
          <w:noProof/>
        </w:rPr>
        <w:t>12</w:t>
      </w:r>
      <w:r w:rsidR="00CA7583">
        <w:fldChar w:fldCharType="end"/>
      </w:r>
      <w:r w:rsidR="00CA7583">
        <w:t>)</w:t>
      </w:r>
      <w:r>
        <w:t xml:space="preserve"> afin de garantir le courant maximal que peut fournir le convertisseur AC/DC. Les branches connectées aux composants, moins exigeantes</w:t>
      </w:r>
      <w:r w:rsidR="00CA7583">
        <w:t xml:space="preserve"> individuellement</w:t>
      </w:r>
      <w:r>
        <w:t xml:space="preserve"> en courant, sont réduites en taille pour faciliter la connexion aux broches.</w:t>
      </w:r>
    </w:p>
    <w:p w14:paraId="0B4F7041" w14:textId="5CB76DE2" w:rsidR="00392B42" w:rsidRPr="00392B42" w:rsidRDefault="00CA7583" w:rsidP="00CA7583">
      <w:pPr>
        <w:pStyle w:val="Titre2"/>
      </w:pPr>
      <w:bookmarkStart w:id="51" w:name="_Toc145974064"/>
      <w:r>
        <w:t>Pistes de puissance 230 [VAC]</w:t>
      </w:r>
      <w:bookmarkEnd w:id="51"/>
    </w:p>
    <w:p w14:paraId="6FB2CF19" w14:textId="4D17AB2D" w:rsidR="00022574" w:rsidRDefault="00022574" w:rsidP="00306347">
      <w:r w:rsidRPr="00022574">
        <w:t xml:space="preserve">Les pistes destinées à véhiculer le 230 </w:t>
      </w:r>
      <w:r>
        <w:t>[</w:t>
      </w:r>
      <w:r w:rsidRPr="00022574">
        <w:t>VAC</w:t>
      </w:r>
      <w:r>
        <w:t>]</w:t>
      </w:r>
      <w:r w:rsidRPr="00022574">
        <w:t xml:space="preserve"> ont été tracées </w:t>
      </w:r>
      <w:r>
        <w:t>au</w:t>
      </w:r>
      <w:r w:rsidRPr="00022574">
        <w:t xml:space="preserve"> bord du PCB afin de minimiser les risques</w:t>
      </w:r>
      <w:r>
        <w:t xml:space="preserve"> et </w:t>
      </w:r>
      <w:r w:rsidRPr="00022574">
        <w:t xml:space="preserve">les éventuelles perturbations </w:t>
      </w:r>
      <w:r>
        <w:t>avec les</w:t>
      </w:r>
      <w:r w:rsidRPr="00022574">
        <w:t xml:space="preserve"> autres parties du circuit. Pour réduire la largeur nécessaire pour acheminer un courant de 10 A, </w:t>
      </w:r>
      <w:r>
        <w:t>la</w:t>
      </w:r>
      <w:r w:rsidRPr="00022574">
        <w:t xml:space="preserve"> charge </w:t>
      </w:r>
      <w:r>
        <w:t xml:space="preserve">a été répartis </w:t>
      </w:r>
      <w:r w:rsidRPr="00022574">
        <w:t xml:space="preserve">sur les deux couches du PCB. Cette approche était </w:t>
      </w:r>
      <w:r>
        <w:t>nécessaire</w:t>
      </w:r>
      <w:r w:rsidRPr="00022574">
        <w:t xml:space="preserve"> pour maintenir </w:t>
      </w:r>
      <w:r>
        <w:t>une</w:t>
      </w:r>
      <w:r w:rsidRPr="00022574">
        <w:t xml:space="preserve"> distance d'isolation</w:t>
      </w:r>
      <w:r>
        <w:t xml:space="preserve"> suffisante sans </w:t>
      </w:r>
      <w:r w:rsidRPr="00022574">
        <w:t>occup</w:t>
      </w:r>
      <w:r>
        <w:t>er</w:t>
      </w:r>
      <w:r w:rsidRPr="00022574">
        <w:t xml:space="preserve"> une surface excessive. Par conséquent, les calculs ont été effectués en considérant un courant de 5 A.</w:t>
      </w:r>
    </w:p>
    <w:p w14:paraId="2DA37DBD" w14:textId="6B9DF781" w:rsidR="003C3C03" w:rsidRDefault="003C3C03">
      <w:pPr>
        <w:spacing w:before="0" w:after="160"/>
        <w:jc w:val="left"/>
      </w:pPr>
      <w:r w:rsidRPr="003C3C03">
        <w:t>La distance d'isolation</w:t>
      </w:r>
      <w:r>
        <w:t xml:space="preserve"> minimale</w:t>
      </w:r>
      <w:r w:rsidRPr="003C3C03">
        <w:t xml:space="preserve"> a été calculée en utilisant un outil en ligne qui se base sur la norme IPC-2221. </w:t>
      </w:r>
      <w:r>
        <w:t>Celle-ci</w:t>
      </w:r>
      <w:r w:rsidRPr="003C3C03">
        <w:t xml:space="preserve"> spécifie les distances d'isolation requises pour les pistes d'un PCB</w:t>
      </w:r>
      <w:r w:rsidR="0082027A">
        <w:t xml:space="preserve"> </w:t>
      </w:r>
      <w:r>
        <w:fldChar w:fldCharType="begin"/>
      </w:r>
      <w:r>
        <w:instrText xml:space="preserve"> ADDIN ZOTERO_ITEM CSL_CITATION {"citationID":"v6ea2lsM","properties":{"formattedCitation":"[9]","plainCitation":"[9]","noteIndex":0},"citationItems":[{"id":42,"uris":["http://zotero.org/users/10756185/items/6NGNEU8R"],"itemData":{"id":4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end"/>
      </w:r>
      <w:r>
        <w:t>. Une marge a été prise pour une sécurité supplémentaire. Cette distance est aussi garantie avec les vis de fixations</w:t>
      </w:r>
      <w:r w:rsidR="0082027A">
        <w:t>. (</w:t>
      </w:r>
      <w:r w:rsidR="0082027A">
        <w:fldChar w:fldCharType="begin"/>
      </w:r>
      <w:r w:rsidR="0082027A">
        <w:instrText xml:space="preserve"> REF _Ref146050043 \h </w:instrText>
      </w:r>
      <w:r w:rsidR="0082027A">
        <w:fldChar w:fldCharType="separate"/>
      </w:r>
      <w:r w:rsidR="0082027A">
        <w:t xml:space="preserve">Tableau </w:t>
      </w:r>
      <w:r w:rsidR="0082027A">
        <w:rPr>
          <w:noProof/>
        </w:rPr>
        <w:t>13</w:t>
      </w:r>
      <w:r w:rsidR="0082027A">
        <w:fldChar w:fldCharType="end"/>
      </w:r>
      <w:r w:rsidR="0082027A">
        <w:t>)</w:t>
      </w:r>
    </w:p>
    <w:tbl>
      <w:tblPr>
        <w:tblStyle w:val="Grilledutableau"/>
        <w:tblW w:w="6520" w:type="dxa"/>
        <w:jc w:val="center"/>
        <w:tblLook w:val="04A0" w:firstRow="1" w:lastRow="0" w:firstColumn="1" w:lastColumn="0" w:noHBand="0" w:noVBand="1"/>
      </w:tblPr>
      <w:tblGrid>
        <w:gridCol w:w="1413"/>
        <w:gridCol w:w="904"/>
        <w:gridCol w:w="791"/>
        <w:gridCol w:w="907"/>
        <w:gridCol w:w="800"/>
        <w:gridCol w:w="909"/>
        <w:gridCol w:w="796"/>
      </w:tblGrid>
      <w:tr w:rsidR="003C3C03" w14:paraId="0544A82B" w14:textId="77777777" w:rsidTr="003C3C03">
        <w:trPr>
          <w:trHeight w:val="510"/>
          <w:jc w:val="center"/>
        </w:trPr>
        <w:tc>
          <w:tcPr>
            <w:tcW w:w="6520" w:type="dxa"/>
            <w:gridSpan w:val="7"/>
            <w:shd w:val="clear" w:color="auto" w:fill="C5E0B3" w:themeFill="accent6" w:themeFillTint="66"/>
          </w:tcPr>
          <w:p w14:paraId="565E9345" w14:textId="77A26425" w:rsidR="003C3C03" w:rsidRDefault="003C3C03" w:rsidP="009A5B0B">
            <w:pPr>
              <w:tabs>
                <w:tab w:val="right" w:pos="7938"/>
              </w:tabs>
            </w:pPr>
            <w:r>
              <w:t>Distance d’isolations des pistes 230 [VAC]</w:t>
            </w:r>
            <w:r>
              <w:tab/>
            </w:r>
            <w:hyperlink r:id="rId33" w:history="1">
              <w:r w:rsidRPr="00830ECE">
                <w:rPr>
                  <w:rStyle w:val="Lienhypertexte"/>
                </w:rPr>
                <w:t>Calculateur</w:t>
              </w:r>
            </w:hyperlink>
            <w:r>
              <w:t xml:space="preserve"> </w:t>
            </w:r>
            <w:r>
              <w:fldChar w:fldCharType="begin"/>
            </w:r>
            <w:r>
              <w:instrText xml:space="preserve"> ADDIN ZOTERO_ITEM CSL_CITATION {"citationID":"ZxYUeRky","properties":{"formattedCitation":"[9]","plainCitation":"[9]","noteIndex":0},"citationItems":[{"id":42,"uris":["http://zotero.org/users/10756185/items/6NGNEU8R"],"itemData":{"id":42,"type":"webpage","abstract":"Les normes de conception et d'assemblage des circuits imprimés ne sont pas là pour limiter votre productivité. Elles ont plutôt vocation à définir des attentes communes en matière de conception et de performance des produits dans une multitude de secteurs.","container-title":"Altium","language":"fr","title":"Utilisation d'un calculateur d'espacement IPC-2221 pour la conception haute tension","URL":"https://resources.altium.com/fr/p/using-an-ipc-2221-calculator-for-high-voltage-design","accessed":{"date-parts":[["2023",9,19]]},"issued":{"date-parts":[["2020",1,17]]},"citation-key":"UtilisationCalculateurEspacement2020"}}],"schema":"https://github.com/citation-style-language/schema/raw/master/csl-citation.json"} </w:instrText>
            </w:r>
            <w:r>
              <w:fldChar w:fldCharType="separate"/>
            </w:r>
            <w:r w:rsidRPr="003C3C03">
              <w:t>[9]</w:t>
            </w:r>
            <w:r>
              <w:fldChar w:fldCharType="end"/>
            </w:r>
          </w:p>
        </w:tc>
      </w:tr>
      <w:tr w:rsidR="003C3C03" w:rsidRPr="00CB3FCA" w14:paraId="7957A94E" w14:textId="77777777" w:rsidTr="003C3C03">
        <w:trPr>
          <w:trHeight w:val="454"/>
          <w:jc w:val="center"/>
        </w:trPr>
        <w:tc>
          <w:tcPr>
            <w:tcW w:w="1413" w:type="dxa"/>
            <w:shd w:val="clear" w:color="auto" w:fill="D9D9D9" w:themeFill="background1" w:themeFillShade="D9"/>
            <w:vAlign w:val="center"/>
          </w:tcPr>
          <w:p w14:paraId="35F434E4" w14:textId="77777777" w:rsidR="003C3C03" w:rsidRPr="00CB3FCA" w:rsidRDefault="003C3C03" w:rsidP="009A5B0B">
            <w:pPr>
              <w:jc w:val="left"/>
              <w:rPr>
                <w:sz w:val="20"/>
                <w:szCs w:val="20"/>
              </w:rPr>
            </w:pPr>
            <w:r>
              <w:rPr>
                <w:sz w:val="20"/>
                <w:szCs w:val="20"/>
              </w:rPr>
              <w:t>Net</w:t>
            </w:r>
          </w:p>
        </w:tc>
        <w:tc>
          <w:tcPr>
            <w:tcW w:w="1695" w:type="dxa"/>
            <w:gridSpan w:val="2"/>
            <w:shd w:val="clear" w:color="auto" w:fill="D9D9D9" w:themeFill="background1" w:themeFillShade="D9"/>
            <w:vAlign w:val="center"/>
          </w:tcPr>
          <w:p w14:paraId="749DDC4D" w14:textId="172D962C" w:rsidR="003C3C03" w:rsidRPr="00CB3FCA" w:rsidRDefault="003C3C03" w:rsidP="009A5B0B">
            <w:pPr>
              <w:jc w:val="left"/>
              <w:rPr>
                <w:sz w:val="20"/>
                <w:szCs w:val="20"/>
              </w:rPr>
            </w:pPr>
            <w:r>
              <w:rPr>
                <w:sz w:val="20"/>
                <w:szCs w:val="20"/>
              </w:rPr>
              <w:t>Tension crête</w:t>
            </w:r>
          </w:p>
        </w:tc>
        <w:tc>
          <w:tcPr>
            <w:tcW w:w="1707" w:type="dxa"/>
            <w:gridSpan w:val="2"/>
            <w:shd w:val="clear" w:color="auto" w:fill="D9D9D9" w:themeFill="background1" w:themeFillShade="D9"/>
            <w:vAlign w:val="center"/>
          </w:tcPr>
          <w:p w14:paraId="55C93A40" w14:textId="76CBC0A9" w:rsidR="003C3C03" w:rsidRPr="00CB3FCA" w:rsidRDefault="003C3C03" w:rsidP="009A5B0B">
            <w:pPr>
              <w:jc w:val="left"/>
              <w:rPr>
                <w:sz w:val="20"/>
                <w:szCs w:val="20"/>
              </w:rPr>
            </w:pPr>
            <w:r>
              <w:rPr>
                <w:sz w:val="20"/>
                <w:szCs w:val="20"/>
              </w:rPr>
              <w:t xml:space="preserve">Distance </w:t>
            </w:r>
            <w:r w:rsidRPr="00CB3FCA">
              <w:rPr>
                <w:sz w:val="20"/>
                <w:szCs w:val="20"/>
              </w:rPr>
              <w:t>minimale</w:t>
            </w:r>
          </w:p>
        </w:tc>
        <w:tc>
          <w:tcPr>
            <w:tcW w:w="1704" w:type="dxa"/>
            <w:gridSpan w:val="2"/>
            <w:shd w:val="clear" w:color="auto" w:fill="D9D9D9" w:themeFill="background1" w:themeFillShade="D9"/>
            <w:vAlign w:val="center"/>
          </w:tcPr>
          <w:p w14:paraId="23CC8D5B" w14:textId="1FF0B4E5" w:rsidR="003C3C03" w:rsidRPr="00CB3FCA" w:rsidRDefault="003C3C03" w:rsidP="009A5B0B">
            <w:pPr>
              <w:jc w:val="left"/>
              <w:rPr>
                <w:sz w:val="20"/>
                <w:szCs w:val="20"/>
              </w:rPr>
            </w:pPr>
            <w:r>
              <w:rPr>
                <w:sz w:val="20"/>
                <w:szCs w:val="20"/>
              </w:rPr>
              <w:t>Distance</w:t>
            </w:r>
            <w:r w:rsidRPr="00CB3FCA">
              <w:rPr>
                <w:sz w:val="20"/>
                <w:szCs w:val="20"/>
              </w:rPr>
              <w:t xml:space="preserve"> sélectionnée</w:t>
            </w:r>
          </w:p>
        </w:tc>
      </w:tr>
      <w:tr w:rsidR="003C3C03" w14:paraId="7E8A0136" w14:textId="77777777" w:rsidTr="003C3C03">
        <w:trPr>
          <w:trHeight w:val="567"/>
          <w:jc w:val="center"/>
        </w:trPr>
        <w:tc>
          <w:tcPr>
            <w:tcW w:w="1413" w:type="dxa"/>
            <w:vAlign w:val="center"/>
          </w:tcPr>
          <w:p w14:paraId="33071FF4" w14:textId="77777777" w:rsidR="003C3C03" w:rsidRPr="00BF16DD" w:rsidRDefault="003C3C03" w:rsidP="009A5B0B">
            <w:pPr>
              <w:spacing w:before="0" w:after="0"/>
              <w:jc w:val="left"/>
              <w:rPr>
                <w:lang w:val="en-US"/>
              </w:rPr>
            </w:pPr>
            <w:r w:rsidRPr="00BF16DD">
              <w:rPr>
                <w:lang w:val="en-US"/>
              </w:rPr>
              <w:t>AC-L-IN</w:t>
            </w:r>
          </w:p>
          <w:p w14:paraId="3361AEFB" w14:textId="77777777" w:rsidR="003C3C03" w:rsidRPr="00BF16DD" w:rsidRDefault="003C3C03" w:rsidP="009A5B0B">
            <w:pPr>
              <w:spacing w:before="0" w:after="0"/>
              <w:jc w:val="left"/>
              <w:rPr>
                <w:lang w:val="en-US"/>
              </w:rPr>
            </w:pPr>
            <w:r w:rsidRPr="00BF16DD">
              <w:rPr>
                <w:lang w:val="en-US"/>
              </w:rPr>
              <w:t>AC-L-OUT</w:t>
            </w:r>
          </w:p>
          <w:p w14:paraId="458296C5" w14:textId="77777777" w:rsidR="003C3C03" w:rsidRDefault="003C3C03" w:rsidP="009A5B0B">
            <w:pPr>
              <w:spacing w:before="0" w:after="0"/>
              <w:jc w:val="left"/>
            </w:pPr>
            <w:r>
              <w:t>AC-N</w:t>
            </w:r>
          </w:p>
          <w:p w14:paraId="3DDED743" w14:textId="77777777" w:rsidR="003C3C03" w:rsidRPr="00BF16DD" w:rsidRDefault="003C3C03" w:rsidP="009A5B0B">
            <w:pPr>
              <w:spacing w:before="0" w:after="0"/>
              <w:jc w:val="left"/>
              <w:rPr>
                <w:lang w:val="en-US"/>
              </w:rPr>
            </w:pPr>
            <w:r>
              <w:t>EARTH</w:t>
            </w:r>
          </w:p>
        </w:tc>
        <w:tc>
          <w:tcPr>
            <w:tcW w:w="904" w:type="dxa"/>
            <w:tcBorders>
              <w:right w:val="nil"/>
            </w:tcBorders>
            <w:shd w:val="clear" w:color="auto" w:fill="FFFFFF" w:themeFill="background1"/>
            <w:vAlign w:val="center"/>
          </w:tcPr>
          <w:p w14:paraId="28F4FB0F" w14:textId="2513E60E" w:rsidR="003C3C03" w:rsidRDefault="003C3C03" w:rsidP="009A5B0B">
            <w:pPr>
              <w:jc w:val="center"/>
            </w:pPr>
            <w:r>
              <w:t>325</w:t>
            </w:r>
          </w:p>
        </w:tc>
        <w:tc>
          <w:tcPr>
            <w:tcW w:w="791" w:type="dxa"/>
            <w:tcBorders>
              <w:left w:val="nil"/>
            </w:tcBorders>
            <w:shd w:val="clear" w:color="auto" w:fill="FFFFFF" w:themeFill="background1"/>
            <w:vAlign w:val="center"/>
          </w:tcPr>
          <w:p w14:paraId="5950407F" w14:textId="5F3E116D" w:rsidR="003C3C03" w:rsidRDefault="003C3C03" w:rsidP="009A5B0B">
            <w:pPr>
              <w:jc w:val="center"/>
            </w:pPr>
            <w:r>
              <w:t>[VAC]</w:t>
            </w:r>
          </w:p>
        </w:tc>
        <w:tc>
          <w:tcPr>
            <w:tcW w:w="907" w:type="dxa"/>
            <w:tcBorders>
              <w:right w:val="nil"/>
            </w:tcBorders>
            <w:shd w:val="clear" w:color="auto" w:fill="FFFFFF" w:themeFill="background1"/>
            <w:vAlign w:val="center"/>
          </w:tcPr>
          <w:p w14:paraId="0335E009" w14:textId="07333880" w:rsidR="003C3C03" w:rsidRDefault="0082027A" w:rsidP="009A5B0B">
            <w:pPr>
              <w:jc w:val="center"/>
            </w:pPr>
            <w:r w:rsidRPr="0082027A">
              <w:t>2,4</w:t>
            </w:r>
            <w:r>
              <w:t>9</w:t>
            </w:r>
          </w:p>
        </w:tc>
        <w:tc>
          <w:tcPr>
            <w:tcW w:w="800" w:type="dxa"/>
            <w:tcBorders>
              <w:left w:val="nil"/>
            </w:tcBorders>
            <w:shd w:val="clear" w:color="auto" w:fill="FFFFFF" w:themeFill="background1"/>
            <w:vAlign w:val="center"/>
          </w:tcPr>
          <w:p w14:paraId="44E07A9B" w14:textId="77777777" w:rsidR="003C3C03" w:rsidRDefault="003C3C03" w:rsidP="009A5B0B">
            <w:pPr>
              <w:jc w:val="center"/>
            </w:pPr>
            <w:r>
              <w:t>[mm]</w:t>
            </w:r>
          </w:p>
        </w:tc>
        <w:tc>
          <w:tcPr>
            <w:tcW w:w="909" w:type="dxa"/>
            <w:tcBorders>
              <w:right w:val="nil"/>
            </w:tcBorders>
            <w:shd w:val="clear" w:color="auto" w:fill="FFFFFF" w:themeFill="background1"/>
            <w:vAlign w:val="center"/>
          </w:tcPr>
          <w:p w14:paraId="72CC7522" w14:textId="6716A9B6" w:rsidR="003C3C03" w:rsidRDefault="0082027A" w:rsidP="009A5B0B">
            <w:pPr>
              <w:jc w:val="center"/>
            </w:pPr>
            <w:r>
              <w:t>4,00</w:t>
            </w:r>
          </w:p>
        </w:tc>
        <w:tc>
          <w:tcPr>
            <w:tcW w:w="795" w:type="dxa"/>
            <w:tcBorders>
              <w:left w:val="nil"/>
            </w:tcBorders>
            <w:shd w:val="clear" w:color="auto" w:fill="FFFFFF" w:themeFill="background1"/>
            <w:vAlign w:val="center"/>
          </w:tcPr>
          <w:p w14:paraId="28B68E9E" w14:textId="77777777" w:rsidR="003C3C03" w:rsidRDefault="003C3C03" w:rsidP="0082027A">
            <w:pPr>
              <w:keepNext/>
              <w:jc w:val="center"/>
            </w:pPr>
            <w:r>
              <w:t>[mm]</w:t>
            </w:r>
          </w:p>
        </w:tc>
      </w:tr>
    </w:tbl>
    <w:p w14:paraId="3F675E14" w14:textId="475C948E" w:rsidR="0082027A" w:rsidRDefault="0082027A">
      <w:pPr>
        <w:pStyle w:val="Lgende"/>
      </w:pPr>
      <w:bookmarkStart w:id="52" w:name="_Ref146050043"/>
      <w:bookmarkStart w:id="53" w:name="_Ref146050039"/>
      <w:bookmarkStart w:id="54" w:name="_Toc146055488"/>
      <w:r>
        <w:t xml:space="preserve">Tableau </w:t>
      </w:r>
      <w:fldSimple w:instr=" SEQ Tableau \* ARABIC ">
        <w:r>
          <w:rPr>
            <w:noProof/>
          </w:rPr>
          <w:t>13</w:t>
        </w:r>
      </w:fldSimple>
      <w:bookmarkEnd w:id="52"/>
      <w:r>
        <w:t xml:space="preserve"> : Distance d'isolation 230 [VAC]</w:t>
      </w:r>
      <w:bookmarkEnd w:id="53"/>
      <w:bookmarkEnd w:id="54"/>
    </w:p>
    <w:p w14:paraId="33804407" w14:textId="6DE73181" w:rsidR="00160E7D" w:rsidRDefault="00055E28" w:rsidP="00160E7D">
      <w:pPr>
        <w:pStyle w:val="Titre2"/>
      </w:pPr>
      <w:bookmarkStart w:id="55" w:name="_Toc145974066"/>
      <w:r>
        <w:lastRenderedPageBreak/>
        <w:t>Placement des composants</w:t>
      </w:r>
      <w:bookmarkEnd w:id="55"/>
    </w:p>
    <w:p w14:paraId="1EBEFA9A" w14:textId="175BE43E" w:rsidR="001F5ED8" w:rsidRDefault="001F5ED8" w:rsidP="001F5ED8">
      <w:r>
        <w:t>Malgré les garanties du fabricant, l</w:t>
      </w:r>
      <w:r w:rsidRPr="001F5ED8">
        <w:t>e convertisseur AC/DC a été placé à distance des antennes (RFID et Wi-Fi) pour réduire le</w:t>
      </w:r>
      <w:r>
        <w:t xml:space="preserve"> risque d’</w:t>
      </w:r>
      <w:r w:rsidRPr="001F5ED8">
        <w:t>interférences, qui sont courantes avec ce</w:t>
      </w:r>
      <w:r>
        <w:t xml:space="preserve"> type de</w:t>
      </w:r>
      <w:r w:rsidRPr="001F5ED8">
        <w:t xml:space="preserve"> composant.</w:t>
      </w:r>
    </w:p>
    <w:p w14:paraId="4E247250" w14:textId="7841BB3E" w:rsidR="001F5ED8" w:rsidRDefault="001F5ED8" w:rsidP="001F5ED8">
      <w:r w:rsidRPr="001F5ED8">
        <w:t xml:space="preserve">L'empreinte </w:t>
      </w:r>
      <w:r>
        <w:t>« </w:t>
      </w:r>
      <w:proofErr w:type="spellStart"/>
      <w:r w:rsidRPr="001F5ED8">
        <w:t>mikroBUS</w:t>
      </w:r>
      <w:proofErr w:type="spellEnd"/>
      <w:r>
        <w:t> »</w:t>
      </w:r>
      <w:r w:rsidRPr="001F5ED8">
        <w:t xml:space="preserve"> a été positionnée à l'avant du boîtier de telle manière </w:t>
      </w:r>
      <w:r>
        <w:t>à ce que</w:t>
      </w:r>
      <w:r w:rsidRPr="001F5ED8">
        <w:t xml:space="preserve"> l'antenne d</w:t>
      </w:r>
      <w:r>
        <w:t xml:space="preserve">’un potentiel futur </w:t>
      </w:r>
      <w:r w:rsidRPr="001F5ED8">
        <w:t xml:space="preserve">module </w:t>
      </w:r>
      <w:proofErr w:type="spellStart"/>
      <w:r w:rsidRPr="001F5ED8">
        <w:t>Mikroe</w:t>
      </w:r>
      <w:proofErr w:type="spellEnd"/>
      <w:r w:rsidRPr="001F5ED8">
        <w:t xml:space="preserve"> </w:t>
      </w:r>
      <w:r>
        <w:t>puisse dépasser et être accessible depuis l’extérieur du boitier.</w:t>
      </w:r>
    </w:p>
    <w:p w14:paraId="180114F6" w14:textId="4FD7FDC9" w:rsidR="00D05249" w:rsidRDefault="00D05249" w:rsidP="00C41466">
      <w:r w:rsidRPr="00D05249">
        <w:t>Le connecteur RJ45 dépasse légèrement du bord du PCB pour être accessible depuis l'extérieur du boîtier par une ouverture dédiée.</w:t>
      </w:r>
      <w:r w:rsidR="004E6E62">
        <w:t xml:space="preserve"> Le contrôleur PHY a été placé au plus proche du connecteur pour réduire la longueur des pistes différentielles.</w:t>
      </w:r>
    </w:p>
    <w:p w14:paraId="64B08276" w14:textId="4309C5B4" w:rsidR="00AD29D0" w:rsidRDefault="00AD29D0" w:rsidP="00AD29D0">
      <w:pPr>
        <w:pStyle w:val="Titre2"/>
      </w:pPr>
      <w:r>
        <w:t>ESP32</w:t>
      </w:r>
    </w:p>
    <w:p w14:paraId="666F37F7" w14:textId="6D724CB0" w:rsidR="00AD29D0" w:rsidRDefault="00AD29D0" w:rsidP="00AD29D0">
      <w:r w:rsidRPr="00AD29D0">
        <w:t xml:space="preserve">Le fabricant du module ESP32 </w:t>
      </w:r>
      <w:r>
        <w:t xml:space="preserve">fournit un document détaillant les </w:t>
      </w:r>
      <w:r w:rsidRPr="00AD29D0">
        <w:t>directives de conception précises. Le positionnement optimal du module ESP32 dépend de l'emplacement de l'antenne, qui est située du côté droit dans le cas de l'ESP32-C3. Par conséquent, le module a été disposé sur le PCB conformément à ces recommandations</w:t>
      </w:r>
      <w:r w:rsidR="00F4512A">
        <w:t xml:space="preserve"> afin de garantir </w:t>
      </w:r>
      <w:r w:rsidR="004C4000">
        <w:t>s</w:t>
      </w:r>
      <w:r w:rsidR="00F4512A">
        <w:t xml:space="preserve">es performances </w:t>
      </w:r>
      <w:r w:rsidR="00040F67">
        <w:t>(</w:t>
      </w:r>
      <w:r w:rsidR="00040F67">
        <w:fldChar w:fldCharType="begin"/>
      </w:r>
      <w:r w:rsidR="00040F67">
        <w:instrText xml:space="preserve"> REF _Ref146055106 \h </w:instrText>
      </w:r>
      <w:r w:rsidR="00040F67">
        <w:fldChar w:fldCharType="separate"/>
      </w:r>
      <w:r w:rsidR="00040F67">
        <w:t xml:space="preserve">Figure </w:t>
      </w:r>
      <w:r w:rsidR="00040F67">
        <w:rPr>
          <w:noProof/>
        </w:rPr>
        <w:t>4</w:t>
      </w:r>
      <w:r w:rsidR="00040F67">
        <w:fldChar w:fldCharType="end"/>
      </w:r>
      <w:r w:rsidR="00040F67">
        <w:t>)</w:t>
      </w:r>
      <w:r w:rsidR="00F4512A">
        <w:t>.</w:t>
      </w:r>
    </w:p>
    <w:p w14:paraId="27CB9130" w14:textId="77777777" w:rsidR="00040F67" w:rsidRDefault="00AD29D0" w:rsidP="00040F67">
      <w:pPr>
        <w:pStyle w:val="Image-centree"/>
        <w:keepNext/>
      </w:pPr>
      <w:r w:rsidRPr="004E6E62">
        <w:rPr>
          <w:lang w:val="fr-CH" w:eastAsia="fr-CH"/>
        </w:rPr>
        <w:drawing>
          <wp:inline distT="0" distB="0" distL="0" distR="0" wp14:anchorId="3B365F83" wp14:editId="00FC6A0F">
            <wp:extent cx="3694967" cy="2160000"/>
            <wp:effectExtent l="19050" t="19050" r="20320" b="12065"/>
            <wp:docPr id="398484273" name="Image 1" descr="Une image contenant texte, diagramme, capture d’écran, Pl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484273" name="Image 1" descr="Une image contenant texte, diagramme, capture d’écran, Plan&#10;&#10;Description générée automatiquement"/>
                    <pic:cNvPicPr>
                      <a:picLocks noChangeAspect="1" noChangeArrowheads="1"/>
                    </pic:cNvPicPr>
                  </pic:nvPicPr>
                  <pic:blipFill rotWithShape="1">
                    <a:blip r:embed="rId34">
                      <a:extLst>
                        <a:ext uri="{28A0092B-C50C-407E-A947-70E740481C1C}">
                          <a14:useLocalDpi xmlns:a14="http://schemas.microsoft.com/office/drawing/2010/main" val="0"/>
                        </a:ext>
                      </a:extLst>
                    </a:blip>
                    <a:srcRect t="9417" b="11328"/>
                    <a:stretch/>
                  </pic:blipFill>
                  <pic:spPr bwMode="auto">
                    <a:xfrm>
                      <a:off x="0" y="0"/>
                      <a:ext cx="3694967"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02DA97C" w14:textId="123D179C" w:rsidR="00AD29D0" w:rsidRDefault="00040F67" w:rsidP="00040F67">
      <w:pPr>
        <w:pStyle w:val="Lgende"/>
      </w:pPr>
      <w:bookmarkStart w:id="56" w:name="_Ref146055106"/>
      <w:bookmarkStart w:id="57" w:name="_Toc146055492"/>
      <w:r>
        <w:t xml:space="preserve">Figure </w:t>
      </w:r>
      <w:fldSimple w:instr=" SEQ Figure \* ARABIC ">
        <w:r>
          <w:rPr>
            <w:noProof/>
          </w:rPr>
          <w:t>4</w:t>
        </w:r>
      </w:fldSimple>
      <w:bookmarkEnd w:id="56"/>
      <w:r>
        <w:t xml:space="preserve"> : Recommandations de placement de l'ESP32</w:t>
      </w:r>
      <w:bookmarkEnd w:id="57"/>
    </w:p>
    <w:p w14:paraId="350B8B1A" w14:textId="2BFC2C61" w:rsidR="00F4512A" w:rsidRDefault="00F4512A" w:rsidP="00F4512A">
      <w:r w:rsidRPr="00F4512A">
        <w:t>Si l'installation du module sur le bord du circuit n'est pas possible, il est essentiel de veiller à ce qu'il n'y ait pas de cuivre autour et sous l'antenne, au minimum. Cependant, le fabricant recommande toujours d'effectuer une découpe du PCB si cela est réalisable. Dans ce cas précis, une découpe a été réalisée sur le PCB afin de réduire l'espace occupé dans le boîtier</w:t>
      </w:r>
      <w:r w:rsidR="00040F67">
        <w:t xml:space="preserve"> selon les dimensions spécifiés par le fabricant (</w:t>
      </w:r>
      <w:r w:rsidR="00040F67">
        <w:fldChar w:fldCharType="begin"/>
      </w:r>
      <w:r w:rsidR="00040F67">
        <w:instrText xml:space="preserve"> REF _Ref146055093 \h </w:instrText>
      </w:r>
      <w:r w:rsidR="00040F67">
        <w:fldChar w:fldCharType="separate"/>
      </w:r>
      <w:r w:rsidR="00040F67">
        <w:t xml:space="preserve">Figure </w:t>
      </w:r>
      <w:r w:rsidR="00040F67">
        <w:rPr>
          <w:noProof/>
        </w:rPr>
        <w:t>5</w:t>
      </w:r>
      <w:r w:rsidR="00040F67">
        <w:fldChar w:fldCharType="end"/>
      </w:r>
      <w:r w:rsidR="00040F67">
        <w:t>)</w:t>
      </w:r>
      <w:r w:rsidRPr="00F4512A">
        <w:t>.</w:t>
      </w:r>
    </w:p>
    <w:p w14:paraId="1FC82198" w14:textId="77777777" w:rsidR="00040F67" w:rsidRDefault="004E6E62" w:rsidP="00040F67">
      <w:pPr>
        <w:pStyle w:val="Image-centree"/>
        <w:keepNext/>
      </w:pPr>
      <w:r>
        <w:rPr>
          <w:lang w:val="fr-CH" w:eastAsia="fr-CH"/>
        </w:rPr>
        <w:drawing>
          <wp:inline distT="0" distB="0" distL="0" distR="0" wp14:anchorId="09320A26" wp14:editId="59BA6D3D">
            <wp:extent cx="2522698" cy="2160000"/>
            <wp:effectExtent l="19050" t="19050" r="11430" b="12065"/>
            <wp:docPr id="29102473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3246" t="1014" r="3436" b="11771"/>
                    <a:stretch/>
                  </pic:blipFill>
                  <pic:spPr bwMode="auto">
                    <a:xfrm>
                      <a:off x="0" y="0"/>
                      <a:ext cx="2522698" cy="2160000"/>
                    </a:xfrm>
                    <a:prstGeom prst="rect">
                      <a:avLst/>
                    </a:prstGeom>
                    <a:noFill/>
                    <a:ln w="190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dh="http://schemas.microsoft.com/office/word/2020/wordml/sdtdatahash"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8FB698E" w14:textId="5BE54F53" w:rsidR="00D05249" w:rsidRPr="00F4512A" w:rsidRDefault="00040F67" w:rsidP="00040F67">
      <w:pPr>
        <w:pStyle w:val="Lgende"/>
      </w:pPr>
      <w:bookmarkStart w:id="58" w:name="_Ref146055093"/>
      <w:bookmarkStart w:id="59" w:name="_Ref146055088"/>
      <w:bookmarkStart w:id="60" w:name="_Toc146055493"/>
      <w:r>
        <w:t xml:space="preserve">Figure </w:t>
      </w:r>
      <w:fldSimple w:instr=" SEQ Figure \* ARABIC ">
        <w:r>
          <w:rPr>
            <w:noProof/>
          </w:rPr>
          <w:t>5</w:t>
        </w:r>
      </w:fldSimple>
      <w:bookmarkEnd w:id="58"/>
      <w:r>
        <w:t xml:space="preserve"> : Recommandation de dégagement pour l'antenne de l'ESP32</w:t>
      </w:r>
      <w:bookmarkEnd w:id="59"/>
      <w:bookmarkEnd w:id="60"/>
    </w:p>
    <w:p w14:paraId="06E7E078" w14:textId="77777777" w:rsidR="00B729CB" w:rsidRDefault="00B729CB" w:rsidP="00C41466"/>
    <w:p w14:paraId="0D5786D4" w14:textId="25A6B12D" w:rsidR="0010580E" w:rsidRDefault="0010580E" w:rsidP="00C41466">
      <w:r>
        <w:t>Partie 230vac placé du même cotés à l’arrière du boitier</w:t>
      </w:r>
    </w:p>
    <w:p w14:paraId="7A5D6E2A" w14:textId="02A4AECB" w:rsidR="0010580E" w:rsidRDefault="0010580E" w:rsidP="00C41466">
      <w:proofErr w:type="spellStart"/>
      <w:r>
        <w:t>Leds</w:t>
      </w:r>
      <w:proofErr w:type="spellEnd"/>
      <w:r>
        <w:t xml:space="preserve"> placés centrés horizontalement mais légèrement </w:t>
      </w:r>
      <w:proofErr w:type="spellStart"/>
      <w:r>
        <w:t>décallé</w:t>
      </w:r>
      <w:proofErr w:type="spellEnd"/>
      <w:r>
        <w:t xml:space="preserve"> car il va y avoir guide de lumière qui va venir sur le dessus et </w:t>
      </w:r>
      <w:proofErr w:type="spellStart"/>
      <w:r>
        <w:t>ya</w:t>
      </w:r>
      <w:proofErr w:type="spellEnd"/>
      <w:r>
        <w:t xml:space="preserve"> le module </w:t>
      </w:r>
      <w:proofErr w:type="spellStart"/>
      <w:r>
        <w:t>rfid</w:t>
      </w:r>
      <w:proofErr w:type="spellEnd"/>
      <w:r>
        <w:t xml:space="preserve"> aussi</w:t>
      </w:r>
    </w:p>
    <w:p w14:paraId="1AACA98A" w14:textId="77777777" w:rsidR="00160E7D" w:rsidRDefault="00160E7D" w:rsidP="00160E7D">
      <w:pPr>
        <w:pStyle w:val="Titre2"/>
      </w:pPr>
      <w:bookmarkStart w:id="61" w:name="_Toc145974065"/>
      <w:r w:rsidRPr="00160E7D">
        <w:t>Caractéristiques</w:t>
      </w:r>
      <w:r>
        <w:t xml:space="preserve"> mécaniques</w:t>
      </w:r>
      <w:bookmarkEnd w:id="61"/>
    </w:p>
    <w:p w14:paraId="6CF0C2EF" w14:textId="77777777" w:rsidR="00160E7D" w:rsidRDefault="00160E7D" w:rsidP="00160E7D">
      <w:r>
        <w:t>Le boitier va devoir aller dans un boitier, le cahier des charge</w:t>
      </w:r>
    </w:p>
    <w:p w14:paraId="6B7346AE" w14:textId="77777777" w:rsidR="00160E7D" w:rsidRDefault="00160E7D" w:rsidP="00160E7D">
      <w:r>
        <w:t xml:space="preserve">Des encoches dans les coins pour laisser passer les </w:t>
      </w:r>
      <w:proofErr w:type="spellStart"/>
      <w:r>
        <w:t>colonettes</w:t>
      </w:r>
      <w:proofErr w:type="spellEnd"/>
      <w:r>
        <w:t xml:space="preserve"> du boitier pour gagner un peu de place.</w:t>
      </w:r>
    </w:p>
    <w:p w14:paraId="406B64CA" w14:textId="77777777" w:rsidR="00160E7D" w:rsidRDefault="00160E7D" w:rsidP="00160E7D">
      <w:r>
        <w:t>Quatre trous de fixations</w:t>
      </w:r>
    </w:p>
    <w:p w14:paraId="5BCF48BD" w14:textId="77777777" w:rsidR="00160E7D" w:rsidRDefault="00160E7D" w:rsidP="00160E7D">
      <w:r>
        <w:t xml:space="preserve">Une partie déportée pour le connecteur </w:t>
      </w:r>
      <w:proofErr w:type="spellStart"/>
      <w:r>
        <w:t>ethernet</w:t>
      </w:r>
      <w:proofErr w:type="spellEnd"/>
      <w:r>
        <w:t xml:space="preserve"> qui vienne au bord du </w:t>
      </w:r>
      <w:proofErr w:type="spellStart"/>
      <w:r>
        <w:t>pcb</w:t>
      </w:r>
      <w:proofErr w:type="spellEnd"/>
    </w:p>
    <w:p w14:paraId="1984E75D" w14:textId="77777777" w:rsidR="00160E7D" w:rsidRPr="00C41466" w:rsidRDefault="00160E7D" w:rsidP="00C41466"/>
    <w:p w14:paraId="47D9CDC6" w14:textId="6B34C5E6" w:rsidR="00055E28" w:rsidRDefault="00055E28" w:rsidP="00055E28">
      <w:pPr>
        <w:pStyle w:val="Titre2"/>
      </w:pPr>
      <w:bookmarkStart w:id="62" w:name="_Toc145974067"/>
      <w:r>
        <w:t>Plans de masse</w:t>
      </w:r>
      <w:bookmarkEnd w:id="62"/>
    </w:p>
    <w:p w14:paraId="68EA79A2" w14:textId="2FAB4B01" w:rsidR="0010580E" w:rsidRDefault="0010580E" w:rsidP="0010580E">
      <w:r>
        <w:t xml:space="preserve">Plan de masse </w:t>
      </w:r>
      <w:proofErr w:type="spellStart"/>
      <w:r>
        <w:t>ethernet</w:t>
      </w:r>
      <w:proofErr w:type="spellEnd"/>
    </w:p>
    <w:p w14:paraId="322C87C9" w14:textId="11CEC6C5" w:rsidR="0010580E" w:rsidRDefault="0010580E" w:rsidP="0010580E">
      <w:r>
        <w:t>Plan de masse général avec règles et pourquoi ce plan</w:t>
      </w:r>
    </w:p>
    <w:p w14:paraId="1DE96592" w14:textId="1C7D6B91" w:rsidR="0010580E" w:rsidRPr="0010580E" w:rsidRDefault="0010580E" w:rsidP="0010580E">
      <w:r>
        <w:t xml:space="preserve">Pourquoi </w:t>
      </w:r>
      <w:proofErr w:type="spellStart"/>
      <w:r>
        <w:t>stitching</w:t>
      </w:r>
      <w:proofErr w:type="spellEnd"/>
    </w:p>
    <w:p w14:paraId="3ECF22ED" w14:textId="16EBA60F" w:rsidR="00055E28" w:rsidRDefault="00055E28" w:rsidP="00055E28">
      <w:pPr>
        <w:pStyle w:val="Titre2"/>
      </w:pPr>
      <w:bookmarkStart w:id="63" w:name="_Toc145974068"/>
      <w:r>
        <w:t>Pairs différentiels</w:t>
      </w:r>
      <w:bookmarkEnd w:id="63"/>
    </w:p>
    <w:p w14:paraId="772D58A1" w14:textId="780591F5" w:rsidR="0010580E" w:rsidRPr="0010580E" w:rsidRDefault="0010580E" w:rsidP="0010580E">
      <w:r>
        <w:t>Règles des pairs différentiels</w:t>
      </w:r>
    </w:p>
    <w:p w14:paraId="228A7C77" w14:textId="7191DF3E" w:rsidR="00055E28" w:rsidRPr="00055E28" w:rsidRDefault="00055E28" w:rsidP="00055E28">
      <w:pPr>
        <w:pStyle w:val="Titre2"/>
      </w:pPr>
      <w:bookmarkStart w:id="64" w:name="_Toc145974069"/>
      <w:r>
        <w:t>Boitier</w:t>
      </w:r>
      <w:bookmarkEnd w:id="64"/>
    </w:p>
    <w:p w14:paraId="5651E0B4" w14:textId="3BBBC245" w:rsidR="0010580E" w:rsidRDefault="0010580E" w:rsidP="00036971">
      <w:r>
        <w:t>Dimensions</w:t>
      </w:r>
    </w:p>
    <w:p w14:paraId="7E0E5A0F" w14:textId="69DD4F8E" w:rsidR="0010580E" w:rsidRDefault="0010580E" w:rsidP="00036971">
      <w:r>
        <w:t>Découpe</w:t>
      </w:r>
    </w:p>
    <w:p w14:paraId="70BCE7CC" w14:textId="7D39ABD7" w:rsidR="00282B24" w:rsidRPr="00537868" w:rsidRDefault="00282B24" w:rsidP="00036971">
      <w:pPr>
        <w:rPr>
          <w:rFonts w:ascii="Gentium Basic" w:eastAsiaTheme="majorEastAsia" w:hAnsi="Gentium Basic" w:cstheme="majorBidi"/>
          <w:sz w:val="36"/>
          <w:szCs w:val="32"/>
        </w:rPr>
      </w:pPr>
      <w:r w:rsidRPr="00537868">
        <w:br w:type="page"/>
      </w:r>
    </w:p>
    <w:p w14:paraId="2805C261" w14:textId="79D86F16" w:rsidR="008760E4" w:rsidRDefault="008760E4" w:rsidP="00D97689">
      <w:pPr>
        <w:pStyle w:val="Titre1"/>
      </w:pPr>
      <w:bookmarkStart w:id="65" w:name="_Ref145869045"/>
      <w:bookmarkStart w:id="66" w:name="_Toc145974070"/>
      <w:r w:rsidRPr="00537868">
        <w:lastRenderedPageBreak/>
        <w:t>Software</w:t>
      </w:r>
      <w:bookmarkEnd w:id="65"/>
      <w:bookmarkEnd w:id="66"/>
    </w:p>
    <w:p w14:paraId="342FC482" w14:textId="2165C8FD" w:rsidR="00055E28" w:rsidRDefault="00055E28" w:rsidP="00055E28">
      <w:pPr>
        <w:pStyle w:val="Titre2"/>
      </w:pPr>
      <w:bookmarkStart w:id="67" w:name="_Toc145974071"/>
      <w:r>
        <w:t>Machine d’état global</w:t>
      </w:r>
      <w:bookmarkEnd w:id="67"/>
    </w:p>
    <w:p w14:paraId="5AE0728A" w14:textId="4CC7FA81" w:rsidR="00055E28" w:rsidRPr="00055E28" w:rsidRDefault="00055E28" w:rsidP="00055E28">
      <w:pPr>
        <w:pStyle w:val="Titre2"/>
      </w:pPr>
      <w:bookmarkStart w:id="68" w:name="_Toc145974072"/>
      <w:r>
        <w:t>Librairies utilisées</w:t>
      </w:r>
      <w:bookmarkEnd w:id="68"/>
    </w:p>
    <w:p w14:paraId="353BF102" w14:textId="2A383CB6" w:rsidR="00055E28" w:rsidRPr="00055E28" w:rsidRDefault="00055E28" w:rsidP="00055E28">
      <w:pPr>
        <w:pStyle w:val="Titre2"/>
      </w:pPr>
      <w:bookmarkStart w:id="69" w:name="_Toc145974073"/>
      <w:r>
        <w:t>Principales variables</w:t>
      </w:r>
      <w:bookmarkEnd w:id="69"/>
    </w:p>
    <w:p w14:paraId="187AF4D1" w14:textId="1049F4BD" w:rsidR="00055E28" w:rsidRDefault="00055E28" w:rsidP="00055E28">
      <w:pPr>
        <w:pStyle w:val="Titre2"/>
      </w:pPr>
      <w:bookmarkStart w:id="70" w:name="_Toc145974074"/>
      <w:r>
        <w:t>Principales fonctions</w:t>
      </w:r>
      <w:bookmarkEnd w:id="70"/>
    </w:p>
    <w:p w14:paraId="28DC111E" w14:textId="77777777" w:rsidR="00055E28" w:rsidRPr="00055E28" w:rsidRDefault="00055E28" w:rsidP="00055E28"/>
    <w:p w14:paraId="1B713D83" w14:textId="625180FC" w:rsidR="00282B24" w:rsidRDefault="00282B24" w:rsidP="00036971">
      <w:r w:rsidRPr="00537868">
        <w:br w:type="page"/>
      </w:r>
    </w:p>
    <w:p w14:paraId="602920AE" w14:textId="6F8149F3" w:rsidR="004C4000" w:rsidRDefault="004C4000" w:rsidP="004C4000">
      <w:pPr>
        <w:pStyle w:val="Titre1"/>
      </w:pPr>
      <w:r>
        <w:lastRenderedPageBreak/>
        <w:t>Mise en service</w:t>
      </w:r>
    </w:p>
    <w:p w14:paraId="0013DEDC" w14:textId="155956B8" w:rsidR="004C4000" w:rsidRDefault="004C4000">
      <w:pPr>
        <w:spacing w:before="0" w:after="160"/>
        <w:jc w:val="left"/>
      </w:pPr>
      <w:r>
        <w:br w:type="page"/>
      </w:r>
    </w:p>
    <w:p w14:paraId="7FFEDA14" w14:textId="416A1BCD" w:rsidR="008760E4" w:rsidRDefault="008760E4" w:rsidP="00D97689">
      <w:pPr>
        <w:pStyle w:val="Titre1"/>
      </w:pPr>
      <w:bookmarkStart w:id="71" w:name="_Toc145974075"/>
      <w:r w:rsidRPr="00537868">
        <w:lastRenderedPageBreak/>
        <w:t>Conclusion</w:t>
      </w:r>
      <w:bookmarkEnd w:id="71"/>
    </w:p>
    <w:p w14:paraId="64064545" w14:textId="77777777" w:rsidR="004C4000" w:rsidRDefault="004C4000" w:rsidP="004C4000"/>
    <w:p w14:paraId="20DDF651" w14:textId="77777777" w:rsidR="004C4000" w:rsidRDefault="004C4000" w:rsidP="004C4000"/>
    <w:p w14:paraId="5A366F94" w14:textId="77777777" w:rsidR="004C4000" w:rsidRDefault="004C4000" w:rsidP="004C4000"/>
    <w:p w14:paraId="03635246" w14:textId="77777777" w:rsidR="004C4000" w:rsidRDefault="004C4000" w:rsidP="004C4000"/>
    <w:p w14:paraId="0C69FD2A" w14:textId="77777777" w:rsidR="004C4000" w:rsidRDefault="004C4000" w:rsidP="004C4000"/>
    <w:p w14:paraId="083F00E2" w14:textId="77777777" w:rsidR="004C4000" w:rsidRDefault="004C4000" w:rsidP="004C4000"/>
    <w:p w14:paraId="5F3EC121" w14:textId="77777777" w:rsidR="004C4000" w:rsidRDefault="004C4000" w:rsidP="004C4000"/>
    <w:p w14:paraId="319052CA" w14:textId="77777777" w:rsidR="004C4000" w:rsidRDefault="004C4000" w:rsidP="004C4000"/>
    <w:p w14:paraId="0DE0362C" w14:textId="1EEA635F" w:rsidR="004C4000" w:rsidRDefault="004C4000" w:rsidP="004C4000">
      <w:r>
        <w:t xml:space="preserve">Lausanne, le </w:t>
      </w:r>
      <w:r>
        <w:fldChar w:fldCharType="begin"/>
      </w:r>
      <w:r>
        <w:instrText xml:space="preserve"> CREATEDATE  \@ "d MMMM yyyy"  \* MERGEFORMAT </w:instrText>
      </w:r>
      <w:r>
        <w:fldChar w:fldCharType="separate"/>
      </w:r>
      <w:r>
        <w:rPr>
          <w:noProof/>
        </w:rPr>
        <w:t>4 septembre 2023</w:t>
      </w:r>
      <w:r>
        <w:fldChar w:fldCharType="end"/>
      </w:r>
    </w:p>
    <w:p w14:paraId="24A22668" w14:textId="77777777" w:rsidR="004C4000" w:rsidRDefault="004C4000" w:rsidP="004C4000"/>
    <w:p w14:paraId="7EFD9DB1" w14:textId="77777777" w:rsidR="004C4000" w:rsidRDefault="004C4000" w:rsidP="004C4000"/>
    <w:p w14:paraId="35935823" w14:textId="7F30ECE8" w:rsidR="004C4000" w:rsidRPr="004C4000" w:rsidRDefault="004C4000" w:rsidP="004C4000">
      <w:r>
        <w:t>Miguel Santos</w:t>
      </w:r>
    </w:p>
    <w:p w14:paraId="1EB9673C" w14:textId="49BA2184" w:rsidR="00282B24" w:rsidRPr="00537868" w:rsidRDefault="00282B24" w:rsidP="00036971">
      <w:r w:rsidRPr="00537868">
        <w:br w:type="page"/>
      </w:r>
    </w:p>
    <w:p w14:paraId="6F011F1C" w14:textId="7D5A0764" w:rsidR="008760E4" w:rsidRPr="00537868" w:rsidRDefault="008760E4" w:rsidP="00D97689">
      <w:pPr>
        <w:pStyle w:val="Titre1"/>
      </w:pPr>
      <w:bookmarkStart w:id="72" w:name="_Toc145974076"/>
      <w:r w:rsidRPr="00537868">
        <w:lastRenderedPageBreak/>
        <w:t>Bibliographie</w:t>
      </w:r>
      <w:bookmarkEnd w:id="72"/>
    </w:p>
    <w:p w14:paraId="17AA3123" w14:textId="77777777" w:rsidR="003C3C03" w:rsidRPr="003C3C03" w:rsidRDefault="00741082" w:rsidP="003C3C03">
      <w:pPr>
        <w:pStyle w:val="Bibliographie"/>
      </w:pPr>
      <w:r w:rsidRPr="00537868">
        <w:fldChar w:fldCharType="begin"/>
      </w:r>
      <w:r w:rsidR="00830ECE">
        <w:instrText xml:space="preserve"> ADDIN ZOTERO_BIBL {"uncited":[],"omitted":[],"custom":[]} CSL_BIBLIOGRAPHY </w:instrText>
      </w:r>
      <w:r w:rsidRPr="00537868">
        <w:fldChar w:fldCharType="separate"/>
      </w:r>
      <w:r w:rsidR="003C3C03" w:rsidRPr="003C3C03">
        <w:t>[1]</w:t>
      </w:r>
      <w:r w:rsidR="003C3C03" w:rsidRPr="003C3C03">
        <w:tab/>
        <w:t>Schurter, « DD11 - IEC Appliance Inlet C14 ». https://www.schurter.com/en/datasheet/DD11 (consulté le 18 septembre 2023).</w:t>
      </w:r>
    </w:p>
    <w:p w14:paraId="772BBEF6" w14:textId="77777777" w:rsidR="003C3C03" w:rsidRPr="003C3C03" w:rsidRDefault="003C3C03" w:rsidP="003C3C03">
      <w:pPr>
        <w:pStyle w:val="Bibliographie"/>
      </w:pPr>
      <w:r w:rsidRPr="003C3C03">
        <w:t>[2]</w:t>
      </w:r>
      <w:r w:rsidRPr="003C3C03">
        <w:tab/>
        <w:t>« WR-TBL Series 401B - Würth Elektronik ». https://www.we-online.com/en/components/products/TBL_5_00_401B_SCREWLESS_VERTICAL_ENTRY_2_0MM2_WIRES_6914017000XXB (consulté le 18 septembre 2023).</w:t>
      </w:r>
    </w:p>
    <w:p w14:paraId="6449ECDC" w14:textId="77777777" w:rsidR="003C3C03" w:rsidRPr="003C3C03" w:rsidRDefault="003C3C03" w:rsidP="003C3C03">
      <w:pPr>
        <w:pStyle w:val="Bibliographie"/>
      </w:pPr>
      <w:r w:rsidRPr="003C3C03">
        <w:t>[3]</w:t>
      </w:r>
      <w:r w:rsidRPr="003C3C03">
        <w:tab/>
        <w:t>« RAC05-3.3SK - AC/DC, 5.0 W, Single Output, THT | RECOM ». https://recom-power.com/en/products/ac-dc-power-supplies/ac-dc-pcb-mounted/rec-p-RAC05-3.3SK.html?5 (consulté le 18 septembre 2023).</w:t>
      </w:r>
    </w:p>
    <w:p w14:paraId="031099C1" w14:textId="77777777" w:rsidR="003C3C03" w:rsidRPr="003C3C03" w:rsidRDefault="003C3C03" w:rsidP="003C3C03">
      <w:pPr>
        <w:pStyle w:val="Bibliographie"/>
      </w:pPr>
      <w:r w:rsidRPr="003C3C03">
        <w:t>[4]</w:t>
      </w:r>
      <w:r w:rsidRPr="003C3C03">
        <w:tab/>
        <w:t>« ADW1203HLW | DW Relays - Panasonic ». https://www3.panasonic.biz/ac/ae/search_num/index.jsp?c=detail&amp;part_no=ADW1203HLW&amp;large_g_cd=1&amp;medium_g_cd=11&amp;small_g_cd=112&amp;series_cd=2154 (consulté le 18 septembre 2023).</w:t>
      </w:r>
    </w:p>
    <w:p w14:paraId="2EE72ED2" w14:textId="77777777" w:rsidR="003C3C03" w:rsidRPr="003C3C03" w:rsidRDefault="003C3C03" w:rsidP="003C3C03">
      <w:pPr>
        <w:pStyle w:val="Bibliographie"/>
      </w:pPr>
      <w:r w:rsidRPr="003C3C03">
        <w:t>[5]</w:t>
      </w:r>
      <w:r w:rsidRPr="003C3C03">
        <w:tab/>
        <w:t>« MIFARE Classic EV1 1K - 4K ». https://www.nxp.com/products/rfid-nfc/mifare-hf/mifare-classic/mifare-classic-ev1-1k-4k:MF1S50YYX_V1 (consulté le 22 août 2023).</w:t>
      </w:r>
    </w:p>
    <w:p w14:paraId="75FC007C" w14:textId="77777777" w:rsidR="003C3C03" w:rsidRPr="003C3C03" w:rsidRDefault="003C3C03" w:rsidP="003C3C03">
      <w:pPr>
        <w:pStyle w:val="Bibliographie"/>
      </w:pPr>
      <w:r w:rsidRPr="003C3C03">
        <w:t>[6]</w:t>
      </w:r>
      <w:r w:rsidRPr="003C3C03">
        <w:tab/>
        <w:t>« Ethernet Starter Kit II ». https://www.microchip.com/en-us/development-tool/dm320004-2 (consulté le 22 août 2023).</w:t>
      </w:r>
    </w:p>
    <w:p w14:paraId="5FAB8FDA" w14:textId="77777777" w:rsidR="003C3C03" w:rsidRPr="003C3C03" w:rsidRDefault="003C3C03" w:rsidP="003C3C03">
      <w:pPr>
        <w:pStyle w:val="Bibliographie"/>
      </w:pPr>
      <w:r w:rsidRPr="003C3C03">
        <w:t>[7]</w:t>
      </w:r>
      <w:r w:rsidRPr="003C3C03">
        <w:tab/>
        <w:t xml:space="preserve">« Classification », </w:t>
      </w:r>
      <w:r w:rsidRPr="003C3C03">
        <w:rPr>
          <w:i/>
          <w:iCs/>
        </w:rPr>
        <w:t>Eurocircuits</w:t>
      </w:r>
      <w:r w:rsidRPr="003C3C03">
        <w:t>. https://www.eurocircuits.com/pcb-design-guidelines/classification/ (consulté le 18 septembre 2023).</w:t>
      </w:r>
    </w:p>
    <w:p w14:paraId="53BA934F" w14:textId="77777777" w:rsidR="003C3C03" w:rsidRPr="003C3C03" w:rsidRDefault="003C3C03" w:rsidP="003C3C03">
      <w:pPr>
        <w:pStyle w:val="Bibliographie"/>
      </w:pPr>
      <w:r w:rsidRPr="003C3C03">
        <w:t>[8]</w:t>
      </w:r>
      <w:r w:rsidRPr="003C3C03">
        <w:tab/>
        <w:t>« PCB Trace Width Conversion Calculator | DigiKey ». https://www.digikey.hk/en/resources/conversion-calculators/conversion-calculator-pcb-trace-width (consulté le 18 septembre 2023).</w:t>
      </w:r>
    </w:p>
    <w:p w14:paraId="37B213DE" w14:textId="77777777" w:rsidR="003C3C03" w:rsidRPr="003C3C03" w:rsidRDefault="003C3C03" w:rsidP="003C3C03">
      <w:pPr>
        <w:pStyle w:val="Bibliographie"/>
      </w:pPr>
      <w:r w:rsidRPr="003C3C03">
        <w:t>[9]</w:t>
      </w:r>
      <w:r w:rsidRPr="003C3C03">
        <w:tab/>
        <w:t xml:space="preserve">« Utilisation d’un calculateur d’espacement IPC-2221 pour la conception haute tension », </w:t>
      </w:r>
      <w:r w:rsidRPr="003C3C03">
        <w:rPr>
          <w:i/>
          <w:iCs/>
        </w:rPr>
        <w:t>Altium</w:t>
      </w:r>
      <w:r w:rsidRPr="003C3C03">
        <w:t>, 17 janvier 2020. https://resources.altium.com/fr/p/using-an-ipc-2221-calculator-for-high-voltage-design (consulté le 19 septembre 2023).</w:t>
      </w:r>
    </w:p>
    <w:p w14:paraId="0313E713" w14:textId="4C2E275C" w:rsidR="00F22A9D" w:rsidRPr="00537868" w:rsidRDefault="00741082" w:rsidP="00036971">
      <w:r w:rsidRPr="00537868">
        <w:fldChar w:fldCharType="end"/>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7"/>
      </w:tblGrid>
      <w:tr w:rsidR="00F22A9D" w:rsidRPr="00537868" w14:paraId="13314D99" w14:textId="77777777" w:rsidTr="00461D01">
        <w:tc>
          <w:tcPr>
            <w:tcW w:w="1555" w:type="dxa"/>
          </w:tcPr>
          <w:p w14:paraId="6F6AFD42" w14:textId="48986EA9" w:rsidR="00F22A9D" w:rsidRPr="00537868" w:rsidRDefault="00F22A9D" w:rsidP="00F22A9D">
            <w:pPr>
              <w:jc w:val="center"/>
              <w:rPr>
                <w:i/>
              </w:rPr>
            </w:pPr>
            <w:r w:rsidRPr="00537868">
              <w:rPr>
                <w:noProof/>
                <w:lang w:eastAsia="fr-CH"/>
              </w:rPr>
              <w:drawing>
                <wp:inline distT="0" distB="0" distL="0" distR="0" wp14:anchorId="02245C39" wp14:editId="736EFF3A">
                  <wp:extent cx="720000" cy="720000"/>
                  <wp:effectExtent l="0" t="0" r="4445" b="4445"/>
                  <wp:docPr id="15" name="Image 15" descr="https://upload.wikimedia.org/wikipedia/commons/thumb/0/04/ChatGPT_logo.svg/1200px-ChatGPT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0/04/ChatGPT_logo.svg/1200px-ChatGPT_logo.svg.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0000" cy="720000"/>
                          </a:xfrm>
                          <a:prstGeom prst="rect">
                            <a:avLst/>
                          </a:prstGeom>
                          <a:noFill/>
                          <a:ln>
                            <a:noFill/>
                          </a:ln>
                        </pic:spPr>
                      </pic:pic>
                    </a:graphicData>
                  </a:graphic>
                </wp:inline>
              </w:drawing>
            </w:r>
          </w:p>
        </w:tc>
        <w:tc>
          <w:tcPr>
            <w:tcW w:w="7507" w:type="dxa"/>
            <w:vAlign w:val="center"/>
          </w:tcPr>
          <w:p w14:paraId="7682CE4D" w14:textId="6C1263BA" w:rsidR="00F22A9D" w:rsidRPr="00537868" w:rsidRDefault="00F22A9D" w:rsidP="00F22A9D">
            <w:r w:rsidRPr="00537868">
              <w:rPr>
                <w:rStyle w:val="texte-avertissementCar"/>
              </w:rPr>
              <w:t>ChatGPT a été intégré dans ce rapport exclusivement pour la correction orthographique et la rédaction de reformulations. Toutes les informations contenues dans ce document, sauf indication contraire, sont de la responsabilité de l'auteur du rapport</w:t>
            </w:r>
            <w:r w:rsidRPr="00537868">
              <w:rPr>
                <w:i/>
              </w:rPr>
              <w:t>.</w:t>
            </w:r>
          </w:p>
        </w:tc>
      </w:tr>
      <w:tr w:rsidR="007536BF" w:rsidRPr="00537868" w14:paraId="13B50A94" w14:textId="77777777" w:rsidTr="00461D01">
        <w:tc>
          <w:tcPr>
            <w:tcW w:w="1555" w:type="dxa"/>
          </w:tcPr>
          <w:p w14:paraId="5C6217E4" w14:textId="4119868D" w:rsidR="007536BF" w:rsidRPr="00537868" w:rsidRDefault="007536BF" w:rsidP="00F22A9D">
            <w:pPr>
              <w:jc w:val="center"/>
              <w:rPr>
                <w:noProof/>
                <w:lang w:eastAsia="fr-CH"/>
              </w:rPr>
            </w:pPr>
            <w:r w:rsidRPr="00537868">
              <w:rPr>
                <w:noProof/>
                <w:lang w:eastAsia="fr-CH"/>
              </w:rPr>
              <w:drawing>
                <wp:inline distT="0" distB="0" distL="0" distR="0" wp14:anchorId="107E8AE4" wp14:editId="4DEF9BD9">
                  <wp:extent cx="720000" cy="716651"/>
                  <wp:effectExtent l="0" t="0" r="4445" b="7620"/>
                  <wp:docPr id="71080895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20000" cy="716651"/>
                          </a:xfrm>
                          <a:prstGeom prst="rect">
                            <a:avLst/>
                          </a:prstGeom>
                          <a:noFill/>
                          <a:ln>
                            <a:noFill/>
                          </a:ln>
                        </pic:spPr>
                      </pic:pic>
                    </a:graphicData>
                  </a:graphic>
                </wp:inline>
              </w:drawing>
            </w:r>
          </w:p>
        </w:tc>
        <w:tc>
          <w:tcPr>
            <w:tcW w:w="7507" w:type="dxa"/>
            <w:vAlign w:val="center"/>
          </w:tcPr>
          <w:p w14:paraId="1E1823A7" w14:textId="4C6BB623" w:rsidR="007536BF" w:rsidRPr="00537868" w:rsidRDefault="007536BF" w:rsidP="00F22A9D">
            <w:pPr>
              <w:rPr>
                <w:rStyle w:val="texte-avertissementCar"/>
              </w:rPr>
            </w:pPr>
            <w:r w:rsidRPr="00537868">
              <w:rPr>
                <w:rStyle w:val="texte-avertissementCar"/>
              </w:rPr>
              <w:t>Les icônes utilisées ont été obtenues en libre téléchargement sur le site :</w:t>
            </w:r>
          </w:p>
          <w:p w14:paraId="3A3B6596" w14:textId="095507C7" w:rsidR="007536BF" w:rsidRPr="00537868" w:rsidRDefault="009A5B0B" w:rsidP="00F22A9D">
            <w:pPr>
              <w:rPr>
                <w:rStyle w:val="texte-avertissementCar"/>
              </w:rPr>
            </w:pPr>
            <w:hyperlink r:id="rId38" w:history="1">
              <w:r w:rsidR="007536BF" w:rsidRPr="00537868">
                <w:rPr>
                  <w:rStyle w:val="Lienhypertexte"/>
                  <w:i/>
                  <w:iCs/>
                </w:rPr>
                <w:t>https://thenounproject.com/</w:t>
              </w:r>
            </w:hyperlink>
            <w:r w:rsidR="007536BF" w:rsidRPr="00537868">
              <w:rPr>
                <w:rStyle w:val="texte-avertissementCar"/>
              </w:rPr>
              <w:t xml:space="preserve"> </w:t>
            </w:r>
          </w:p>
        </w:tc>
      </w:tr>
    </w:tbl>
    <w:p w14:paraId="4BAE724C" w14:textId="7E639C21" w:rsidR="00282B24" w:rsidRPr="00537868" w:rsidRDefault="00282B24" w:rsidP="00036971">
      <w:r w:rsidRPr="00537868">
        <w:br w:type="page"/>
      </w:r>
    </w:p>
    <w:p w14:paraId="721A80BE" w14:textId="2743AFD7" w:rsidR="002D2D84" w:rsidRPr="00537868" w:rsidRDefault="002D2D84" w:rsidP="00D97689">
      <w:pPr>
        <w:pStyle w:val="Titre1"/>
      </w:pPr>
      <w:bookmarkStart w:id="73" w:name="_Toc145974077"/>
      <w:r w:rsidRPr="00537868">
        <w:lastRenderedPageBreak/>
        <w:t>Logiciels</w:t>
      </w:r>
      <w:bookmarkEnd w:id="73"/>
    </w:p>
    <w:tbl>
      <w:tblPr>
        <w:tblStyle w:val="Grilledutableau"/>
        <w:tblW w:w="9062" w:type="dxa"/>
        <w:jc w:val="center"/>
        <w:tblLook w:val="04A0" w:firstRow="1" w:lastRow="0" w:firstColumn="1" w:lastColumn="0" w:noHBand="0" w:noVBand="1"/>
      </w:tblPr>
      <w:tblGrid>
        <w:gridCol w:w="3884"/>
        <w:gridCol w:w="3884"/>
        <w:gridCol w:w="1294"/>
      </w:tblGrid>
      <w:tr w:rsidR="004C4000" w:rsidRPr="00537868" w14:paraId="241B829F" w14:textId="77777777" w:rsidTr="004C4000">
        <w:trPr>
          <w:trHeight w:val="1247"/>
          <w:jc w:val="center"/>
        </w:trPr>
        <w:tc>
          <w:tcPr>
            <w:tcW w:w="5000" w:type="pct"/>
            <w:gridSpan w:val="3"/>
          </w:tcPr>
          <w:p w14:paraId="7FE58B3C" w14:textId="40268C5F" w:rsidR="004C4000" w:rsidRPr="00537868" w:rsidRDefault="004C4000" w:rsidP="004E6E62">
            <w:pPr>
              <w:pStyle w:val="Image-centree"/>
            </w:pPr>
            <w:r w:rsidRPr="00537868">
              <w:rPr>
                <w:lang w:val="fr-CH" w:eastAsia="fr-CH"/>
              </w:rPr>
              <w:drawing>
                <wp:inline distT="0" distB="0" distL="0" distR="0" wp14:anchorId="3F533C40" wp14:editId="3DC16BF9">
                  <wp:extent cx="3115962" cy="576000"/>
                  <wp:effectExtent l="0" t="0" r="8255"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115962" cy="576000"/>
                          </a:xfrm>
                          <a:prstGeom prst="rect">
                            <a:avLst/>
                          </a:prstGeom>
                          <a:noFill/>
                          <a:ln>
                            <a:noFill/>
                          </a:ln>
                        </pic:spPr>
                      </pic:pic>
                    </a:graphicData>
                  </a:graphic>
                </wp:inline>
              </w:drawing>
            </w:r>
          </w:p>
        </w:tc>
      </w:tr>
      <w:tr w:rsidR="00F82222" w:rsidRPr="00537868" w14:paraId="5F46FF96" w14:textId="77777777" w:rsidTr="00F82222">
        <w:trPr>
          <w:jc w:val="center"/>
        </w:trPr>
        <w:tc>
          <w:tcPr>
            <w:tcW w:w="2143" w:type="pct"/>
            <w:shd w:val="clear" w:color="auto" w:fill="D9D9D9" w:themeFill="background1" w:themeFillShade="D9"/>
          </w:tcPr>
          <w:p w14:paraId="78273D0D" w14:textId="304929D6" w:rsidR="00F82222" w:rsidRPr="00537868" w:rsidRDefault="00F82222" w:rsidP="00036971">
            <w:r>
              <w:t>Description</w:t>
            </w:r>
          </w:p>
        </w:tc>
        <w:tc>
          <w:tcPr>
            <w:tcW w:w="2143" w:type="pct"/>
            <w:shd w:val="clear" w:color="auto" w:fill="D9D9D9" w:themeFill="background1" w:themeFillShade="D9"/>
          </w:tcPr>
          <w:p w14:paraId="4E6ED11F" w14:textId="414B1311" w:rsidR="00F82222" w:rsidRPr="00537868" w:rsidRDefault="00F82222" w:rsidP="00036971">
            <w:r w:rsidRPr="00537868">
              <w:t>Nom</w:t>
            </w:r>
          </w:p>
        </w:tc>
        <w:tc>
          <w:tcPr>
            <w:tcW w:w="714" w:type="pct"/>
            <w:shd w:val="clear" w:color="auto" w:fill="D9D9D9" w:themeFill="background1" w:themeFillShade="D9"/>
          </w:tcPr>
          <w:p w14:paraId="0C59776B" w14:textId="77777777" w:rsidR="00F82222" w:rsidRPr="00537868" w:rsidRDefault="00F82222" w:rsidP="00036971">
            <w:r w:rsidRPr="00537868">
              <w:t>Version</w:t>
            </w:r>
          </w:p>
        </w:tc>
      </w:tr>
      <w:tr w:rsidR="00F82222" w:rsidRPr="00537868" w14:paraId="18F30EA5" w14:textId="77777777" w:rsidTr="00F82222">
        <w:trPr>
          <w:jc w:val="center"/>
        </w:trPr>
        <w:tc>
          <w:tcPr>
            <w:tcW w:w="2143" w:type="pct"/>
          </w:tcPr>
          <w:p w14:paraId="79F1DE60" w14:textId="4C689401" w:rsidR="00F82222" w:rsidRPr="00537868" w:rsidRDefault="004C2D40" w:rsidP="00036971">
            <w:r>
              <w:t>IDE de p</w:t>
            </w:r>
            <w:r w:rsidR="00F82222">
              <w:t>rogrammation du PIC32</w:t>
            </w:r>
          </w:p>
        </w:tc>
        <w:tc>
          <w:tcPr>
            <w:tcW w:w="2143" w:type="pct"/>
          </w:tcPr>
          <w:p w14:paraId="41C814C7" w14:textId="145E1FAD" w:rsidR="00F82222" w:rsidRPr="00537868" w:rsidRDefault="00F82222" w:rsidP="00036971">
            <w:r w:rsidRPr="00537868">
              <w:t>MPLAB X</w:t>
            </w:r>
          </w:p>
        </w:tc>
        <w:tc>
          <w:tcPr>
            <w:tcW w:w="714" w:type="pct"/>
          </w:tcPr>
          <w:p w14:paraId="33D1F6BA" w14:textId="77777777" w:rsidR="00F82222" w:rsidRPr="00537868" w:rsidRDefault="00F82222" w:rsidP="00036971">
            <w:r w:rsidRPr="00537868">
              <w:t>5.45</w:t>
            </w:r>
          </w:p>
        </w:tc>
      </w:tr>
      <w:tr w:rsidR="00F82222" w:rsidRPr="00537868" w14:paraId="72E110ED" w14:textId="77777777" w:rsidTr="00F82222">
        <w:trPr>
          <w:jc w:val="center"/>
        </w:trPr>
        <w:tc>
          <w:tcPr>
            <w:tcW w:w="2143" w:type="pct"/>
          </w:tcPr>
          <w:p w14:paraId="755A0341" w14:textId="4018C7E9" w:rsidR="00F82222" w:rsidRPr="00537868" w:rsidRDefault="004C2D40" w:rsidP="00036971">
            <w:r>
              <w:t>Configuration du PIC32</w:t>
            </w:r>
          </w:p>
        </w:tc>
        <w:tc>
          <w:tcPr>
            <w:tcW w:w="2143" w:type="pct"/>
          </w:tcPr>
          <w:p w14:paraId="3F8597F3" w14:textId="4EED015C" w:rsidR="00F82222" w:rsidRPr="00537868" w:rsidRDefault="00F82222" w:rsidP="00036971">
            <w:r w:rsidRPr="00537868">
              <w:t>Harmony</w:t>
            </w:r>
          </w:p>
        </w:tc>
        <w:tc>
          <w:tcPr>
            <w:tcW w:w="714" w:type="pct"/>
          </w:tcPr>
          <w:p w14:paraId="03230E1D" w14:textId="77777777" w:rsidR="00F82222" w:rsidRPr="00537868" w:rsidRDefault="00F82222" w:rsidP="00036971">
            <w:r w:rsidRPr="00537868">
              <w:t>2…..</w:t>
            </w:r>
          </w:p>
        </w:tc>
      </w:tr>
    </w:tbl>
    <w:p w14:paraId="57520062" w14:textId="77777777" w:rsidR="00414BC7" w:rsidRPr="00537868" w:rsidRDefault="00414BC7" w:rsidP="00036971"/>
    <w:tbl>
      <w:tblPr>
        <w:tblStyle w:val="Grilledutableau"/>
        <w:tblW w:w="6804" w:type="dxa"/>
        <w:jc w:val="center"/>
        <w:tblLook w:val="04A0" w:firstRow="1" w:lastRow="0" w:firstColumn="1" w:lastColumn="0" w:noHBand="0" w:noVBand="1"/>
      </w:tblPr>
      <w:tblGrid>
        <w:gridCol w:w="5102"/>
        <w:gridCol w:w="1702"/>
      </w:tblGrid>
      <w:tr w:rsidR="002D2D84" w:rsidRPr="00537868" w14:paraId="7E20CB75" w14:textId="77777777" w:rsidTr="00FF4057">
        <w:trPr>
          <w:trHeight w:val="1247"/>
          <w:jc w:val="center"/>
        </w:trPr>
        <w:tc>
          <w:tcPr>
            <w:tcW w:w="5000" w:type="pct"/>
            <w:gridSpan w:val="2"/>
            <w:vAlign w:val="center"/>
          </w:tcPr>
          <w:p w14:paraId="333EBA3C" w14:textId="374390B5" w:rsidR="002D2D84" w:rsidRPr="00537868" w:rsidRDefault="002D2D84" w:rsidP="004E6E62">
            <w:pPr>
              <w:pStyle w:val="Image-centree"/>
            </w:pPr>
            <w:r w:rsidRPr="00537868">
              <w:rPr>
                <w:lang w:val="fr-CH" w:eastAsia="fr-CH"/>
              </w:rPr>
              <w:drawing>
                <wp:inline distT="0" distB="0" distL="0" distR="0" wp14:anchorId="1ED5771B" wp14:editId="49E98A8B">
                  <wp:extent cx="1811387" cy="576000"/>
                  <wp:effectExtent l="0" t="0" r="0" b="0"/>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21739" b="21719"/>
                          <a:stretch/>
                        </pic:blipFill>
                        <pic:spPr bwMode="auto">
                          <a:xfrm>
                            <a:off x="0" y="0"/>
                            <a:ext cx="1811387" cy="576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rsidRPr="00537868" w14:paraId="6D04E56D" w14:textId="77777777" w:rsidTr="00461D01">
        <w:trPr>
          <w:trHeight w:val="53"/>
          <w:jc w:val="center"/>
        </w:trPr>
        <w:tc>
          <w:tcPr>
            <w:tcW w:w="3749" w:type="pct"/>
            <w:shd w:val="clear" w:color="auto" w:fill="D9D9D9" w:themeFill="background1" w:themeFillShade="D9"/>
          </w:tcPr>
          <w:p w14:paraId="4B2A4250" w14:textId="69D265ED" w:rsidR="002D2D84" w:rsidRPr="00537868" w:rsidRDefault="002D2D84" w:rsidP="00036971">
            <w:r w:rsidRPr="00537868">
              <w:t>Nom</w:t>
            </w:r>
          </w:p>
        </w:tc>
        <w:tc>
          <w:tcPr>
            <w:tcW w:w="1250" w:type="pct"/>
            <w:shd w:val="clear" w:color="auto" w:fill="D9D9D9" w:themeFill="background1" w:themeFillShade="D9"/>
          </w:tcPr>
          <w:p w14:paraId="2F3EC5D0" w14:textId="479D2A49" w:rsidR="002D2D84" w:rsidRPr="00537868" w:rsidRDefault="002D2D84" w:rsidP="00036971">
            <w:r w:rsidRPr="00537868">
              <w:t>Version</w:t>
            </w:r>
          </w:p>
        </w:tc>
      </w:tr>
      <w:tr w:rsidR="002D2D84" w:rsidRPr="00537868" w14:paraId="46B7E7D1" w14:textId="77777777" w:rsidTr="00DF23B9">
        <w:trPr>
          <w:jc w:val="center"/>
        </w:trPr>
        <w:tc>
          <w:tcPr>
            <w:tcW w:w="3749" w:type="pct"/>
          </w:tcPr>
          <w:p w14:paraId="6FE26A1A" w14:textId="458929B2" w:rsidR="002D2D84" w:rsidRPr="00537868" w:rsidRDefault="002D2D84" w:rsidP="00036971">
            <w:r w:rsidRPr="00537868">
              <w:t>NRF Tools</w:t>
            </w:r>
          </w:p>
        </w:tc>
        <w:tc>
          <w:tcPr>
            <w:tcW w:w="1250" w:type="pct"/>
          </w:tcPr>
          <w:p w14:paraId="5C0D49AD" w14:textId="53CC3569" w:rsidR="002D2D84" w:rsidRPr="00537868" w:rsidRDefault="002D2D84" w:rsidP="00036971">
            <w:r w:rsidRPr="00537868">
              <w:t>8</w:t>
            </w:r>
            <w:r w:rsidR="00DF23B9" w:rsidRPr="00537868">
              <w:t>.9</w:t>
            </w:r>
          </w:p>
        </w:tc>
      </w:tr>
    </w:tbl>
    <w:p w14:paraId="17CE70F8" w14:textId="77777777" w:rsidR="00282B24" w:rsidRDefault="00282B24" w:rsidP="00036971">
      <w:r w:rsidRPr="00537868">
        <w:br w:type="page"/>
      </w:r>
    </w:p>
    <w:p w14:paraId="3C1C3B5E" w14:textId="0F39A29B" w:rsidR="00055E28" w:rsidRDefault="008211FE" w:rsidP="00055E28">
      <w:pPr>
        <w:pStyle w:val="Titre1"/>
      </w:pPr>
      <w:bookmarkStart w:id="74" w:name="_Toc145974078"/>
      <w:r>
        <w:lastRenderedPageBreak/>
        <w:t>Figures</w:t>
      </w:r>
      <w:bookmarkEnd w:id="74"/>
    </w:p>
    <w:p w14:paraId="65E0D52E" w14:textId="598E30EC" w:rsidR="004C4000"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Figure" </w:instrText>
      </w:r>
      <w:r>
        <w:fldChar w:fldCharType="separate"/>
      </w:r>
      <w:hyperlink w:anchor="_Toc146055489" w:history="1">
        <w:r w:rsidR="004C4000" w:rsidRPr="00D5090B">
          <w:rPr>
            <w:rStyle w:val="Lienhypertexte"/>
            <w:noProof/>
          </w:rPr>
          <w:t>Figure 1 : Schéma-bloc du système</w:t>
        </w:r>
        <w:r w:rsidR="004C4000">
          <w:rPr>
            <w:noProof/>
            <w:webHidden/>
          </w:rPr>
          <w:tab/>
        </w:r>
        <w:r w:rsidR="004C4000">
          <w:rPr>
            <w:noProof/>
            <w:webHidden/>
          </w:rPr>
          <w:fldChar w:fldCharType="begin"/>
        </w:r>
        <w:r w:rsidR="004C4000">
          <w:rPr>
            <w:noProof/>
            <w:webHidden/>
          </w:rPr>
          <w:instrText xml:space="preserve"> PAGEREF _Toc146055489 \h </w:instrText>
        </w:r>
        <w:r w:rsidR="004C4000">
          <w:rPr>
            <w:noProof/>
            <w:webHidden/>
          </w:rPr>
        </w:r>
        <w:r w:rsidR="004C4000">
          <w:rPr>
            <w:noProof/>
            <w:webHidden/>
          </w:rPr>
          <w:fldChar w:fldCharType="separate"/>
        </w:r>
        <w:r w:rsidR="004C4000">
          <w:rPr>
            <w:noProof/>
            <w:webHidden/>
          </w:rPr>
          <w:t>6</w:t>
        </w:r>
        <w:r w:rsidR="004C4000">
          <w:rPr>
            <w:noProof/>
            <w:webHidden/>
          </w:rPr>
          <w:fldChar w:fldCharType="end"/>
        </w:r>
      </w:hyperlink>
    </w:p>
    <w:p w14:paraId="7D5F21F2" w14:textId="0CAA8F0B"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0" w:history="1">
        <w:r w:rsidR="004C4000" w:rsidRPr="00D5090B">
          <w:rPr>
            <w:rStyle w:val="Lienhypertexte"/>
            <w:noProof/>
          </w:rPr>
          <w:t>Figure 2 : Technologie du badge RFID de l'ETML-ES</w:t>
        </w:r>
        <w:r w:rsidR="004C4000">
          <w:rPr>
            <w:noProof/>
            <w:webHidden/>
          </w:rPr>
          <w:tab/>
        </w:r>
        <w:r w:rsidR="004C4000">
          <w:rPr>
            <w:noProof/>
            <w:webHidden/>
          </w:rPr>
          <w:fldChar w:fldCharType="begin"/>
        </w:r>
        <w:r w:rsidR="004C4000">
          <w:rPr>
            <w:noProof/>
            <w:webHidden/>
          </w:rPr>
          <w:instrText xml:space="preserve"> PAGEREF _Toc146055490 \h </w:instrText>
        </w:r>
        <w:r w:rsidR="004C4000">
          <w:rPr>
            <w:noProof/>
            <w:webHidden/>
          </w:rPr>
        </w:r>
        <w:r w:rsidR="004C4000">
          <w:rPr>
            <w:noProof/>
            <w:webHidden/>
          </w:rPr>
          <w:fldChar w:fldCharType="separate"/>
        </w:r>
        <w:r w:rsidR="004C4000">
          <w:rPr>
            <w:noProof/>
            <w:webHidden/>
          </w:rPr>
          <w:t>10</w:t>
        </w:r>
        <w:r w:rsidR="004C4000">
          <w:rPr>
            <w:noProof/>
            <w:webHidden/>
          </w:rPr>
          <w:fldChar w:fldCharType="end"/>
        </w:r>
      </w:hyperlink>
    </w:p>
    <w:p w14:paraId="45A631C2" w14:textId="20A72395"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1" w:history="1">
        <w:r w:rsidR="004C4000" w:rsidRPr="00D5090B">
          <w:rPr>
            <w:rStyle w:val="Lienhypertexte"/>
            <w:noProof/>
          </w:rPr>
          <w:t>Figure 3 : Modes de démarrage de l'ESP32</w:t>
        </w:r>
        <w:r w:rsidR="004C4000">
          <w:rPr>
            <w:noProof/>
            <w:webHidden/>
          </w:rPr>
          <w:tab/>
        </w:r>
        <w:r w:rsidR="004C4000">
          <w:rPr>
            <w:noProof/>
            <w:webHidden/>
          </w:rPr>
          <w:fldChar w:fldCharType="begin"/>
        </w:r>
        <w:r w:rsidR="004C4000">
          <w:rPr>
            <w:noProof/>
            <w:webHidden/>
          </w:rPr>
          <w:instrText xml:space="preserve"> PAGEREF _Toc146055491 \h </w:instrText>
        </w:r>
        <w:r w:rsidR="004C4000">
          <w:rPr>
            <w:noProof/>
            <w:webHidden/>
          </w:rPr>
        </w:r>
        <w:r w:rsidR="004C4000">
          <w:rPr>
            <w:noProof/>
            <w:webHidden/>
          </w:rPr>
          <w:fldChar w:fldCharType="separate"/>
        </w:r>
        <w:r w:rsidR="004C4000">
          <w:rPr>
            <w:noProof/>
            <w:webHidden/>
          </w:rPr>
          <w:t>13</w:t>
        </w:r>
        <w:r w:rsidR="004C4000">
          <w:rPr>
            <w:noProof/>
            <w:webHidden/>
          </w:rPr>
          <w:fldChar w:fldCharType="end"/>
        </w:r>
      </w:hyperlink>
    </w:p>
    <w:p w14:paraId="13CFA83C" w14:textId="6F42600B"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2" w:history="1">
        <w:r w:rsidR="004C4000" w:rsidRPr="00D5090B">
          <w:rPr>
            <w:rStyle w:val="Lienhypertexte"/>
            <w:noProof/>
          </w:rPr>
          <w:t>Figure 4 : Recommandations de placement de l'ESP32</w:t>
        </w:r>
        <w:r w:rsidR="004C4000">
          <w:rPr>
            <w:noProof/>
            <w:webHidden/>
          </w:rPr>
          <w:tab/>
        </w:r>
        <w:r w:rsidR="004C4000">
          <w:rPr>
            <w:noProof/>
            <w:webHidden/>
          </w:rPr>
          <w:fldChar w:fldCharType="begin"/>
        </w:r>
        <w:r w:rsidR="004C4000">
          <w:rPr>
            <w:noProof/>
            <w:webHidden/>
          </w:rPr>
          <w:instrText xml:space="preserve"> PAGEREF _Toc146055492 \h </w:instrText>
        </w:r>
        <w:r w:rsidR="004C4000">
          <w:rPr>
            <w:noProof/>
            <w:webHidden/>
          </w:rPr>
        </w:r>
        <w:r w:rsidR="004C4000">
          <w:rPr>
            <w:noProof/>
            <w:webHidden/>
          </w:rPr>
          <w:fldChar w:fldCharType="separate"/>
        </w:r>
        <w:r w:rsidR="004C4000">
          <w:rPr>
            <w:noProof/>
            <w:webHidden/>
          </w:rPr>
          <w:t>20</w:t>
        </w:r>
        <w:r w:rsidR="004C4000">
          <w:rPr>
            <w:noProof/>
            <w:webHidden/>
          </w:rPr>
          <w:fldChar w:fldCharType="end"/>
        </w:r>
      </w:hyperlink>
    </w:p>
    <w:p w14:paraId="2075C796" w14:textId="113B1AF6"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93" w:history="1">
        <w:r w:rsidR="004C4000" w:rsidRPr="00D5090B">
          <w:rPr>
            <w:rStyle w:val="Lienhypertexte"/>
            <w:noProof/>
          </w:rPr>
          <w:t>Figure 5 : Recommandation de dégagement pour l'antenne de l'ESP32</w:t>
        </w:r>
        <w:r w:rsidR="004C4000">
          <w:rPr>
            <w:noProof/>
            <w:webHidden/>
          </w:rPr>
          <w:tab/>
        </w:r>
        <w:r w:rsidR="004C4000">
          <w:rPr>
            <w:noProof/>
            <w:webHidden/>
          </w:rPr>
          <w:fldChar w:fldCharType="begin"/>
        </w:r>
        <w:r w:rsidR="004C4000">
          <w:rPr>
            <w:noProof/>
            <w:webHidden/>
          </w:rPr>
          <w:instrText xml:space="preserve"> PAGEREF _Toc146055493 \h </w:instrText>
        </w:r>
        <w:r w:rsidR="004C4000">
          <w:rPr>
            <w:noProof/>
            <w:webHidden/>
          </w:rPr>
        </w:r>
        <w:r w:rsidR="004C4000">
          <w:rPr>
            <w:noProof/>
            <w:webHidden/>
          </w:rPr>
          <w:fldChar w:fldCharType="separate"/>
        </w:r>
        <w:r w:rsidR="004C4000">
          <w:rPr>
            <w:noProof/>
            <w:webHidden/>
          </w:rPr>
          <w:t>20</w:t>
        </w:r>
        <w:r w:rsidR="004C4000">
          <w:rPr>
            <w:noProof/>
            <w:webHidden/>
          </w:rPr>
          <w:fldChar w:fldCharType="end"/>
        </w:r>
      </w:hyperlink>
    </w:p>
    <w:p w14:paraId="58CF7FB7" w14:textId="61768B66" w:rsidR="00055E28" w:rsidRDefault="008211FE" w:rsidP="008211FE">
      <w:pPr>
        <w:pStyle w:val="Titre1"/>
      </w:pPr>
      <w:r>
        <w:fldChar w:fldCharType="end"/>
      </w:r>
      <w:bookmarkStart w:id="75" w:name="_Toc145974079"/>
      <w:r>
        <w:t>Tableaux</w:t>
      </w:r>
      <w:bookmarkEnd w:id="75"/>
    </w:p>
    <w:p w14:paraId="55FE4828" w14:textId="26B05B08" w:rsidR="004C4000"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Tableau" </w:instrText>
      </w:r>
      <w:r>
        <w:fldChar w:fldCharType="separate"/>
      </w:r>
      <w:hyperlink w:anchor="_Toc146055476" w:history="1">
        <w:r w:rsidR="004C4000" w:rsidRPr="00185DBC">
          <w:rPr>
            <w:rStyle w:val="Lienhypertexte"/>
            <w:noProof/>
          </w:rPr>
          <w:t>Tableau 1 : Caractéristiques principales de la prise IEC C14</w:t>
        </w:r>
        <w:r w:rsidR="004C4000">
          <w:rPr>
            <w:noProof/>
            <w:webHidden/>
          </w:rPr>
          <w:tab/>
        </w:r>
        <w:r w:rsidR="004C4000">
          <w:rPr>
            <w:noProof/>
            <w:webHidden/>
          </w:rPr>
          <w:fldChar w:fldCharType="begin"/>
        </w:r>
        <w:r w:rsidR="004C4000">
          <w:rPr>
            <w:noProof/>
            <w:webHidden/>
          </w:rPr>
          <w:instrText xml:space="preserve"> PAGEREF _Toc146055476 \h </w:instrText>
        </w:r>
        <w:r w:rsidR="004C4000">
          <w:rPr>
            <w:noProof/>
            <w:webHidden/>
          </w:rPr>
        </w:r>
        <w:r w:rsidR="004C4000">
          <w:rPr>
            <w:noProof/>
            <w:webHidden/>
          </w:rPr>
          <w:fldChar w:fldCharType="separate"/>
        </w:r>
        <w:r w:rsidR="004C4000">
          <w:rPr>
            <w:noProof/>
            <w:webHidden/>
          </w:rPr>
          <w:t>7</w:t>
        </w:r>
        <w:r w:rsidR="004C4000">
          <w:rPr>
            <w:noProof/>
            <w:webHidden/>
          </w:rPr>
          <w:fldChar w:fldCharType="end"/>
        </w:r>
      </w:hyperlink>
    </w:p>
    <w:p w14:paraId="1723174D" w14:textId="4E8C648C"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77" w:history="1">
        <w:r w:rsidR="004C4000" w:rsidRPr="00185DBC">
          <w:rPr>
            <w:rStyle w:val="Lienhypertexte"/>
            <w:noProof/>
          </w:rPr>
          <w:t>Tableau 2 : Caractéristiques principales des borniers</w:t>
        </w:r>
        <w:r w:rsidR="004C4000">
          <w:rPr>
            <w:noProof/>
            <w:webHidden/>
          </w:rPr>
          <w:tab/>
        </w:r>
        <w:r w:rsidR="004C4000">
          <w:rPr>
            <w:noProof/>
            <w:webHidden/>
          </w:rPr>
          <w:fldChar w:fldCharType="begin"/>
        </w:r>
        <w:r w:rsidR="004C4000">
          <w:rPr>
            <w:noProof/>
            <w:webHidden/>
          </w:rPr>
          <w:instrText xml:space="preserve"> PAGEREF _Toc146055477 \h </w:instrText>
        </w:r>
        <w:r w:rsidR="004C4000">
          <w:rPr>
            <w:noProof/>
            <w:webHidden/>
          </w:rPr>
        </w:r>
        <w:r w:rsidR="004C4000">
          <w:rPr>
            <w:noProof/>
            <w:webHidden/>
          </w:rPr>
          <w:fldChar w:fldCharType="separate"/>
        </w:r>
        <w:r w:rsidR="004C4000">
          <w:rPr>
            <w:noProof/>
            <w:webHidden/>
          </w:rPr>
          <w:t>7</w:t>
        </w:r>
        <w:r w:rsidR="004C4000">
          <w:rPr>
            <w:noProof/>
            <w:webHidden/>
          </w:rPr>
          <w:fldChar w:fldCharType="end"/>
        </w:r>
      </w:hyperlink>
    </w:p>
    <w:p w14:paraId="3841A69C" w14:textId="26238801"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78" w:history="1">
        <w:r w:rsidR="004C4000" w:rsidRPr="00185DBC">
          <w:rPr>
            <w:rStyle w:val="Lienhypertexte"/>
            <w:noProof/>
          </w:rPr>
          <w:t>Tableau 3 : Estimation du courant maximal</w:t>
        </w:r>
        <w:r w:rsidR="004C4000">
          <w:rPr>
            <w:noProof/>
            <w:webHidden/>
          </w:rPr>
          <w:tab/>
        </w:r>
        <w:r w:rsidR="004C4000">
          <w:rPr>
            <w:noProof/>
            <w:webHidden/>
          </w:rPr>
          <w:fldChar w:fldCharType="begin"/>
        </w:r>
        <w:r w:rsidR="004C4000">
          <w:rPr>
            <w:noProof/>
            <w:webHidden/>
          </w:rPr>
          <w:instrText xml:space="preserve"> PAGEREF _Toc146055478 \h </w:instrText>
        </w:r>
        <w:r w:rsidR="004C4000">
          <w:rPr>
            <w:noProof/>
            <w:webHidden/>
          </w:rPr>
        </w:r>
        <w:r w:rsidR="004C4000">
          <w:rPr>
            <w:noProof/>
            <w:webHidden/>
          </w:rPr>
          <w:fldChar w:fldCharType="separate"/>
        </w:r>
        <w:r w:rsidR="004C4000">
          <w:rPr>
            <w:noProof/>
            <w:webHidden/>
          </w:rPr>
          <w:t>8</w:t>
        </w:r>
        <w:r w:rsidR="004C4000">
          <w:rPr>
            <w:noProof/>
            <w:webHidden/>
          </w:rPr>
          <w:fldChar w:fldCharType="end"/>
        </w:r>
      </w:hyperlink>
    </w:p>
    <w:p w14:paraId="49A18D02" w14:textId="54EFF17C"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79" w:history="1">
        <w:r w:rsidR="004C4000" w:rsidRPr="00185DBC">
          <w:rPr>
            <w:rStyle w:val="Lienhypertexte"/>
            <w:noProof/>
          </w:rPr>
          <w:t>Tableau 4 : Caractéristiques principales du convertisseur AC/DC</w:t>
        </w:r>
        <w:r w:rsidR="004C4000">
          <w:rPr>
            <w:noProof/>
            <w:webHidden/>
          </w:rPr>
          <w:tab/>
        </w:r>
        <w:r w:rsidR="004C4000">
          <w:rPr>
            <w:noProof/>
            <w:webHidden/>
          </w:rPr>
          <w:fldChar w:fldCharType="begin"/>
        </w:r>
        <w:r w:rsidR="004C4000">
          <w:rPr>
            <w:noProof/>
            <w:webHidden/>
          </w:rPr>
          <w:instrText xml:space="preserve"> PAGEREF _Toc146055479 \h </w:instrText>
        </w:r>
        <w:r w:rsidR="004C4000">
          <w:rPr>
            <w:noProof/>
            <w:webHidden/>
          </w:rPr>
        </w:r>
        <w:r w:rsidR="004C4000">
          <w:rPr>
            <w:noProof/>
            <w:webHidden/>
          </w:rPr>
          <w:fldChar w:fldCharType="separate"/>
        </w:r>
        <w:r w:rsidR="004C4000">
          <w:rPr>
            <w:noProof/>
            <w:webHidden/>
          </w:rPr>
          <w:t>8</w:t>
        </w:r>
        <w:r w:rsidR="004C4000">
          <w:rPr>
            <w:noProof/>
            <w:webHidden/>
          </w:rPr>
          <w:fldChar w:fldCharType="end"/>
        </w:r>
      </w:hyperlink>
    </w:p>
    <w:p w14:paraId="55AB5380" w14:textId="286CDB0F"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0" w:history="1">
        <w:r w:rsidR="004C4000" w:rsidRPr="00185DBC">
          <w:rPr>
            <w:rStyle w:val="Lienhypertexte"/>
            <w:noProof/>
          </w:rPr>
          <w:t>Tableau 5 : Caractéristiques principales du relai</w:t>
        </w:r>
        <w:r w:rsidR="004C4000">
          <w:rPr>
            <w:noProof/>
            <w:webHidden/>
          </w:rPr>
          <w:tab/>
        </w:r>
        <w:r w:rsidR="004C4000">
          <w:rPr>
            <w:noProof/>
            <w:webHidden/>
          </w:rPr>
          <w:fldChar w:fldCharType="begin"/>
        </w:r>
        <w:r w:rsidR="004C4000">
          <w:rPr>
            <w:noProof/>
            <w:webHidden/>
          </w:rPr>
          <w:instrText xml:space="preserve"> PAGEREF _Toc146055480 \h </w:instrText>
        </w:r>
        <w:r w:rsidR="004C4000">
          <w:rPr>
            <w:noProof/>
            <w:webHidden/>
          </w:rPr>
        </w:r>
        <w:r w:rsidR="004C4000">
          <w:rPr>
            <w:noProof/>
            <w:webHidden/>
          </w:rPr>
          <w:fldChar w:fldCharType="separate"/>
        </w:r>
        <w:r w:rsidR="004C4000">
          <w:rPr>
            <w:noProof/>
            <w:webHidden/>
          </w:rPr>
          <w:t>9</w:t>
        </w:r>
        <w:r w:rsidR="004C4000">
          <w:rPr>
            <w:noProof/>
            <w:webHidden/>
          </w:rPr>
          <w:fldChar w:fldCharType="end"/>
        </w:r>
      </w:hyperlink>
    </w:p>
    <w:p w14:paraId="28AF442C" w14:textId="6F6FCDAC"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1" w:history="1">
        <w:r w:rsidR="004C4000" w:rsidRPr="00185DBC">
          <w:rPr>
            <w:rStyle w:val="Lienhypertexte"/>
            <w:noProof/>
          </w:rPr>
          <w:t>Tableau 6 : Caractéristiques principales du module Wi-Fi</w:t>
        </w:r>
        <w:r w:rsidR="004C4000">
          <w:rPr>
            <w:noProof/>
            <w:webHidden/>
          </w:rPr>
          <w:tab/>
        </w:r>
        <w:r w:rsidR="004C4000">
          <w:rPr>
            <w:noProof/>
            <w:webHidden/>
          </w:rPr>
          <w:fldChar w:fldCharType="begin"/>
        </w:r>
        <w:r w:rsidR="004C4000">
          <w:rPr>
            <w:noProof/>
            <w:webHidden/>
          </w:rPr>
          <w:instrText xml:space="preserve"> PAGEREF _Toc146055481 \h </w:instrText>
        </w:r>
        <w:r w:rsidR="004C4000">
          <w:rPr>
            <w:noProof/>
            <w:webHidden/>
          </w:rPr>
        </w:r>
        <w:r w:rsidR="004C4000">
          <w:rPr>
            <w:noProof/>
            <w:webHidden/>
          </w:rPr>
          <w:fldChar w:fldCharType="separate"/>
        </w:r>
        <w:r w:rsidR="004C4000">
          <w:rPr>
            <w:noProof/>
            <w:webHidden/>
          </w:rPr>
          <w:t>13</w:t>
        </w:r>
        <w:r w:rsidR="004C4000">
          <w:rPr>
            <w:noProof/>
            <w:webHidden/>
          </w:rPr>
          <w:fldChar w:fldCharType="end"/>
        </w:r>
      </w:hyperlink>
    </w:p>
    <w:p w14:paraId="66D70A53" w14:textId="392527C6"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2" w:history="1">
        <w:r w:rsidR="004C4000" w:rsidRPr="00185DBC">
          <w:rPr>
            <w:rStyle w:val="Lienhypertexte"/>
            <w:noProof/>
          </w:rPr>
          <w:t>Tableau 7 : Caractéristiques principales des LEDs RGB</w:t>
        </w:r>
        <w:r w:rsidR="004C4000">
          <w:rPr>
            <w:noProof/>
            <w:webHidden/>
          </w:rPr>
          <w:tab/>
        </w:r>
        <w:r w:rsidR="004C4000">
          <w:rPr>
            <w:noProof/>
            <w:webHidden/>
          </w:rPr>
          <w:fldChar w:fldCharType="begin"/>
        </w:r>
        <w:r w:rsidR="004C4000">
          <w:rPr>
            <w:noProof/>
            <w:webHidden/>
          </w:rPr>
          <w:instrText xml:space="preserve"> PAGEREF _Toc146055482 \h </w:instrText>
        </w:r>
        <w:r w:rsidR="004C4000">
          <w:rPr>
            <w:noProof/>
            <w:webHidden/>
          </w:rPr>
        </w:r>
        <w:r w:rsidR="004C4000">
          <w:rPr>
            <w:noProof/>
            <w:webHidden/>
          </w:rPr>
          <w:fldChar w:fldCharType="separate"/>
        </w:r>
        <w:r w:rsidR="004C4000">
          <w:rPr>
            <w:noProof/>
            <w:webHidden/>
          </w:rPr>
          <w:t>15</w:t>
        </w:r>
        <w:r w:rsidR="004C4000">
          <w:rPr>
            <w:noProof/>
            <w:webHidden/>
          </w:rPr>
          <w:fldChar w:fldCharType="end"/>
        </w:r>
      </w:hyperlink>
    </w:p>
    <w:p w14:paraId="62B3F0C9" w14:textId="711BDD75"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3" w:history="1">
        <w:r w:rsidR="004C4000" w:rsidRPr="00185DBC">
          <w:rPr>
            <w:rStyle w:val="Lienhypertexte"/>
            <w:noProof/>
          </w:rPr>
          <w:t>Tableau 8 : Caractéristiques principales du driver de LED</w:t>
        </w:r>
        <w:r w:rsidR="004C4000">
          <w:rPr>
            <w:noProof/>
            <w:webHidden/>
          </w:rPr>
          <w:tab/>
        </w:r>
        <w:r w:rsidR="004C4000">
          <w:rPr>
            <w:noProof/>
            <w:webHidden/>
          </w:rPr>
          <w:fldChar w:fldCharType="begin"/>
        </w:r>
        <w:r w:rsidR="004C4000">
          <w:rPr>
            <w:noProof/>
            <w:webHidden/>
          </w:rPr>
          <w:instrText xml:space="preserve"> PAGEREF _Toc146055483 \h </w:instrText>
        </w:r>
        <w:r w:rsidR="004C4000">
          <w:rPr>
            <w:noProof/>
            <w:webHidden/>
          </w:rPr>
        </w:r>
        <w:r w:rsidR="004C4000">
          <w:rPr>
            <w:noProof/>
            <w:webHidden/>
          </w:rPr>
          <w:fldChar w:fldCharType="separate"/>
        </w:r>
        <w:r w:rsidR="004C4000">
          <w:rPr>
            <w:noProof/>
            <w:webHidden/>
          </w:rPr>
          <w:t>15</w:t>
        </w:r>
        <w:r w:rsidR="004C4000">
          <w:rPr>
            <w:noProof/>
            <w:webHidden/>
          </w:rPr>
          <w:fldChar w:fldCharType="end"/>
        </w:r>
      </w:hyperlink>
    </w:p>
    <w:p w14:paraId="2C2938AC" w14:textId="3D531837"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4" w:history="1">
        <w:r w:rsidR="004C4000" w:rsidRPr="00185DBC">
          <w:rPr>
            <w:rStyle w:val="Lienhypertexte"/>
            <w:noProof/>
          </w:rPr>
          <w:t>Tableau 9 : Caractéristiques principales du buzzer</w:t>
        </w:r>
        <w:r w:rsidR="004C4000">
          <w:rPr>
            <w:noProof/>
            <w:webHidden/>
          </w:rPr>
          <w:tab/>
        </w:r>
        <w:r w:rsidR="004C4000">
          <w:rPr>
            <w:noProof/>
            <w:webHidden/>
          </w:rPr>
          <w:fldChar w:fldCharType="begin"/>
        </w:r>
        <w:r w:rsidR="004C4000">
          <w:rPr>
            <w:noProof/>
            <w:webHidden/>
          </w:rPr>
          <w:instrText xml:space="preserve"> PAGEREF _Toc146055484 \h </w:instrText>
        </w:r>
        <w:r w:rsidR="004C4000">
          <w:rPr>
            <w:noProof/>
            <w:webHidden/>
          </w:rPr>
        </w:r>
        <w:r w:rsidR="004C4000">
          <w:rPr>
            <w:noProof/>
            <w:webHidden/>
          </w:rPr>
          <w:fldChar w:fldCharType="separate"/>
        </w:r>
        <w:r w:rsidR="004C4000">
          <w:rPr>
            <w:noProof/>
            <w:webHidden/>
          </w:rPr>
          <w:t>16</w:t>
        </w:r>
        <w:r w:rsidR="004C4000">
          <w:rPr>
            <w:noProof/>
            <w:webHidden/>
          </w:rPr>
          <w:fldChar w:fldCharType="end"/>
        </w:r>
      </w:hyperlink>
    </w:p>
    <w:p w14:paraId="446FD64E" w14:textId="53C5B728"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5" w:history="1">
        <w:r w:rsidR="004C4000" w:rsidRPr="00185DBC">
          <w:rPr>
            <w:rStyle w:val="Lienhypertexte"/>
            <w:noProof/>
          </w:rPr>
          <w:t>Tableau 10 : Spécifications principales du PCB</w:t>
        </w:r>
        <w:r w:rsidR="004C4000">
          <w:rPr>
            <w:noProof/>
            <w:webHidden/>
          </w:rPr>
          <w:tab/>
        </w:r>
        <w:r w:rsidR="004C4000">
          <w:rPr>
            <w:noProof/>
            <w:webHidden/>
          </w:rPr>
          <w:fldChar w:fldCharType="begin"/>
        </w:r>
        <w:r w:rsidR="004C4000">
          <w:rPr>
            <w:noProof/>
            <w:webHidden/>
          </w:rPr>
          <w:instrText xml:space="preserve"> PAGEREF _Toc146055485 \h </w:instrText>
        </w:r>
        <w:r w:rsidR="004C4000">
          <w:rPr>
            <w:noProof/>
            <w:webHidden/>
          </w:rPr>
        </w:r>
        <w:r w:rsidR="004C4000">
          <w:rPr>
            <w:noProof/>
            <w:webHidden/>
          </w:rPr>
          <w:fldChar w:fldCharType="separate"/>
        </w:r>
        <w:r w:rsidR="004C4000">
          <w:rPr>
            <w:noProof/>
            <w:webHidden/>
          </w:rPr>
          <w:t>18</w:t>
        </w:r>
        <w:r w:rsidR="004C4000">
          <w:rPr>
            <w:noProof/>
            <w:webHidden/>
          </w:rPr>
          <w:fldChar w:fldCharType="end"/>
        </w:r>
      </w:hyperlink>
    </w:p>
    <w:p w14:paraId="117D548B" w14:textId="6B15C857"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6" w:history="1">
        <w:r w:rsidR="004C4000" w:rsidRPr="00185DBC">
          <w:rPr>
            <w:rStyle w:val="Lienhypertexte"/>
            <w:noProof/>
          </w:rPr>
          <w:t>Tableau 11 : Règles de fabrication Eurocircuit - Classe 6C</w:t>
        </w:r>
        <w:r w:rsidR="004C4000">
          <w:rPr>
            <w:noProof/>
            <w:webHidden/>
          </w:rPr>
          <w:tab/>
        </w:r>
        <w:r w:rsidR="004C4000">
          <w:rPr>
            <w:noProof/>
            <w:webHidden/>
          </w:rPr>
          <w:fldChar w:fldCharType="begin"/>
        </w:r>
        <w:r w:rsidR="004C4000">
          <w:rPr>
            <w:noProof/>
            <w:webHidden/>
          </w:rPr>
          <w:instrText xml:space="preserve"> PAGEREF _Toc146055486 \h </w:instrText>
        </w:r>
        <w:r w:rsidR="004C4000">
          <w:rPr>
            <w:noProof/>
            <w:webHidden/>
          </w:rPr>
        </w:r>
        <w:r w:rsidR="004C4000">
          <w:rPr>
            <w:noProof/>
            <w:webHidden/>
          </w:rPr>
          <w:fldChar w:fldCharType="separate"/>
        </w:r>
        <w:r w:rsidR="004C4000">
          <w:rPr>
            <w:noProof/>
            <w:webHidden/>
          </w:rPr>
          <w:t>18</w:t>
        </w:r>
        <w:r w:rsidR="004C4000">
          <w:rPr>
            <w:noProof/>
            <w:webHidden/>
          </w:rPr>
          <w:fldChar w:fldCharType="end"/>
        </w:r>
      </w:hyperlink>
    </w:p>
    <w:p w14:paraId="102102AF" w14:textId="4A3444BA"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7" w:history="1">
        <w:r w:rsidR="004C4000" w:rsidRPr="00185DBC">
          <w:rPr>
            <w:rStyle w:val="Lienhypertexte"/>
            <w:noProof/>
          </w:rPr>
          <w:t>Tableau 12 : Largeurs des pistes de puissance</w:t>
        </w:r>
        <w:r w:rsidR="004C4000">
          <w:rPr>
            <w:noProof/>
            <w:webHidden/>
          </w:rPr>
          <w:tab/>
        </w:r>
        <w:r w:rsidR="004C4000">
          <w:rPr>
            <w:noProof/>
            <w:webHidden/>
          </w:rPr>
          <w:fldChar w:fldCharType="begin"/>
        </w:r>
        <w:r w:rsidR="004C4000">
          <w:rPr>
            <w:noProof/>
            <w:webHidden/>
          </w:rPr>
          <w:instrText xml:space="preserve"> PAGEREF _Toc146055487 \h </w:instrText>
        </w:r>
        <w:r w:rsidR="004C4000">
          <w:rPr>
            <w:noProof/>
            <w:webHidden/>
          </w:rPr>
        </w:r>
        <w:r w:rsidR="004C4000">
          <w:rPr>
            <w:noProof/>
            <w:webHidden/>
          </w:rPr>
          <w:fldChar w:fldCharType="separate"/>
        </w:r>
        <w:r w:rsidR="004C4000">
          <w:rPr>
            <w:noProof/>
            <w:webHidden/>
          </w:rPr>
          <w:t>19</w:t>
        </w:r>
        <w:r w:rsidR="004C4000">
          <w:rPr>
            <w:noProof/>
            <w:webHidden/>
          </w:rPr>
          <w:fldChar w:fldCharType="end"/>
        </w:r>
      </w:hyperlink>
    </w:p>
    <w:p w14:paraId="5D70B12A" w14:textId="6A3A12E8" w:rsidR="004C4000" w:rsidRDefault="009A5B0B">
      <w:pPr>
        <w:pStyle w:val="Tabledesillustrations"/>
        <w:tabs>
          <w:tab w:val="right" w:pos="9062"/>
        </w:tabs>
        <w:rPr>
          <w:rFonts w:asciiTheme="minorHAnsi" w:eastAsiaTheme="minorEastAsia" w:hAnsiTheme="minorHAnsi"/>
          <w:noProof/>
          <w:kern w:val="2"/>
          <w:lang w:eastAsia="fr-CH"/>
          <w14:ligatures w14:val="standardContextual"/>
        </w:rPr>
      </w:pPr>
      <w:hyperlink w:anchor="_Toc146055488" w:history="1">
        <w:r w:rsidR="004C4000" w:rsidRPr="00185DBC">
          <w:rPr>
            <w:rStyle w:val="Lienhypertexte"/>
            <w:noProof/>
          </w:rPr>
          <w:t>Tableau 13 : Distance d'isolation 230 [VAC]</w:t>
        </w:r>
        <w:r w:rsidR="004C4000">
          <w:rPr>
            <w:noProof/>
            <w:webHidden/>
          </w:rPr>
          <w:tab/>
        </w:r>
        <w:r w:rsidR="004C4000">
          <w:rPr>
            <w:noProof/>
            <w:webHidden/>
          </w:rPr>
          <w:fldChar w:fldCharType="begin"/>
        </w:r>
        <w:r w:rsidR="004C4000">
          <w:rPr>
            <w:noProof/>
            <w:webHidden/>
          </w:rPr>
          <w:instrText xml:space="preserve"> PAGEREF _Toc146055488 \h </w:instrText>
        </w:r>
        <w:r w:rsidR="004C4000">
          <w:rPr>
            <w:noProof/>
            <w:webHidden/>
          </w:rPr>
        </w:r>
        <w:r w:rsidR="004C4000">
          <w:rPr>
            <w:noProof/>
            <w:webHidden/>
          </w:rPr>
          <w:fldChar w:fldCharType="separate"/>
        </w:r>
        <w:r w:rsidR="004C4000">
          <w:rPr>
            <w:noProof/>
            <w:webHidden/>
          </w:rPr>
          <w:t>19</w:t>
        </w:r>
        <w:r w:rsidR="004C4000">
          <w:rPr>
            <w:noProof/>
            <w:webHidden/>
          </w:rPr>
          <w:fldChar w:fldCharType="end"/>
        </w:r>
      </w:hyperlink>
    </w:p>
    <w:p w14:paraId="48866673" w14:textId="47497DEF" w:rsidR="00055E28" w:rsidRDefault="008211FE" w:rsidP="008211FE">
      <w:pPr>
        <w:pStyle w:val="Titre1"/>
      </w:pPr>
      <w:r>
        <w:fldChar w:fldCharType="end"/>
      </w:r>
      <w:bookmarkStart w:id="76" w:name="_Toc145974080"/>
      <w:r>
        <w:t>Equations</w:t>
      </w:r>
      <w:bookmarkEnd w:id="76"/>
    </w:p>
    <w:p w14:paraId="6B2B7814" w14:textId="63FD6CC0" w:rsidR="004C4000" w:rsidRDefault="008211FE">
      <w:pPr>
        <w:pStyle w:val="Tabledesillustrations"/>
        <w:tabs>
          <w:tab w:val="right" w:pos="9062"/>
        </w:tabs>
        <w:rPr>
          <w:rFonts w:asciiTheme="minorHAnsi" w:eastAsiaTheme="minorEastAsia" w:hAnsiTheme="minorHAnsi"/>
          <w:noProof/>
          <w:kern w:val="2"/>
          <w:lang w:eastAsia="fr-CH"/>
          <w14:ligatures w14:val="standardContextual"/>
        </w:rPr>
      </w:pPr>
      <w:r>
        <w:fldChar w:fldCharType="begin"/>
      </w:r>
      <w:r>
        <w:instrText xml:space="preserve"> TOC \h \z \c "Équation" </w:instrText>
      </w:r>
      <w:r>
        <w:fldChar w:fldCharType="separate"/>
      </w:r>
      <w:hyperlink w:anchor="_Toc146055494" w:history="1">
        <w:r w:rsidR="004C4000" w:rsidRPr="00342416">
          <w:rPr>
            <w:rStyle w:val="Lienhypertexte"/>
            <w:noProof/>
          </w:rPr>
          <w:t>Équation 1 : Résistance de courant maximal, TLC5973</w:t>
        </w:r>
        <w:r w:rsidR="004C4000">
          <w:rPr>
            <w:noProof/>
            <w:webHidden/>
          </w:rPr>
          <w:tab/>
        </w:r>
        <w:r w:rsidR="004C4000">
          <w:rPr>
            <w:noProof/>
            <w:webHidden/>
          </w:rPr>
          <w:fldChar w:fldCharType="begin"/>
        </w:r>
        <w:r w:rsidR="004C4000">
          <w:rPr>
            <w:noProof/>
            <w:webHidden/>
          </w:rPr>
          <w:instrText xml:space="preserve"> PAGEREF _Toc146055494 \h </w:instrText>
        </w:r>
        <w:r w:rsidR="004C4000">
          <w:rPr>
            <w:noProof/>
            <w:webHidden/>
          </w:rPr>
        </w:r>
        <w:r w:rsidR="004C4000">
          <w:rPr>
            <w:noProof/>
            <w:webHidden/>
          </w:rPr>
          <w:fldChar w:fldCharType="separate"/>
        </w:r>
        <w:r w:rsidR="004C4000">
          <w:rPr>
            <w:noProof/>
            <w:webHidden/>
          </w:rPr>
          <w:t>15</w:t>
        </w:r>
        <w:r w:rsidR="004C4000">
          <w:rPr>
            <w:noProof/>
            <w:webHidden/>
          </w:rPr>
          <w:fldChar w:fldCharType="end"/>
        </w:r>
      </w:hyperlink>
    </w:p>
    <w:p w14:paraId="2F118609" w14:textId="7DAA97FD" w:rsidR="008211FE" w:rsidRPr="008211FE" w:rsidRDefault="008211FE" w:rsidP="008211FE">
      <w:r>
        <w:fldChar w:fldCharType="end"/>
      </w:r>
    </w:p>
    <w:p w14:paraId="3C951B18" w14:textId="7E707A99" w:rsidR="00055E28" w:rsidRDefault="00055E28">
      <w:pPr>
        <w:spacing w:before="0" w:after="160"/>
        <w:jc w:val="left"/>
      </w:pPr>
      <w:r>
        <w:br w:type="page"/>
      </w:r>
    </w:p>
    <w:p w14:paraId="19135A1A" w14:textId="204B453C" w:rsidR="008760E4" w:rsidRPr="00537868" w:rsidRDefault="008760E4" w:rsidP="00D97689">
      <w:pPr>
        <w:pStyle w:val="Titre1"/>
      </w:pPr>
      <w:bookmarkStart w:id="77" w:name="_Toc145974081"/>
      <w:r w:rsidRPr="00537868">
        <w:lastRenderedPageBreak/>
        <w:t>Annexes</w:t>
      </w:r>
      <w:bookmarkEnd w:id="77"/>
    </w:p>
    <w:p w14:paraId="02ABC2A7" w14:textId="5A2CB6B0" w:rsidR="00282B24" w:rsidRPr="00537868" w:rsidRDefault="00282B24" w:rsidP="00D97689">
      <w:pPr>
        <w:pStyle w:val="Titre2"/>
      </w:pPr>
      <w:bookmarkStart w:id="78" w:name="_Ref145058489"/>
      <w:bookmarkStart w:id="79" w:name="_Toc145974082"/>
      <w:r w:rsidRPr="00537868">
        <w:t>Cahier des charges</w:t>
      </w:r>
      <w:bookmarkEnd w:id="78"/>
      <w:bookmarkEnd w:id="79"/>
    </w:p>
    <w:p w14:paraId="006955FC" w14:textId="378FC285" w:rsidR="00282B24" w:rsidRPr="00537868" w:rsidRDefault="00282B24" w:rsidP="00D97689">
      <w:pPr>
        <w:pStyle w:val="Titre2"/>
      </w:pPr>
      <w:bookmarkStart w:id="80" w:name="_Toc145974083"/>
      <w:r w:rsidRPr="00537868">
        <w:t>Planification</w:t>
      </w:r>
      <w:bookmarkEnd w:id="80"/>
    </w:p>
    <w:p w14:paraId="21262D1A" w14:textId="342B1443" w:rsidR="00282B24" w:rsidRPr="00537868" w:rsidRDefault="00282B24" w:rsidP="00D97689">
      <w:pPr>
        <w:pStyle w:val="Titre2"/>
      </w:pPr>
      <w:bookmarkStart w:id="81" w:name="_Toc145974084"/>
      <w:r w:rsidRPr="00537868">
        <w:t>Journal de travail</w:t>
      </w:r>
      <w:bookmarkEnd w:id="81"/>
    </w:p>
    <w:p w14:paraId="73B51AEA" w14:textId="1A0EC439" w:rsidR="00282B24" w:rsidRDefault="00282B24" w:rsidP="00D97689">
      <w:pPr>
        <w:pStyle w:val="Titre2"/>
      </w:pPr>
      <w:bookmarkStart w:id="82" w:name="_Toc145974085"/>
      <w:r w:rsidRPr="00537868">
        <w:t>Procès-verbaux des séances hebdomadaires</w:t>
      </w:r>
      <w:bookmarkEnd w:id="82"/>
    </w:p>
    <w:p w14:paraId="4D9F8F3B" w14:textId="0B2EB9CF" w:rsidR="00F82222" w:rsidRDefault="00F82222" w:rsidP="00F82222">
      <w:pPr>
        <w:pStyle w:val="Titre2"/>
      </w:pPr>
      <w:bookmarkStart w:id="83" w:name="_Toc145974086"/>
      <w:r>
        <w:t>Schémas électroniques</w:t>
      </w:r>
      <w:bookmarkEnd w:id="83"/>
    </w:p>
    <w:p w14:paraId="56F928AF" w14:textId="2C830C41" w:rsidR="00A95882" w:rsidRDefault="00A95882" w:rsidP="00A95882">
      <w:pPr>
        <w:pStyle w:val="Titre2"/>
      </w:pPr>
      <w:bookmarkStart w:id="84" w:name="_Toc145974087"/>
      <w:r>
        <w:t>Plan de projections du PCB</w:t>
      </w:r>
      <w:bookmarkStart w:id="85" w:name="_GoBack"/>
      <w:bookmarkEnd w:id="84"/>
      <w:bookmarkEnd w:id="85"/>
    </w:p>
    <w:p w14:paraId="7180B1B3" w14:textId="2D666062" w:rsidR="00A95882" w:rsidRDefault="00A95882" w:rsidP="00A95882">
      <w:pPr>
        <w:pStyle w:val="Titre2"/>
      </w:pPr>
      <w:bookmarkStart w:id="86" w:name="_Toc145974088"/>
      <w:r>
        <w:t>Cotations du PCB et des composants</w:t>
      </w:r>
      <w:bookmarkEnd w:id="86"/>
    </w:p>
    <w:p w14:paraId="62DE7AEE" w14:textId="782A290A" w:rsidR="00A95882" w:rsidRDefault="00A95882" w:rsidP="00A95882">
      <w:pPr>
        <w:pStyle w:val="Titre2"/>
      </w:pPr>
      <w:bookmarkStart w:id="87" w:name="_Toc145974089"/>
      <w:r>
        <w:t>Vues des couches du PCB</w:t>
      </w:r>
      <w:bookmarkEnd w:id="87"/>
    </w:p>
    <w:p w14:paraId="2769555A" w14:textId="72C2BDEF" w:rsidR="00A95882" w:rsidRPr="00A95882" w:rsidRDefault="00A95882" w:rsidP="00A95882">
      <w:pPr>
        <w:pStyle w:val="Titre2"/>
      </w:pPr>
      <w:bookmarkStart w:id="88" w:name="_Toc145974090"/>
      <w:r>
        <w:t>Liste des composants</w:t>
      </w:r>
      <w:bookmarkEnd w:id="88"/>
    </w:p>
    <w:p w14:paraId="4DD990FB" w14:textId="73E90784" w:rsidR="00F82222" w:rsidRDefault="00F82222" w:rsidP="00F82222">
      <w:pPr>
        <w:pStyle w:val="Titre2"/>
      </w:pPr>
      <w:bookmarkStart w:id="89" w:name="_Toc145974091"/>
      <w:r>
        <w:t>Cotations du boitier</w:t>
      </w:r>
      <w:bookmarkEnd w:id="89"/>
    </w:p>
    <w:p w14:paraId="4DD25674" w14:textId="25BD4DD3" w:rsidR="0056045C" w:rsidRDefault="0056045C" w:rsidP="0056045C">
      <w:r>
        <w:t xml:space="preserve">Listing </w:t>
      </w:r>
      <w:proofErr w:type="spellStart"/>
      <w:r>
        <w:t>firmware</w:t>
      </w:r>
      <w:proofErr w:type="spellEnd"/>
    </w:p>
    <w:p w14:paraId="3F3F12AA" w14:textId="4F3D0A9F" w:rsidR="0056045C" w:rsidRDefault="0056045C" w:rsidP="0056045C">
      <w:r>
        <w:t>Listing software</w:t>
      </w:r>
    </w:p>
    <w:p w14:paraId="73CD67CD" w14:textId="2C1C5691" w:rsidR="0056045C" w:rsidRPr="0056045C" w:rsidRDefault="0056045C" w:rsidP="0056045C">
      <w:r>
        <w:t>Mode d’emploi</w:t>
      </w:r>
    </w:p>
    <w:p w14:paraId="438A7F85" w14:textId="071B30C1" w:rsidR="00282B24" w:rsidRDefault="00F82222" w:rsidP="00F82222">
      <w:pPr>
        <w:pStyle w:val="Titre1"/>
      </w:pPr>
      <w:bookmarkStart w:id="90" w:name="_Toc145974092"/>
      <w:r>
        <w:t>Fichiers (version numérique)</w:t>
      </w:r>
      <w:bookmarkEnd w:id="90"/>
    </w:p>
    <w:p w14:paraId="2F3ED6A7" w14:textId="64D49A7E" w:rsidR="00F82222" w:rsidRDefault="00F82222" w:rsidP="00F82222">
      <w:pPr>
        <w:pStyle w:val="Titre2"/>
      </w:pPr>
      <w:bookmarkStart w:id="91" w:name="_Toc145974093"/>
      <w:r>
        <w:t>Toutes les annexes mentionnées en .PDF</w:t>
      </w:r>
      <w:bookmarkEnd w:id="91"/>
    </w:p>
    <w:p w14:paraId="1F06759F" w14:textId="42C8DFCF" w:rsidR="00F82222" w:rsidRDefault="00F82222" w:rsidP="00F82222">
      <w:pPr>
        <w:pStyle w:val="Titre2"/>
      </w:pPr>
      <w:bookmarkStart w:id="92" w:name="_Toc145974094"/>
      <w:r>
        <w:t>Projet Altium Designer</w:t>
      </w:r>
      <w:bookmarkEnd w:id="92"/>
    </w:p>
    <w:p w14:paraId="3026930C" w14:textId="73DB6544" w:rsidR="00F82222" w:rsidRDefault="00F82222" w:rsidP="00F82222">
      <w:pPr>
        <w:pStyle w:val="Titre2"/>
      </w:pPr>
      <w:bookmarkStart w:id="93" w:name="_Toc145974095"/>
      <w:r>
        <w:t>Projet MPLAB X</w:t>
      </w:r>
      <w:bookmarkEnd w:id="93"/>
    </w:p>
    <w:p w14:paraId="70F3BD53" w14:textId="77777777" w:rsidR="00F82222" w:rsidRDefault="00F82222" w:rsidP="00F82222">
      <w:pPr>
        <w:pStyle w:val="Titre2"/>
      </w:pPr>
      <w:bookmarkStart w:id="94" w:name="_Toc145974096"/>
      <w:bookmarkEnd w:id="94"/>
    </w:p>
    <w:p w14:paraId="76CF9412" w14:textId="77777777" w:rsidR="00F82222" w:rsidRPr="00F82222" w:rsidRDefault="00F82222" w:rsidP="00F82222">
      <w:pPr>
        <w:pStyle w:val="Titre2"/>
      </w:pPr>
    </w:p>
    <w:sectPr w:rsidR="00F82222" w:rsidRPr="00F82222" w:rsidSect="008760E4">
      <w:type w:val="oddPag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38F9EF" w14:textId="77777777" w:rsidR="00676BF6" w:rsidRPr="00537868" w:rsidRDefault="00676BF6" w:rsidP="00557ADD">
      <w:pPr>
        <w:spacing w:before="0" w:after="0" w:line="240" w:lineRule="auto"/>
      </w:pPr>
      <w:r w:rsidRPr="00537868">
        <w:separator/>
      </w:r>
    </w:p>
  </w:endnote>
  <w:endnote w:type="continuationSeparator" w:id="0">
    <w:p w14:paraId="5456AB57" w14:textId="77777777" w:rsidR="00676BF6" w:rsidRPr="00537868" w:rsidRDefault="00676BF6" w:rsidP="00557ADD">
      <w:pPr>
        <w:spacing w:before="0" w:after="0" w:line="240" w:lineRule="auto"/>
      </w:pPr>
      <w:r w:rsidRPr="0053786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ntium Book Basic">
    <w:panose1 w:val="02000503060000020004"/>
    <w:charset w:val="00"/>
    <w:family w:val="auto"/>
    <w:pitch w:val="variable"/>
    <w:sig w:usb0="A000007F" w:usb1="5000204A" w:usb2="00000000" w:usb3="00000000" w:csb0="00000013"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 w:name="ETML">
    <w:panose1 w:val="020B06030503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3A46CB" w14:textId="1EBCEEBB" w:rsidR="009A5B0B" w:rsidRPr="00537868" w:rsidRDefault="009A5B0B">
    <w:pPr>
      <w:pStyle w:val="Pieddepage"/>
    </w:pPr>
    <w:r w:rsidRPr="00537868">
      <w:t>Miguel Santos</w:t>
    </w:r>
    <w:r w:rsidRPr="00537868">
      <w:tab/>
      <w:t>SLO</w:t>
    </w:r>
    <w:r w:rsidRPr="00537868">
      <w:tab/>
    </w:r>
    <w:r w:rsidRPr="00537868">
      <w:fldChar w:fldCharType="begin"/>
    </w:r>
    <w:r w:rsidRPr="00537868">
      <w:instrText xml:space="preserve"> PAGE  \* Arabic  \* MERGEFORMAT </w:instrText>
    </w:r>
    <w:r w:rsidRPr="00537868">
      <w:fldChar w:fldCharType="separate"/>
    </w:r>
    <w:r w:rsidR="0056045C">
      <w:rPr>
        <w:noProof/>
      </w:rPr>
      <w:t>25</w:t>
    </w:r>
    <w:r w:rsidRPr="00537868">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27C740" w14:textId="77777777" w:rsidR="00676BF6" w:rsidRPr="00537868" w:rsidRDefault="00676BF6" w:rsidP="00557ADD">
      <w:pPr>
        <w:spacing w:before="0" w:after="0" w:line="240" w:lineRule="auto"/>
      </w:pPr>
      <w:r w:rsidRPr="00537868">
        <w:separator/>
      </w:r>
    </w:p>
  </w:footnote>
  <w:footnote w:type="continuationSeparator" w:id="0">
    <w:p w14:paraId="6D7AD135" w14:textId="77777777" w:rsidR="00676BF6" w:rsidRPr="00537868" w:rsidRDefault="00676BF6" w:rsidP="00557ADD">
      <w:pPr>
        <w:spacing w:before="0" w:after="0" w:line="240" w:lineRule="auto"/>
      </w:pPr>
      <w:r w:rsidRPr="0053786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D12B5D" w14:textId="5E09860A" w:rsidR="009A5B0B" w:rsidRPr="00537868" w:rsidRDefault="009A5B0B" w:rsidP="009F5001">
    <w:pPr>
      <w:pStyle w:val="En-tte"/>
    </w:pPr>
    <w:r w:rsidRPr="00537868">
      <w:rPr>
        <w:rStyle w:val="etml-es-logoCar"/>
      </w:rPr>
      <w:t>ETML-</w:t>
    </w:r>
    <w:r w:rsidRPr="00537868">
      <w:rPr>
        <w:rStyle w:val="etml-es-logoCar"/>
        <w:color w:val="FF0000"/>
      </w:rPr>
      <w:t>ES</w:t>
    </w:r>
    <w:r w:rsidRPr="00537868">
      <w:tab/>
      <w:t>Diplôme</w:t>
    </w:r>
    <w:r w:rsidRPr="00537868">
      <w:tab/>
      <w:t>2312 Badge pour place de travai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D75EC"/>
    <w:multiLevelType w:val="hybridMultilevel"/>
    <w:tmpl w:val="0666F5A4"/>
    <w:lvl w:ilvl="0" w:tplc="7200D1E6">
      <w:start w:val="1"/>
      <w:numFmt w:val="bullet"/>
      <w:lvlText w:val="-"/>
      <w:lvlJc w:val="left"/>
      <w:pPr>
        <w:ind w:left="720" w:hanging="360"/>
      </w:pPr>
      <w:rPr>
        <w:rFonts w:ascii="Gentium Book Basic" w:eastAsiaTheme="minorHAnsi" w:hAnsi="Gentium Book Basic" w:cstheme="minorBidi"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A115D6A"/>
    <w:multiLevelType w:val="multilevel"/>
    <w:tmpl w:val="36C47344"/>
    <w:name w:val="2312-Num"/>
    <w:numStyleLink w:val="2312-Numerotation"/>
  </w:abstractNum>
  <w:abstractNum w:abstractNumId="2"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370C7AD9"/>
    <w:multiLevelType w:val="multilevel"/>
    <w:tmpl w:val="36C47344"/>
    <w:name w:val="2312-Num32"/>
    <w:numStyleLink w:val="2312-Numerotation"/>
  </w:abstractNum>
  <w:abstractNum w:abstractNumId="4" w15:restartNumberingAfterBreak="0">
    <w:nsid w:val="55962A68"/>
    <w:multiLevelType w:val="multilevel"/>
    <w:tmpl w:val="36C47344"/>
    <w:name w:val="2312-Num3"/>
    <w:numStyleLink w:val="2312-Numerotation"/>
  </w:abstractNum>
  <w:abstractNum w:abstractNumId="5" w15:restartNumberingAfterBreak="0">
    <w:nsid w:val="66DB1F6A"/>
    <w:multiLevelType w:val="multilevel"/>
    <w:tmpl w:val="36C47344"/>
    <w:name w:val="2312-Num2"/>
    <w:numStyleLink w:val="2312-Numerotation"/>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1"/>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60E4"/>
    <w:rsid w:val="0000681A"/>
    <w:rsid w:val="00013E04"/>
    <w:rsid w:val="00020F9B"/>
    <w:rsid w:val="00022574"/>
    <w:rsid w:val="000301CF"/>
    <w:rsid w:val="00036971"/>
    <w:rsid w:val="00040F67"/>
    <w:rsid w:val="000550B3"/>
    <w:rsid w:val="00055E28"/>
    <w:rsid w:val="000602C9"/>
    <w:rsid w:val="0006145D"/>
    <w:rsid w:val="00063A06"/>
    <w:rsid w:val="00067B33"/>
    <w:rsid w:val="000A3752"/>
    <w:rsid w:val="000B2528"/>
    <w:rsid w:val="000C2F69"/>
    <w:rsid w:val="000C53A3"/>
    <w:rsid w:val="000E3D04"/>
    <w:rsid w:val="0010580E"/>
    <w:rsid w:val="0011384E"/>
    <w:rsid w:val="00122DE2"/>
    <w:rsid w:val="001236E1"/>
    <w:rsid w:val="00160E7D"/>
    <w:rsid w:val="00165D7C"/>
    <w:rsid w:val="00184974"/>
    <w:rsid w:val="001945FF"/>
    <w:rsid w:val="001E09AA"/>
    <w:rsid w:val="001F0D34"/>
    <w:rsid w:val="001F5ED8"/>
    <w:rsid w:val="00205E51"/>
    <w:rsid w:val="00211FC0"/>
    <w:rsid w:val="00215813"/>
    <w:rsid w:val="00217637"/>
    <w:rsid w:val="00217B1E"/>
    <w:rsid w:val="00243D50"/>
    <w:rsid w:val="00261A93"/>
    <w:rsid w:val="00282B24"/>
    <w:rsid w:val="00291918"/>
    <w:rsid w:val="00293D82"/>
    <w:rsid w:val="0029415F"/>
    <w:rsid w:val="00297220"/>
    <w:rsid w:val="002B6F8F"/>
    <w:rsid w:val="002D2D84"/>
    <w:rsid w:val="003009F4"/>
    <w:rsid w:val="00302BBE"/>
    <w:rsid w:val="00306347"/>
    <w:rsid w:val="0031518F"/>
    <w:rsid w:val="00322D9E"/>
    <w:rsid w:val="00343AB5"/>
    <w:rsid w:val="003460C3"/>
    <w:rsid w:val="003765F8"/>
    <w:rsid w:val="00376C41"/>
    <w:rsid w:val="00391B93"/>
    <w:rsid w:val="00392B42"/>
    <w:rsid w:val="003C3C03"/>
    <w:rsid w:val="003C48DD"/>
    <w:rsid w:val="003C72C2"/>
    <w:rsid w:val="003D1EF0"/>
    <w:rsid w:val="003E015A"/>
    <w:rsid w:val="0040514E"/>
    <w:rsid w:val="00414BC7"/>
    <w:rsid w:val="0042660F"/>
    <w:rsid w:val="00426AD1"/>
    <w:rsid w:val="00435989"/>
    <w:rsid w:val="00461D01"/>
    <w:rsid w:val="00471339"/>
    <w:rsid w:val="00475662"/>
    <w:rsid w:val="00487560"/>
    <w:rsid w:val="004C2D40"/>
    <w:rsid w:val="004C4000"/>
    <w:rsid w:val="004D70A5"/>
    <w:rsid w:val="004E425B"/>
    <w:rsid w:val="004E5D5C"/>
    <w:rsid w:val="004E6E62"/>
    <w:rsid w:val="004F417C"/>
    <w:rsid w:val="004F5358"/>
    <w:rsid w:val="00531FDB"/>
    <w:rsid w:val="00535D80"/>
    <w:rsid w:val="00537868"/>
    <w:rsid w:val="0055025A"/>
    <w:rsid w:val="00557ADD"/>
    <w:rsid w:val="0056045C"/>
    <w:rsid w:val="00567DE9"/>
    <w:rsid w:val="00580919"/>
    <w:rsid w:val="0058140E"/>
    <w:rsid w:val="00585450"/>
    <w:rsid w:val="005917CD"/>
    <w:rsid w:val="0059753C"/>
    <w:rsid w:val="005A0895"/>
    <w:rsid w:val="005A6ED2"/>
    <w:rsid w:val="005E63FB"/>
    <w:rsid w:val="005E7B9C"/>
    <w:rsid w:val="005F0768"/>
    <w:rsid w:val="00600202"/>
    <w:rsid w:val="0064633D"/>
    <w:rsid w:val="006479B4"/>
    <w:rsid w:val="006566FB"/>
    <w:rsid w:val="00676BF6"/>
    <w:rsid w:val="006926AF"/>
    <w:rsid w:val="006A5834"/>
    <w:rsid w:val="006B0841"/>
    <w:rsid w:val="006B5C63"/>
    <w:rsid w:val="006D47C8"/>
    <w:rsid w:val="006F4B47"/>
    <w:rsid w:val="0070774A"/>
    <w:rsid w:val="00711671"/>
    <w:rsid w:val="007142F7"/>
    <w:rsid w:val="00741082"/>
    <w:rsid w:val="007536BF"/>
    <w:rsid w:val="00770B33"/>
    <w:rsid w:val="007810C4"/>
    <w:rsid w:val="007A2175"/>
    <w:rsid w:val="007A4C02"/>
    <w:rsid w:val="007E06E1"/>
    <w:rsid w:val="007E557B"/>
    <w:rsid w:val="00800164"/>
    <w:rsid w:val="0082027A"/>
    <w:rsid w:val="008211FE"/>
    <w:rsid w:val="00830ECE"/>
    <w:rsid w:val="00844240"/>
    <w:rsid w:val="00855A95"/>
    <w:rsid w:val="008760E4"/>
    <w:rsid w:val="008B228F"/>
    <w:rsid w:val="008B2869"/>
    <w:rsid w:val="008D16D6"/>
    <w:rsid w:val="008E5C2B"/>
    <w:rsid w:val="008E79B0"/>
    <w:rsid w:val="00903211"/>
    <w:rsid w:val="00914004"/>
    <w:rsid w:val="00940FA5"/>
    <w:rsid w:val="0094624C"/>
    <w:rsid w:val="00961C1D"/>
    <w:rsid w:val="009824D2"/>
    <w:rsid w:val="00983124"/>
    <w:rsid w:val="00984954"/>
    <w:rsid w:val="009874EC"/>
    <w:rsid w:val="009A04EF"/>
    <w:rsid w:val="009A095D"/>
    <w:rsid w:val="009A5B0B"/>
    <w:rsid w:val="009C00B6"/>
    <w:rsid w:val="009C0329"/>
    <w:rsid w:val="009D3051"/>
    <w:rsid w:val="009D35AC"/>
    <w:rsid w:val="009D41F3"/>
    <w:rsid w:val="009E449B"/>
    <w:rsid w:val="009F5001"/>
    <w:rsid w:val="00A36937"/>
    <w:rsid w:val="00A80E2F"/>
    <w:rsid w:val="00A87DB7"/>
    <w:rsid w:val="00A95882"/>
    <w:rsid w:val="00A96FF3"/>
    <w:rsid w:val="00AC4A84"/>
    <w:rsid w:val="00AC7EF3"/>
    <w:rsid w:val="00AD29D0"/>
    <w:rsid w:val="00AD2D8F"/>
    <w:rsid w:val="00AF4F88"/>
    <w:rsid w:val="00B07C1D"/>
    <w:rsid w:val="00B23996"/>
    <w:rsid w:val="00B435E2"/>
    <w:rsid w:val="00B52898"/>
    <w:rsid w:val="00B7180D"/>
    <w:rsid w:val="00B729CB"/>
    <w:rsid w:val="00B743BE"/>
    <w:rsid w:val="00BD7FFD"/>
    <w:rsid w:val="00BE730E"/>
    <w:rsid w:val="00BF16DD"/>
    <w:rsid w:val="00C06E49"/>
    <w:rsid w:val="00C14BDA"/>
    <w:rsid w:val="00C33D59"/>
    <w:rsid w:val="00C41466"/>
    <w:rsid w:val="00C50B23"/>
    <w:rsid w:val="00C55EA9"/>
    <w:rsid w:val="00C77532"/>
    <w:rsid w:val="00C876D7"/>
    <w:rsid w:val="00C93A0C"/>
    <w:rsid w:val="00CA7583"/>
    <w:rsid w:val="00CB3FCA"/>
    <w:rsid w:val="00CD345A"/>
    <w:rsid w:val="00CD44E9"/>
    <w:rsid w:val="00D02187"/>
    <w:rsid w:val="00D05249"/>
    <w:rsid w:val="00D12C9D"/>
    <w:rsid w:val="00D1731F"/>
    <w:rsid w:val="00D306E0"/>
    <w:rsid w:val="00D3373A"/>
    <w:rsid w:val="00D80EA5"/>
    <w:rsid w:val="00D97689"/>
    <w:rsid w:val="00D97A36"/>
    <w:rsid w:val="00D97B0B"/>
    <w:rsid w:val="00DB29E6"/>
    <w:rsid w:val="00DB5C8C"/>
    <w:rsid w:val="00DE2217"/>
    <w:rsid w:val="00DF23B9"/>
    <w:rsid w:val="00DF2BD4"/>
    <w:rsid w:val="00DF7743"/>
    <w:rsid w:val="00E32D8D"/>
    <w:rsid w:val="00E40A31"/>
    <w:rsid w:val="00E543C4"/>
    <w:rsid w:val="00E6287F"/>
    <w:rsid w:val="00E84CD5"/>
    <w:rsid w:val="00EC6C88"/>
    <w:rsid w:val="00ED2438"/>
    <w:rsid w:val="00EE34CE"/>
    <w:rsid w:val="00EE450A"/>
    <w:rsid w:val="00F062DB"/>
    <w:rsid w:val="00F22A9D"/>
    <w:rsid w:val="00F22DE4"/>
    <w:rsid w:val="00F308BB"/>
    <w:rsid w:val="00F4512A"/>
    <w:rsid w:val="00F61193"/>
    <w:rsid w:val="00F61F48"/>
    <w:rsid w:val="00F7083F"/>
    <w:rsid w:val="00F72F0E"/>
    <w:rsid w:val="00F82222"/>
    <w:rsid w:val="00FA1AB0"/>
    <w:rsid w:val="00FC58D4"/>
    <w:rsid w:val="00FD126A"/>
    <w:rsid w:val="00FE162E"/>
    <w:rsid w:val="00FE62E6"/>
    <w:rsid w:val="00FE715E"/>
    <w:rsid w:val="00FF1B58"/>
    <w:rsid w:val="00FF4057"/>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0AD7F6"/>
  <w14:defaultImageDpi w14:val="32767"/>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C03"/>
    <w:pPr>
      <w:spacing w:before="120" w:after="120"/>
      <w:jc w:val="both"/>
    </w:pPr>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paragraph" w:styleId="Titre3">
    <w:name w:val="heading 3"/>
    <w:basedOn w:val="Normal"/>
    <w:next w:val="Normal"/>
    <w:link w:val="Titre3Car"/>
    <w:uiPriority w:val="9"/>
    <w:unhideWhenUsed/>
    <w:qFormat/>
    <w:rsid w:val="0060020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basedOn w:val="Normal"/>
    <w:link w:val="Image-centreeCar"/>
    <w:qFormat/>
    <w:rsid w:val="004E6E62"/>
    <w:pPr>
      <w:spacing w:before="60" w:after="60" w:line="240" w:lineRule="auto"/>
      <w:jc w:val="center"/>
    </w:pPr>
    <w:rPr>
      <w:noProof/>
      <w:lang w:val="de-CH"/>
    </w:rPr>
  </w:style>
  <w:style w:type="paragraph" w:styleId="Lgende">
    <w:name w:val="caption"/>
    <w:basedOn w:val="Normal"/>
    <w:next w:val="Normal"/>
    <w:uiPriority w:val="35"/>
    <w:unhideWhenUsed/>
    <w:qFormat/>
    <w:rsid w:val="00F7083F"/>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4E6E62"/>
    <w:rPr>
      <w:rFonts w:ascii="Gentium Book Basic" w:hAnsi="Gentium Book Basic"/>
      <w:noProof/>
      <w:lang w:val="de-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741082"/>
    <w:pPr>
      <w:tabs>
        <w:tab w:val="left" w:pos="384"/>
      </w:tabs>
      <w:spacing w:after="0" w:line="240" w:lineRule="auto"/>
      <w:ind w:left="384" w:hanging="384"/>
    </w:pPr>
  </w:style>
  <w:style w:type="paragraph" w:customStyle="1" w:styleId="texte-Tableaux">
    <w:name w:val="texte-Tableaux"/>
    <w:basedOn w:val="Normal"/>
    <w:link w:val="texte-TableauxCar"/>
    <w:qFormat/>
    <w:rsid w:val="00FE62E6"/>
    <w:pPr>
      <w:spacing w:before="0" w:after="0" w:line="240" w:lineRule="auto"/>
      <w:jc w:val="left"/>
    </w:pPr>
  </w:style>
  <w:style w:type="paragraph" w:customStyle="1" w:styleId="texte-avertissement">
    <w:name w:val="texte-avertissement"/>
    <w:link w:val="texte-avertissementCar"/>
    <w:qFormat/>
    <w:rsid w:val="00461D01"/>
    <w:pPr>
      <w:spacing w:line="240" w:lineRule="auto"/>
    </w:pPr>
    <w:rPr>
      <w:rFonts w:ascii="Gentium Book Basic" w:hAnsi="Gentium Book Basic"/>
      <w:i/>
    </w:rPr>
  </w:style>
  <w:style w:type="character" w:customStyle="1" w:styleId="texte-TableauxCar">
    <w:name w:val="texte-Tableaux Car"/>
    <w:basedOn w:val="Policepardfaut"/>
    <w:link w:val="texte-Tableaux"/>
    <w:rsid w:val="00FE62E6"/>
    <w:rPr>
      <w:rFonts w:ascii="Gentium Book Basic" w:hAnsi="Gentium Book Basic"/>
    </w:rPr>
  </w:style>
  <w:style w:type="paragraph" w:styleId="En-tte">
    <w:name w:val="header"/>
    <w:basedOn w:val="Normal"/>
    <w:link w:val="En-tteCar"/>
    <w:uiPriority w:val="99"/>
    <w:unhideWhenUsed/>
    <w:rsid w:val="00557ADD"/>
    <w:pPr>
      <w:tabs>
        <w:tab w:val="center" w:pos="4536"/>
        <w:tab w:val="right" w:pos="9072"/>
      </w:tabs>
      <w:spacing w:before="0" w:after="0" w:line="240" w:lineRule="auto"/>
    </w:pPr>
  </w:style>
  <w:style w:type="character" w:customStyle="1" w:styleId="texte-avertissementCar">
    <w:name w:val="texte-avertissement Car"/>
    <w:basedOn w:val="Policepardfaut"/>
    <w:link w:val="texte-avertissement"/>
    <w:rsid w:val="00461D01"/>
    <w:rPr>
      <w:rFonts w:ascii="Gentium Book Basic" w:hAnsi="Gentium Book Basic"/>
      <w:i/>
    </w:rPr>
  </w:style>
  <w:style w:type="character" w:customStyle="1" w:styleId="En-tteCar">
    <w:name w:val="En-tête Car"/>
    <w:basedOn w:val="Policepardfaut"/>
    <w:link w:val="En-tte"/>
    <w:uiPriority w:val="99"/>
    <w:rsid w:val="00557ADD"/>
    <w:rPr>
      <w:rFonts w:ascii="Gentium Book Basic" w:hAnsi="Gentium Book Basic"/>
    </w:rPr>
  </w:style>
  <w:style w:type="paragraph" w:styleId="Pieddepage">
    <w:name w:val="footer"/>
    <w:basedOn w:val="Normal"/>
    <w:link w:val="PieddepageCar"/>
    <w:uiPriority w:val="99"/>
    <w:unhideWhenUsed/>
    <w:rsid w:val="00557ADD"/>
    <w:pPr>
      <w:tabs>
        <w:tab w:val="center" w:pos="4536"/>
        <w:tab w:val="right" w:pos="9072"/>
      </w:tabs>
      <w:spacing w:before="0" w:after="0" w:line="240" w:lineRule="auto"/>
    </w:pPr>
  </w:style>
  <w:style w:type="character" w:customStyle="1" w:styleId="PieddepageCar">
    <w:name w:val="Pied de page Car"/>
    <w:basedOn w:val="Policepardfaut"/>
    <w:link w:val="Pieddepage"/>
    <w:uiPriority w:val="99"/>
    <w:rsid w:val="00557ADD"/>
    <w:rPr>
      <w:rFonts w:ascii="Gentium Book Basic" w:hAnsi="Gentium Book Basic"/>
    </w:rPr>
  </w:style>
  <w:style w:type="character" w:styleId="Emphaseintense">
    <w:name w:val="Intense Emphasis"/>
    <w:basedOn w:val="Policepardfaut"/>
    <w:uiPriority w:val="21"/>
    <w:qFormat/>
    <w:rsid w:val="009F5001"/>
    <w:rPr>
      <w:i/>
      <w:iCs/>
      <w:color w:val="5B9BD5" w:themeColor="accent1"/>
    </w:rPr>
  </w:style>
  <w:style w:type="paragraph" w:customStyle="1" w:styleId="etml-es-logo">
    <w:name w:val="etml-es-logo"/>
    <w:basedOn w:val="En-tte"/>
    <w:link w:val="etml-es-logoCar"/>
    <w:qFormat/>
    <w:rsid w:val="009F5001"/>
    <w:rPr>
      <w:rFonts w:ascii="ETML" w:hAnsi="ETML"/>
    </w:rPr>
  </w:style>
  <w:style w:type="character" w:customStyle="1" w:styleId="etml-es-logoCar">
    <w:name w:val="etml-es-logo Car"/>
    <w:basedOn w:val="En-tteCar"/>
    <w:link w:val="etml-es-logo"/>
    <w:rsid w:val="009F5001"/>
    <w:rPr>
      <w:rFonts w:ascii="ETML" w:hAnsi="ETML"/>
    </w:rPr>
  </w:style>
  <w:style w:type="paragraph" w:customStyle="1" w:styleId="PDGProjet">
    <w:name w:val="PDG_Projet"/>
    <w:link w:val="PDGProjetCar"/>
    <w:qFormat/>
    <w:rsid w:val="006566FB"/>
    <w:rPr>
      <w:rFonts w:ascii="Gentium Book Basic" w:hAnsi="Gentium Book Basic"/>
    </w:rPr>
  </w:style>
  <w:style w:type="character" w:customStyle="1" w:styleId="PDGProjetCar">
    <w:name w:val="PDG_Projet Car"/>
    <w:basedOn w:val="Policepardfaut"/>
    <w:link w:val="PDGProjet"/>
    <w:rsid w:val="006566FB"/>
    <w:rPr>
      <w:rFonts w:ascii="Gentium Book Basic" w:hAnsi="Gentium Book Basic"/>
    </w:rPr>
  </w:style>
  <w:style w:type="paragraph" w:customStyle="1" w:styleId="PDGNoms">
    <w:name w:val="PDG_Noms"/>
    <w:link w:val="PDGNomsCar"/>
    <w:qFormat/>
    <w:rsid w:val="00535D80"/>
    <w:pPr>
      <w:spacing w:after="120"/>
    </w:pPr>
    <w:rPr>
      <w:rFonts w:ascii="Gentium Book Basic" w:hAnsi="Gentium Book Basic"/>
      <w:sz w:val="28"/>
    </w:rPr>
  </w:style>
  <w:style w:type="character" w:customStyle="1" w:styleId="PDGNomsCar">
    <w:name w:val="PDG_Noms Car"/>
    <w:basedOn w:val="Policepardfaut"/>
    <w:link w:val="PDGNoms"/>
    <w:rsid w:val="00535D80"/>
    <w:rPr>
      <w:rFonts w:ascii="Gentium Book Basic" w:hAnsi="Gentium Book Basic"/>
      <w:sz w:val="28"/>
    </w:rPr>
  </w:style>
  <w:style w:type="character" w:customStyle="1" w:styleId="Titre3Car">
    <w:name w:val="Titre 3 Car"/>
    <w:basedOn w:val="Policepardfaut"/>
    <w:link w:val="Titre3"/>
    <w:uiPriority w:val="9"/>
    <w:rsid w:val="00600202"/>
    <w:rPr>
      <w:rFonts w:asciiTheme="majorHAnsi" w:eastAsiaTheme="majorEastAsia" w:hAnsiTheme="majorHAnsi" w:cstheme="majorBidi"/>
      <w:color w:val="1F4D78" w:themeColor="accent1" w:themeShade="7F"/>
      <w:sz w:val="24"/>
      <w:szCs w:val="24"/>
    </w:rPr>
  </w:style>
  <w:style w:type="character" w:customStyle="1" w:styleId="UnresolvedMention">
    <w:name w:val="Unresolved Mention"/>
    <w:basedOn w:val="Policepardfaut"/>
    <w:uiPriority w:val="99"/>
    <w:semiHidden/>
    <w:unhideWhenUsed/>
    <w:rsid w:val="007536BF"/>
    <w:rPr>
      <w:color w:val="605E5C"/>
      <w:shd w:val="clear" w:color="auto" w:fill="E1DFDD"/>
    </w:rPr>
  </w:style>
  <w:style w:type="paragraph" w:customStyle="1" w:styleId="TitreCorrections">
    <w:name w:val="Titre_Corrections"/>
    <w:next w:val="Normal"/>
    <w:link w:val="TitreCorrectionsCar"/>
    <w:qFormat/>
    <w:rsid w:val="00EE34CE"/>
    <w:rPr>
      <w:rFonts w:ascii="Gentium Book Basic" w:eastAsiaTheme="majorEastAsia" w:hAnsi="Gentium Book Basic" w:cstheme="majorBidi"/>
      <w:i/>
      <w:iCs/>
      <w:color w:val="FF0000"/>
      <w:sz w:val="24"/>
      <w:szCs w:val="24"/>
    </w:rPr>
  </w:style>
  <w:style w:type="character" w:customStyle="1" w:styleId="TitreCorrectionsCar">
    <w:name w:val="Titre_Corrections Car"/>
    <w:basedOn w:val="Titre3Car"/>
    <w:link w:val="TitreCorrections"/>
    <w:rsid w:val="00EE34CE"/>
    <w:rPr>
      <w:rFonts w:ascii="Gentium Book Basic" w:eastAsiaTheme="majorEastAsia" w:hAnsi="Gentium Book Basic" w:cstheme="majorBidi"/>
      <w:i/>
      <w:iCs/>
      <w:color w:val="FF0000"/>
      <w:sz w:val="24"/>
      <w:szCs w:val="24"/>
    </w:rPr>
  </w:style>
  <w:style w:type="paragraph" w:styleId="Tabledesillustrations">
    <w:name w:val="table of figures"/>
    <w:basedOn w:val="Normal"/>
    <w:next w:val="Normal"/>
    <w:uiPriority w:val="99"/>
    <w:unhideWhenUsed/>
    <w:rsid w:val="008211FE"/>
    <w:pPr>
      <w:spacing w:after="0"/>
    </w:pPr>
  </w:style>
  <w:style w:type="character" w:styleId="Lienhypertextesuivivisit">
    <w:name w:val="FollowedHyperlink"/>
    <w:basedOn w:val="Policepardfaut"/>
    <w:uiPriority w:val="99"/>
    <w:semiHidden/>
    <w:unhideWhenUsed/>
    <w:rsid w:val="0059753C"/>
    <w:rPr>
      <w:color w:val="954F72" w:themeColor="followedHyperlink"/>
      <w:u w:val="single"/>
    </w:rPr>
  </w:style>
  <w:style w:type="paragraph" w:styleId="Paragraphedeliste">
    <w:name w:val="List Paragraph"/>
    <w:basedOn w:val="Normal"/>
    <w:uiPriority w:val="34"/>
    <w:qFormat/>
    <w:rsid w:val="00F22D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8891613">
      <w:bodyDiv w:val="1"/>
      <w:marLeft w:val="0"/>
      <w:marRight w:val="0"/>
      <w:marTop w:val="0"/>
      <w:marBottom w:val="0"/>
      <w:divBdr>
        <w:top w:val="none" w:sz="0" w:space="0" w:color="auto"/>
        <w:left w:val="none" w:sz="0" w:space="0" w:color="auto"/>
        <w:bottom w:val="none" w:sz="0" w:space="0" w:color="auto"/>
        <w:right w:val="none" w:sz="0" w:space="0" w:color="auto"/>
      </w:divBdr>
    </w:div>
    <w:div w:id="815029304">
      <w:bodyDiv w:val="1"/>
      <w:marLeft w:val="0"/>
      <w:marRight w:val="0"/>
      <w:marTop w:val="0"/>
      <w:marBottom w:val="0"/>
      <w:divBdr>
        <w:top w:val="none" w:sz="0" w:space="0" w:color="auto"/>
        <w:left w:val="none" w:sz="0" w:space="0" w:color="auto"/>
        <w:bottom w:val="none" w:sz="0" w:space="0" w:color="auto"/>
        <w:right w:val="none" w:sz="0" w:space="0" w:color="auto"/>
      </w:divBdr>
    </w:div>
    <w:div w:id="1022976183">
      <w:bodyDiv w:val="1"/>
      <w:marLeft w:val="0"/>
      <w:marRight w:val="0"/>
      <w:marTop w:val="0"/>
      <w:marBottom w:val="0"/>
      <w:divBdr>
        <w:top w:val="none" w:sz="0" w:space="0" w:color="auto"/>
        <w:left w:val="none" w:sz="0" w:space="0" w:color="auto"/>
        <w:bottom w:val="none" w:sz="0" w:space="0" w:color="auto"/>
        <w:right w:val="none" w:sz="0" w:space="0" w:color="auto"/>
      </w:divBdr>
    </w:div>
    <w:div w:id="1060176792">
      <w:bodyDiv w:val="1"/>
      <w:marLeft w:val="0"/>
      <w:marRight w:val="0"/>
      <w:marTop w:val="0"/>
      <w:marBottom w:val="0"/>
      <w:divBdr>
        <w:top w:val="none" w:sz="0" w:space="0" w:color="auto"/>
        <w:left w:val="none" w:sz="0" w:space="0" w:color="auto"/>
        <w:bottom w:val="none" w:sz="0" w:space="0" w:color="auto"/>
        <w:right w:val="none" w:sz="0" w:space="0" w:color="auto"/>
      </w:divBdr>
    </w:div>
    <w:div w:id="1273973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hyperlink" Target="https://www3.panasonic.biz/ac/e_download/control/relay/power/catalog/mech_eng_dw.pdf" TargetMode="External"/><Relationship Id="rId26" Type="http://schemas.openxmlformats.org/officeDocument/2006/relationships/image" Target="media/image13.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schurter.com/en/datasheet/typ_DD11.pdf" TargetMode="External"/><Relationship Id="rId17" Type="http://schemas.openxmlformats.org/officeDocument/2006/relationships/image" Target="media/image5.jpeg"/><Relationship Id="rId25" Type="http://schemas.openxmlformats.org/officeDocument/2006/relationships/image" Target="media/image12.png"/><Relationship Id="rId33" Type="http://schemas.openxmlformats.org/officeDocument/2006/relationships/hyperlink" Target="https://resources.altium.com/fr/p/using-an-ipc-2221-calculator-for-high-voltage-design" TargetMode="External"/><Relationship Id="rId38" Type="http://schemas.openxmlformats.org/officeDocument/2006/relationships/hyperlink" Target="https://thenounproject.com/" TargetMode="External"/><Relationship Id="rId2" Type="http://schemas.openxmlformats.org/officeDocument/2006/relationships/numbering" Target="numbering.xml"/><Relationship Id="rId16" Type="http://schemas.openxmlformats.org/officeDocument/2006/relationships/hyperlink" Target="https://g.recomcdn.com/media/Datasheet/pdf/.fDalzwDY/.t4d3a794a0b6c5ccab793/Datasheet-135/RAC05-K_277.pdf" TargetMode="External"/><Relationship Id="rId20" Type="http://schemas.openxmlformats.org/officeDocument/2006/relationships/image" Target="media/image7.emf"/><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emf"/><Relationship Id="rId32" Type="http://schemas.openxmlformats.org/officeDocument/2006/relationships/hyperlink" Target="https://www.digikey.hk/en/resources/conversion-calculators/conversion-calculator-pcb-trace-width" TargetMode="External"/><Relationship Id="rId37" Type="http://schemas.openxmlformats.org/officeDocument/2006/relationships/image" Target="media/image22.png"/><Relationship Id="rId40" Type="http://schemas.openxmlformats.org/officeDocument/2006/relationships/image" Target="media/image24.jpe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jpeg"/><Relationship Id="rId28" Type="http://schemas.openxmlformats.org/officeDocument/2006/relationships/image" Target="media/image15.png"/><Relationship Id="rId36"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image" Target="media/image6.jpg"/><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we-online.com/components/products/datasheet/691401700002B.pdf" TargetMode="Externa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jpg"/><Relationship Id="rId35" Type="http://schemas.openxmlformats.org/officeDocument/2006/relationships/image" Target="media/image2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C1B4D3-78C4-4B4F-A15E-3F183975A0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0</TotalTime>
  <Pages>31</Pages>
  <Words>7091</Words>
  <Characters>39004</Characters>
  <Application>Microsoft Office Word</Application>
  <DocSecurity>0</DocSecurity>
  <Lines>325</Lines>
  <Paragraphs>92</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4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61</cp:revision>
  <cp:lastPrinted>2023-09-18T17:34:00Z</cp:lastPrinted>
  <dcterms:created xsi:type="dcterms:W3CDTF">2023-09-04T12:02:00Z</dcterms:created>
  <dcterms:modified xsi:type="dcterms:W3CDTF">2023-09-2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QM3H1knO"/&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